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2DCD4D" w14:textId="77777777" w:rsidR="00136A72" w:rsidRPr="001B556D" w:rsidRDefault="00136A72" w:rsidP="001D6F56">
      <w:pPr>
        <w:pStyle w:val="Title"/>
        <w:tabs>
          <w:tab w:val="left" w:pos="3402"/>
        </w:tabs>
        <w:spacing w:line="480" w:lineRule="auto"/>
        <w:rPr>
          <w:rFonts w:ascii="Times New Roman" w:hAnsi="Times New Roman"/>
          <w:b/>
          <w:bCs/>
          <w:iCs/>
          <w:color w:val="00000A"/>
          <w:sz w:val="24"/>
          <w:szCs w:val="24"/>
          <w:u w:val="single"/>
          <w:lang w:val="en-AU"/>
        </w:rPr>
      </w:pPr>
      <w:r w:rsidRPr="001B556D">
        <w:rPr>
          <w:rFonts w:ascii="Times New Roman" w:hAnsi="Times New Roman"/>
          <w:b/>
          <w:bCs/>
          <w:iCs/>
          <w:color w:val="00000A"/>
          <w:sz w:val="24"/>
          <w:szCs w:val="24"/>
          <w:u w:val="single"/>
          <w:lang w:val="en-AU"/>
        </w:rPr>
        <w:t xml:space="preserve">RESEARCH ARTICLE </w:t>
      </w:r>
    </w:p>
    <w:p w14:paraId="7829A343" w14:textId="77777777" w:rsidR="00136A72" w:rsidRPr="001B556D" w:rsidRDefault="00136A72" w:rsidP="001D6F56">
      <w:pPr>
        <w:pStyle w:val="Title"/>
        <w:spacing w:line="480" w:lineRule="auto"/>
        <w:rPr>
          <w:rFonts w:ascii="Times New Roman" w:hAnsi="Times New Roman"/>
          <w:b/>
          <w:color w:val="00000A"/>
          <w:sz w:val="32"/>
          <w:szCs w:val="32"/>
          <w:lang w:val="en-AU"/>
        </w:rPr>
      </w:pPr>
      <w:bookmarkStart w:id="0" w:name="OLE_LINK207"/>
      <w:bookmarkStart w:id="1" w:name="OLE_LINK214"/>
      <w:bookmarkEnd w:id="0"/>
      <w:bookmarkEnd w:id="1"/>
      <w:commentRangeStart w:id="2"/>
      <w:commentRangeStart w:id="3"/>
      <w:r w:rsidRPr="001B556D">
        <w:rPr>
          <w:rFonts w:ascii="Times New Roman" w:hAnsi="Times New Roman"/>
          <w:b/>
          <w:color w:val="00000A"/>
          <w:sz w:val="32"/>
          <w:szCs w:val="32"/>
          <w:lang w:val="en-AU"/>
        </w:rPr>
        <w:t xml:space="preserve">Rapid </w:t>
      </w:r>
      <w:commentRangeEnd w:id="2"/>
      <w:r w:rsidR="005F2B33">
        <w:rPr>
          <w:rStyle w:val="CommentReference"/>
          <w:rFonts w:ascii="Cambria" w:eastAsia="MS Mincho" w:hAnsi="Cambria"/>
          <w:color w:val="00000A"/>
          <w:spacing w:val="0"/>
          <w:lang w:val="en-AU" w:eastAsia="ja-JP"/>
        </w:rPr>
        <w:commentReference w:id="2"/>
      </w:r>
      <w:commentRangeEnd w:id="3"/>
      <w:r w:rsidR="00F034DF">
        <w:rPr>
          <w:rStyle w:val="CommentReference"/>
          <w:rFonts w:ascii="Cambria" w:eastAsia="MS Mincho" w:hAnsi="Cambria"/>
          <w:color w:val="00000A"/>
          <w:spacing w:val="0"/>
          <w:lang w:val="en-AU" w:eastAsia="ja-JP"/>
        </w:rPr>
        <w:commentReference w:id="3"/>
      </w:r>
      <w:r w:rsidRPr="001B556D">
        <w:rPr>
          <w:rFonts w:ascii="Times New Roman" w:hAnsi="Times New Roman"/>
          <w:b/>
          <w:color w:val="00000A"/>
          <w:sz w:val="32"/>
          <w:szCs w:val="32"/>
          <w:lang w:val="en-AU"/>
        </w:rPr>
        <w:t xml:space="preserve">literature mapping on the recent use of machine learning for wildlife imagery </w:t>
      </w:r>
    </w:p>
    <w:p w14:paraId="70694C8E" w14:textId="575694B2" w:rsidR="00136A72" w:rsidRPr="001B556D" w:rsidRDefault="00136A72" w:rsidP="001D6F56">
      <w:pPr>
        <w:spacing w:line="480" w:lineRule="auto"/>
        <w:rPr>
          <w:rStyle w:val="LineNumber"/>
          <w:rFonts w:ascii="Times New Roman" w:hAnsi="Times New Roman"/>
        </w:rPr>
      </w:pPr>
      <w:r w:rsidRPr="001B556D">
        <w:rPr>
          <w:rStyle w:val="LineNumber"/>
          <w:rFonts w:ascii="Times New Roman" w:hAnsi="Times New Roman"/>
        </w:rPr>
        <w:t>Shinichi Nakagawa</w:t>
      </w:r>
      <w:r w:rsidRPr="001B556D">
        <w:rPr>
          <w:rFonts w:ascii="Times New Roman" w:eastAsia="MS PGothic" w:hAnsi="Times New Roman"/>
          <w:iCs/>
          <w:vertAlign w:val="superscript"/>
        </w:rPr>
        <w:t>1</w:t>
      </w:r>
      <w:r w:rsidRPr="001B556D">
        <w:rPr>
          <w:rStyle w:val="LineNumber"/>
          <w:rFonts w:ascii="Times New Roman" w:hAnsi="Times New Roman"/>
        </w:rPr>
        <w:t>*, Malgorzata Lagisz</w:t>
      </w:r>
      <w:r w:rsidRPr="001B556D">
        <w:rPr>
          <w:rFonts w:ascii="Times New Roman" w:eastAsia="MS PGothic" w:hAnsi="Times New Roman"/>
          <w:iCs/>
          <w:vertAlign w:val="superscript"/>
        </w:rPr>
        <w:t>1</w:t>
      </w:r>
      <w:r w:rsidRPr="001B556D">
        <w:rPr>
          <w:rStyle w:val="LineNumber"/>
          <w:rFonts w:ascii="Times New Roman" w:hAnsi="Times New Roman"/>
        </w:rPr>
        <w:t xml:space="preserve">*, </w:t>
      </w:r>
      <w:r w:rsidR="00190DFE" w:rsidRPr="001B556D">
        <w:rPr>
          <w:rStyle w:val="LineNumber"/>
          <w:rFonts w:ascii="Times New Roman" w:hAnsi="Times New Roman"/>
        </w:rPr>
        <w:t>Roxane</w:t>
      </w:r>
      <w:r w:rsidR="00CF022E">
        <w:rPr>
          <w:rStyle w:val="LineNumber"/>
          <w:rFonts w:ascii="Times New Roman" w:hAnsi="Times New Roman"/>
        </w:rPr>
        <w:t xml:space="preserve"> Francis</w:t>
      </w:r>
      <w:r w:rsidR="00190DFE" w:rsidRPr="001B556D">
        <w:rPr>
          <w:rStyle w:val="LineNumber"/>
          <w:rFonts w:ascii="Times New Roman" w:hAnsi="Times New Roman"/>
        </w:rPr>
        <w:t>, Jess</w:t>
      </w:r>
      <w:r w:rsidR="00CF022E">
        <w:rPr>
          <w:rStyle w:val="LineNumber"/>
          <w:rFonts w:ascii="Times New Roman" w:hAnsi="Times New Roman"/>
        </w:rPr>
        <w:t>ica Tam</w:t>
      </w:r>
      <w:r w:rsidR="00190DFE" w:rsidRPr="001B556D">
        <w:rPr>
          <w:rStyle w:val="LineNumber"/>
          <w:rFonts w:ascii="Times New Roman" w:hAnsi="Times New Roman"/>
        </w:rPr>
        <w:t xml:space="preserve">, </w:t>
      </w:r>
      <w:r w:rsidR="00DD678F" w:rsidRPr="001B556D">
        <w:rPr>
          <w:rStyle w:val="LineNumber"/>
          <w:rFonts w:ascii="Times New Roman" w:hAnsi="Times New Roman"/>
        </w:rPr>
        <w:t>Xun</w:t>
      </w:r>
      <w:r w:rsidR="009C1D42" w:rsidRPr="001B556D">
        <w:rPr>
          <w:rStyle w:val="LineNumber"/>
          <w:rFonts w:ascii="Times New Roman" w:hAnsi="Times New Roman"/>
        </w:rPr>
        <w:t xml:space="preserve"> </w:t>
      </w:r>
      <w:r w:rsidR="00CE0005">
        <w:rPr>
          <w:rStyle w:val="LineNumber"/>
          <w:rFonts w:ascii="Times New Roman" w:hAnsi="Times New Roman"/>
        </w:rPr>
        <w:t xml:space="preserve">Li </w:t>
      </w:r>
      <w:r w:rsidR="009C1D42" w:rsidRPr="001B556D">
        <w:rPr>
          <w:rStyle w:val="LineNumber"/>
          <w:rFonts w:ascii="Times New Roman" w:hAnsi="Times New Roman"/>
        </w:rPr>
        <w:t xml:space="preserve">(ADD Your Name alphabetically </w:t>
      </w:r>
      <w:r w:rsidR="007442E1">
        <w:rPr>
          <w:rStyle w:val="LineNumber"/>
          <w:rFonts w:ascii="Times New Roman" w:hAnsi="Times New Roman"/>
        </w:rPr>
        <w:t xml:space="preserve">after this </w:t>
      </w:r>
      <w:r w:rsidR="009C1D42" w:rsidRPr="001B556D">
        <w:rPr>
          <w:rStyle w:val="LineNumber"/>
          <w:rFonts w:ascii="Times New Roman" w:hAnsi="Times New Roman"/>
        </w:rPr>
        <w:t xml:space="preserve">and add your </w:t>
      </w:r>
      <w:r w:rsidR="008D73B7" w:rsidRPr="001B556D">
        <w:rPr>
          <w:rStyle w:val="LineNumber"/>
          <w:rFonts w:ascii="Times New Roman" w:hAnsi="Times New Roman"/>
        </w:rPr>
        <w:t>affiliations</w:t>
      </w:r>
      <w:r w:rsidR="009C1D42" w:rsidRPr="001B556D">
        <w:rPr>
          <w:rStyle w:val="LineNumber"/>
          <w:rFonts w:ascii="Times New Roman" w:hAnsi="Times New Roman"/>
        </w:rPr>
        <w:t xml:space="preserve"> below)</w:t>
      </w:r>
      <w:r w:rsidR="00DD678F" w:rsidRPr="001B556D">
        <w:rPr>
          <w:rStyle w:val="LineNumber"/>
          <w:rFonts w:ascii="Times New Roman" w:hAnsi="Times New Roman"/>
        </w:rPr>
        <w:t xml:space="preserve">, </w:t>
      </w:r>
      <w:r w:rsidR="00190DFE" w:rsidRPr="001B556D">
        <w:rPr>
          <w:rStyle w:val="LineNumber"/>
          <w:rFonts w:ascii="Times New Roman" w:hAnsi="Times New Roman"/>
        </w:rPr>
        <w:t xml:space="preserve"> </w:t>
      </w:r>
      <w:r w:rsidRPr="001B556D">
        <w:rPr>
          <w:rStyle w:val="LineNumber"/>
          <w:rFonts w:ascii="Times New Roman" w:hAnsi="Times New Roman"/>
        </w:rPr>
        <w:t>……</w:t>
      </w:r>
      <w:r w:rsidR="009C1D42" w:rsidRPr="001B556D">
        <w:rPr>
          <w:rStyle w:val="LineNumber"/>
          <w:rFonts w:ascii="Times New Roman" w:hAnsi="Times New Roman"/>
        </w:rPr>
        <w:t xml:space="preserve">, Arcot </w:t>
      </w:r>
      <w:r w:rsidR="00DD678F" w:rsidRPr="001B556D">
        <w:rPr>
          <w:rStyle w:val="LineNumber"/>
          <w:rFonts w:ascii="Times New Roman" w:hAnsi="Times New Roman"/>
        </w:rPr>
        <w:t>Sowmya,</w:t>
      </w:r>
      <w:r w:rsidRPr="001B556D">
        <w:rPr>
          <w:rStyle w:val="LineNumber"/>
          <w:rFonts w:ascii="Times New Roman" w:hAnsi="Times New Roman"/>
        </w:rPr>
        <w:t xml:space="preserve"> Richard </w:t>
      </w:r>
      <w:r w:rsidR="00B83742">
        <w:rPr>
          <w:rStyle w:val="LineNumber"/>
          <w:rFonts w:ascii="Times New Roman" w:hAnsi="Times New Roman"/>
        </w:rPr>
        <w:t xml:space="preserve">T. </w:t>
      </w:r>
      <w:r w:rsidRPr="001B556D">
        <w:rPr>
          <w:rStyle w:val="LineNumber"/>
          <w:rFonts w:ascii="Times New Roman" w:hAnsi="Times New Roman"/>
        </w:rPr>
        <w:t>Kingsford</w:t>
      </w:r>
      <w:r w:rsidR="00A21E8B">
        <w:rPr>
          <w:rFonts w:ascii="Times New Roman" w:eastAsia="MS PGothic" w:hAnsi="Times New Roman"/>
          <w:iCs/>
          <w:vertAlign w:val="superscript"/>
        </w:rPr>
        <w:t>10</w:t>
      </w:r>
    </w:p>
    <w:p w14:paraId="12AADE8C" w14:textId="2F93519F" w:rsidR="00136A72" w:rsidRPr="001B556D" w:rsidRDefault="00136A72" w:rsidP="001D6F56">
      <w:pPr>
        <w:spacing w:line="480" w:lineRule="auto"/>
        <w:rPr>
          <w:rFonts w:ascii="Times New Roman" w:hAnsi="Times New Roman"/>
          <w:lang w:val="en-US"/>
        </w:rPr>
      </w:pPr>
      <w:r w:rsidRPr="001B556D">
        <w:rPr>
          <w:rFonts w:ascii="Times New Roman" w:eastAsia="MS PGothic" w:hAnsi="Times New Roman"/>
          <w:iCs/>
          <w:vertAlign w:val="superscript"/>
        </w:rPr>
        <w:t xml:space="preserve">1 </w:t>
      </w:r>
      <w:r w:rsidR="00070F6E" w:rsidRPr="001B556D">
        <w:rPr>
          <w:rFonts w:ascii="Times New Roman" w:hAnsi="Times New Roman"/>
          <w:lang w:val="en-US"/>
        </w:rPr>
        <w:t>UNSW Data Science Hub</w:t>
      </w:r>
      <w:r w:rsidR="0042124D" w:rsidRPr="001B556D">
        <w:rPr>
          <w:rFonts w:ascii="Times New Roman" w:hAnsi="Times New Roman"/>
          <w:lang w:val="en-US"/>
        </w:rPr>
        <w:t xml:space="preserve">, </w:t>
      </w:r>
      <w:r w:rsidR="00070F6E" w:rsidRPr="001B556D">
        <w:rPr>
          <w:rFonts w:ascii="Times New Roman" w:hAnsi="Times New Roman"/>
          <w:lang w:val="en-US"/>
        </w:rPr>
        <w:t>E</w:t>
      </w:r>
      <w:r w:rsidRPr="001B556D">
        <w:rPr>
          <w:rFonts w:ascii="Times New Roman" w:hAnsi="Times New Roman"/>
          <w:lang w:val="en-US"/>
        </w:rPr>
        <w:t xml:space="preserve">volution &amp; Ecology Research Centre and School of Biological, Earth and Environmental Sciences, </w:t>
      </w:r>
      <w:r w:rsidR="00F034DF">
        <w:rPr>
          <w:rFonts w:ascii="Times New Roman" w:hAnsi="Times New Roman"/>
          <w:lang w:val="en-US"/>
        </w:rPr>
        <w:t>UNSW</w:t>
      </w:r>
      <w:r w:rsidRPr="001B556D">
        <w:rPr>
          <w:rFonts w:ascii="Times New Roman" w:hAnsi="Times New Roman"/>
          <w:lang w:val="en-US"/>
        </w:rPr>
        <w:t>, Sydney, NSW 2052, Australia</w:t>
      </w:r>
    </w:p>
    <w:p w14:paraId="4028572F" w14:textId="77777777" w:rsidR="00136A72" w:rsidRPr="001B556D" w:rsidRDefault="00136A72" w:rsidP="001D6F56">
      <w:pPr>
        <w:spacing w:line="480" w:lineRule="auto"/>
        <w:rPr>
          <w:rFonts w:ascii="Times New Roman" w:hAnsi="Times New Roman"/>
          <w:lang w:val="en-US"/>
        </w:rPr>
      </w:pPr>
    </w:p>
    <w:p w14:paraId="66A573FF" w14:textId="77777777" w:rsidR="00136A72" w:rsidRPr="001B556D" w:rsidRDefault="00136A72" w:rsidP="001D6F56">
      <w:pPr>
        <w:spacing w:line="480" w:lineRule="auto"/>
        <w:rPr>
          <w:rFonts w:ascii="Times New Roman" w:hAnsi="Times New Roman"/>
          <w:lang w:val="en-US"/>
        </w:rPr>
      </w:pPr>
    </w:p>
    <w:p w14:paraId="745FFA3D" w14:textId="30BE2138" w:rsidR="00136A72" w:rsidRPr="001B556D" w:rsidRDefault="00A21E8B" w:rsidP="001D6F56">
      <w:pPr>
        <w:spacing w:line="480" w:lineRule="auto"/>
        <w:rPr>
          <w:rFonts w:ascii="Times New Roman" w:hAnsi="Times New Roman"/>
          <w:lang w:val="en-US"/>
        </w:rPr>
      </w:pPr>
      <w:r>
        <w:rPr>
          <w:rFonts w:ascii="Times New Roman" w:eastAsia="MS PGothic" w:hAnsi="Times New Roman"/>
          <w:iCs/>
          <w:vertAlign w:val="superscript"/>
        </w:rPr>
        <w:t>10</w:t>
      </w:r>
      <w:r w:rsidR="00136A72" w:rsidRPr="001B556D">
        <w:rPr>
          <w:rFonts w:ascii="Times New Roman" w:eastAsia="MS PGothic" w:hAnsi="Times New Roman"/>
          <w:iCs/>
          <w:vertAlign w:val="superscript"/>
        </w:rPr>
        <w:t xml:space="preserve"> </w:t>
      </w:r>
      <w:r w:rsidR="00136A72" w:rsidRPr="001B556D">
        <w:rPr>
          <w:rFonts w:ascii="Times New Roman" w:hAnsi="Times New Roman"/>
          <w:lang w:val="en-US"/>
        </w:rPr>
        <w:t xml:space="preserve">Centre for Ecosystem Science and School of Biological, Earth and Environmental Sciences, </w:t>
      </w:r>
      <w:r w:rsidR="00502CE5">
        <w:rPr>
          <w:rFonts w:ascii="Times New Roman" w:hAnsi="Times New Roman"/>
          <w:lang w:val="en-US"/>
        </w:rPr>
        <w:t>UNSW</w:t>
      </w:r>
      <w:r w:rsidR="00502CE5" w:rsidRPr="001B556D">
        <w:rPr>
          <w:rFonts w:ascii="Times New Roman" w:hAnsi="Times New Roman"/>
          <w:lang w:val="en-US"/>
        </w:rPr>
        <w:t>, Sydney,</w:t>
      </w:r>
      <w:r w:rsidR="00136A72" w:rsidRPr="001B556D">
        <w:rPr>
          <w:rFonts w:ascii="Times New Roman" w:hAnsi="Times New Roman"/>
          <w:lang w:val="en-US"/>
        </w:rPr>
        <w:t>, NSW 2052, Australia</w:t>
      </w:r>
    </w:p>
    <w:p w14:paraId="210FF8FD" w14:textId="77777777" w:rsidR="00136A72" w:rsidRPr="001B556D" w:rsidRDefault="00136A72" w:rsidP="001D6F56">
      <w:pPr>
        <w:spacing w:line="480" w:lineRule="auto"/>
        <w:rPr>
          <w:rFonts w:ascii="Times New Roman" w:eastAsia="MS PGothic" w:hAnsi="Times New Roman"/>
          <w:iCs/>
        </w:rPr>
      </w:pPr>
    </w:p>
    <w:p w14:paraId="7CCFBB14" w14:textId="77777777" w:rsidR="00136A72" w:rsidRPr="001B556D" w:rsidRDefault="00136A72" w:rsidP="001D6F56">
      <w:pPr>
        <w:spacing w:line="480" w:lineRule="auto"/>
        <w:rPr>
          <w:rFonts w:ascii="Times New Roman" w:hAnsi="Times New Roman"/>
        </w:rPr>
      </w:pPr>
      <w:r w:rsidRPr="001B556D">
        <w:rPr>
          <w:rStyle w:val="LineNumber"/>
          <w:rFonts w:ascii="Times New Roman" w:hAnsi="Times New Roman"/>
        </w:rPr>
        <w:t>*</w:t>
      </w:r>
      <w:r w:rsidRPr="001B556D">
        <w:rPr>
          <w:rFonts w:ascii="Times New Roman" w:eastAsia="MS PGothic" w:hAnsi="Times New Roman"/>
          <w:iCs/>
          <w:vertAlign w:val="superscript"/>
        </w:rPr>
        <w:t xml:space="preserve"> </w:t>
      </w:r>
      <w:r w:rsidRPr="001B556D">
        <w:rPr>
          <w:rFonts w:ascii="Times New Roman" w:eastAsia="MS PGothic" w:hAnsi="Times New Roman"/>
          <w:iCs/>
        </w:rPr>
        <w:t>These authors contributed equally</w:t>
      </w:r>
    </w:p>
    <w:p w14:paraId="4848DECF" w14:textId="77777777" w:rsidR="00136A72" w:rsidRPr="001B556D" w:rsidRDefault="00136A72" w:rsidP="001D6F56">
      <w:pPr>
        <w:spacing w:line="480" w:lineRule="auto"/>
        <w:rPr>
          <w:rFonts w:ascii="Times New Roman" w:hAnsi="Times New Roman"/>
        </w:rPr>
      </w:pPr>
      <w:r w:rsidRPr="001B556D">
        <w:rPr>
          <w:rStyle w:val="LineNumber"/>
          <w:rFonts w:ascii="Times New Roman" w:hAnsi="Times New Roman"/>
        </w:rPr>
        <w:t xml:space="preserve">* Correspondence: S. Nakagawa, e-mail: </w:t>
      </w:r>
      <w:hyperlink r:id="rId16">
        <w:bookmarkStart w:id="4" w:name="OLE_LINK147"/>
        <w:bookmarkStart w:id="5" w:name="OLE_LINK148"/>
        <w:bookmarkEnd w:id="4"/>
        <w:bookmarkEnd w:id="5"/>
        <w:r w:rsidRPr="001B556D">
          <w:rPr>
            <w:rStyle w:val="LienInternet"/>
            <w:rFonts w:ascii="Times New Roman" w:hAnsi="Times New Roman"/>
          </w:rPr>
          <w:t>s.nakagawa@unsw.edu.au</w:t>
        </w:r>
      </w:hyperlink>
      <w:r w:rsidRPr="001B556D">
        <w:rPr>
          <w:rFonts w:ascii="Times New Roman" w:hAnsi="Times New Roman"/>
        </w:rPr>
        <w:t xml:space="preserve">; M. Lagisz, e-mail: </w:t>
      </w:r>
      <w:hyperlink r:id="rId17" w:history="1">
        <w:r w:rsidRPr="001B556D">
          <w:rPr>
            <w:rStyle w:val="Hyperlink"/>
            <w:rFonts w:ascii="Times New Roman" w:hAnsi="Times New Roman"/>
          </w:rPr>
          <w:t>m.lagisz@unsw.edu.au</w:t>
        </w:r>
      </w:hyperlink>
      <w:r w:rsidRPr="001B556D">
        <w:rPr>
          <w:rFonts w:ascii="Times New Roman" w:hAnsi="Times New Roman"/>
        </w:rPr>
        <w:t xml:space="preserve"> </w:t>
      </w:r>
    </w:p>
    <w:p w14:paraId="2E987E72" w14:textId="77777777" w:rsidR="00136A72" w:rsidRPr="001B556D" w:rsidRDefault="00136A72" w:rsidP="001D6F56">
      <w:pPr>
        <w:spacing w:line="480" w:lineRule="auto"/>
        <w:rPr>
          <w:rFonts w:ascii="Times New Roman" w:hAnsi="Times New Roman"/>
        </w:rPr>
      </w:pPr>
    </w:p>
    <w:p w14:paraId="641A12F3" w14:textId="5218D51E" w:rsidR="00136A72" w:rsidRPr="001B556D" w:rsidRDefault="00136A72" w:rsidP="001D6F56">
      <w:pPr>
        <w:spacing w:line="480" w:lineRule="auto"/>
        <w:rPr>
          <w:rFonts w:ascii="Times New Roman" w:hAnsi="Times New Roman"/>
        </w:rPr>
      </w:pPr>
      <w:r w:rsidRPr="001B556D">
        <w:rPr>
          <w:rFonts w:ascii="Times New Roman" w:hAnsi="Times New Roman"/>
        </w:rPr>
        <w:t>Short title: Machine learning and wildlife imagery</w:t>
      </w:r>
      <w:bookmarkStart w:id="6" w:name="OLE_LINK1"/>
      <w:bookmarkStart w:id="7" w:name="OLE_LINK2"/>
      <w:bookmarkEnd w:id="6"/>
      <w:bookmarkEnd w:id="7"/>
      <w:r w:rsidRPr="001B556D">
        <w:rPr>
          <w:rFonts w:ascii="Times New Roman" w:hAnsi="Times New Roman"/>
        </w:rPr>
        <w:br w:type="page"/>
      </w:r>
    </w:p>
    <w:p w14:paraId="5755E964" w14:textId="77777777" w:rsidR="00136A72" w:rsidRPr="001B556D" w:rsidRDefault="00136A72" w:rsidP="001D6F56">
      <w:pPr>
        <w:pStyle w:val="Heading1"/>
        <w:spacing w:line="480" w:lineRule="auto"/>
        <w:rPr>
          <w:rFonts w:ascii="Times New Roman" w:hAnsi="Times New Roman"/>
          <w:color w:val="00000A"/>
          <w:lang w:val="en-AU"/>
        </w:rPr>
      </w:pPr>
      <w:commentRangeStart w:id="8"/>
      <w:commentRangeStart w:id="9"/>
      <w:r w:rsidRPr="001B556D">
        <w:rPr>
          <w:rFonts w:ascii="Times New Roman" w:hAnsi="Times New Roman"/>
          <w:color w:val="00000A"/>
          <w:lang w:val="en-AU"/>
        </w:rPr>
        <w:lastRenderedPageBreak/>
        <w:t>Abstra</w:t>
      </w:r>
      <w:commentRangeEnd w:id="8"/>
      <w:r w:rsidRPr="001B556D">
        <w:rPr>
          <w:rStyle w:val="CommentReference"/>
          <w:rFonts w:ascii="Times New Roman" w:eastAsia="MS Mincho" w:hAnsi="Times New Roman"/>
          <w:b w:val="0"/>
          <w:bCs w:val="0"/>
          <w:color w:val="00000A"/>
          <w:lang w:val="en-AU" w:eastAsia="ja-JP"/>
        </w:rPr>
        <w:commentReference w:id="8"/>
      </w:r>
      <w:commentRangeEnd w:id="9"/>
      <w:r w:rsidR="006537DF" w:rsidRPr="001B556D">
        <w:rPr>
          <w:rStyle w:val="CommentReference"/>
          <w:rFonts w:ascii="Times New Roman" w:eastAsia="MS Mincho" w:hAnsi="Times New Roman"/>
          <w:b w:val="0"/>
          <w:bCs w:val="0"/>
          <w:color w:val="00000A"/>
          <w:lang w:val="en-AU" w:eastAsia="ja-JP"/>
        </w:rPr>
        <w:commentReference w:id="9"/>
      </w:r>
      <w:r w:rsidRPr="001B556D">
        <w:rPr>
          <w:rFonts w:ascii="Times New Roman" w:hAnsi="Times New Roman"/>
          <w:color w:val="00000A"/>
          <w:lang w:val="en-AU"/>
        </w:rPr>
        <w:t>ct</w:t>
      </w:r>
    </w:p>
    <w:p w14:paraId="15E77780" w14:textId="50475859" w:rsidR="00136A72" w:rsidRPr="001B556D" w:rsidRDefault="00136A72" w:rsidP="001D6F56">
      <w:pPr>
        <w:spacing w:line="480" w:lineRule="auto"/>
        <w:rPr>
          <w:rFonts w:ascii="Times New Roman" w:hAnsi="Times New Roman"/>
        </w:rPr>
      </w:pPr>
      <w:r w:rsidRPr="001B556D">
        <w:rPr>
          <w:rFonts w:ascii="Times New Roman" w:hAnsi="Times New Roman"/>
        </w:rPr>
        <w:t>1.</w:t>
      </w:r>
      <w:r w:rsidR="008511E4" w:rsidRPr="001B556D">
        <w:rPr>
          <w:rFonts w:ascii="Times New Roman" w:hAnsi="Times New Roman"/>
        </w:rPr>
        <w:t xml:space="preserve"> </w:t>
      </w:r>
      <w:r w:rsidR="004B25E5" w:rsidRPr="001B556D">
        <w:rPr>
          <w:rFonts w:ascii="Times New Roman" w:hAnsi="Times New Roman"/>
        </w:rPr>
        <w:t xml:space="preserve">Machine (especially, deep) learning algorithms </w:t>
      </w:r>
      <w:r w:rsidR="00AB6A8A">
        <w:rPr>
          <w:rFonts w:ascii="Times New Roman" w:hAnsi="Times New Roman"/>
        </w:rPr>
        <w:t>are</w:t>
      </w:r>
      <w:r w:rsidR="00AB6A8A" w:rsidRPr="001B556D">
        <w:rPr>
          <w:rFonts w:ascii="Times New Roman" w:hAnsi="Times New Roman"/>
        </w:rPr>
        <w:t xml:space="preserve"> </w:t>
      </w:r>
      <w:r w:rsidR="00CD44AA" w:rsidRPr="001B556D">
        <w:rPr>
          <w:rFonts w:ascii="Times New Roman" w:hAnsi="Times New Roman"/>
        </w:rPr>
        <w:t>changing</w:t>
      </w:r>
      <w:r w:rsidR="004B25E5" w:rsidRPr="001B556D">
        <w:rPr>
          <w:rFonts w:ascii="Times New Roman" w:hAnsi="Times New Roman"/>
        </w:rPr>
        <w:t xml:space="preserve"> the way </w:t>
      </w:r>
      <w:r w:rsidR="00B51BA2" w:rsidRPr="001B556D">
        <w:rPr>
          <w:rFonts w:ascii="Times New Roman" w:hAnsi="Times New Roman"/>
        </w:rPr>
        <w:t xml:space="preserve">wildlife imagery is processed. </w:t>
      </w:r>
      <w:r w:rsidR="00B22623">
        <w:rPr>
          <w:rFonts w:ascii="Times New Roman" w:hAnsi="Times New Roman"/>
        </w:rPr>
        <w:t>It</w:t>
      </w:r>
      <w:r w:rsidR="005E1E85" w:rsidRPr="001B556D">
        <w:rPr>
          <w:rFonts w:ascii="Times New Roman" w:hAnsi="Times New Roman"/>
        </w:rPr>
        <w:t xml:space="preserve"> </w:t>
      </w:r>
      <w:r w:rsidR="00CC0BA7" w:rsidRPr="001B556D">
        <w:rPr>
          <w:rFonts w:ascii="Times New Roman" w:hAnsi="Times New Roman"/>
        </w:rPr>
        <w:t>dramatically speed</w:t>
      </w:r>
      <w:r w:rsidR="00B22623">
        <w:rPr>
          <w:rFonts w:ascii="Times New Roman" w:hAnsi="Times New Roman"/>
        </w:rPr>
        <w:t>s</w:t>
      </w:r>
      <w:r w:rsidR="00CC0BA7" w:rsidRPr="001B556D">
        <w:rPr>
          <w:rFonts w:ascii="Times New Roman" w:hAnsi="Times New Roman"/>
        </w:rPr>
        <w:t xml:space="preserve"> up processing time of </w:t>
      </w:r>
      <w:r w:rsidR="002D54EF" w:rsidRPr="001B556D">
        <w:rPr>
          <w:rFonts w:ascii="Times New Roman" w:hAnsi="Times New Roman"/>
        </w:rPr>
        <w:t xml:space="preserve">detecting, </w:t>
      </w:r>
      <w:r w:rsidR="00BE2A62" w:rsidRPr="001B556D">
        <w:rPr>
          <w:rFonts w:ascii="Times New Roman" w:hAnsi="Times New Roman"/>
        </w:rPr>
        <w:t>counting</w:t>
      </w:r>
      <w:r w:rsidR="002D54EF" w:rsidRPr="001B556D">
        <w:rPr>
          <w:rFonts w:ascii="Times New Roman" w:hAnsi="Times New Roman"/>
        </w:rPr>
        <w:t xml:space="preserve">, classifying animals and their behaviours. </w:t>
      </w:r>
      <w:r w:rsidR="004D061C" w:rsidRPr="001B556D">
        <w:rPr>
          <w:rFonts w:ascii="Times New Roman" w:hAnsi="Times New Roman"/>
        </w:rPr>
        <w:t xml:space="preserve">Yet, we currently lack a systematic </w:t>
      </w:r>
      <w:r w:rsidR="00F10942">
        <w:rPr>
          <w:rFonts w:ascii="Times New Roman" w:hAnsi="Times New Roman"/>
        </w:rPr>
        <w:t>literature survey</w:t>
      </w:r>
      <w:r w:rsidR="004D061C" w:rsidRPr="001B556D">
        <w:rPr>
          <w:rFonts w:ascii="Times New Roman" w:hAnsi="Times New Roman"/>
        </w:rPr>
        <w:t xml:space="preserve"> on </w:t>
      </w:r>
      <w:r w:rsidR="00B22623">
        <w:rPr>
          <w:rFonts w:ascii="Times New Roman" w:hAnsi="Times New Roman"/>
        </w:rPr>
        <w:t>its</w:t>
      </w:r>
      <w:r w:rsidR="00B22623" w:rsidRPr="001B556D">
        <w:rPr>
          <w:rFonts w:ascii="Times New Roman" w:hAnsi="Times New Roman"/>
        </w:rPr>
        <w:t xml:space="preserve"> </w:t>
      </w:r>
      <w:r w:rsidR="004D061C" w:rsidRPr="001B556D">
        <w:rPr>
          <w:rFonts w:ascii="Times New Roman" w:hAnsi="Times New Roman"/>
        </w:rPr>
        <w:t>use on wildlife imagery.</w:t>
      </w:r>
    </w:p>
    <w:p w14:paraId="6BE018A1" w14:textId="5C151D3B" w:rsidR="00136A72" w:rsidRPr="001B556D" w:rsidRDefault="00136A72" w:rsidP="001D6F56">
      <w:pPr>
        <w:spacing w:line="480" w:lineRule="auto"/>
        <w:rPr>
          <w:rFonts w:ascii="Times New Roman" w:hAnsi="Times New Roman"/>
        </w:rPr>
      </w:pPr>
      <w:r w:rsidRPr="001B556D">
        <w:rPr>
          <w:rFonts w:ascii="Times New Roman" w:hAnsi="Times New Roman"/>
        </w:rPr>
        <w:t>2.</w:t>
      </w:r>
      <w:r w:rsidR="008511E4" w:rsidRPr="001B556D">
        <w:rPr>
          <w:rFonts w:ascii="Times New Roman" w:hAnsi="Times New Roman"/>
        </w:rPr>
        <w:t xml:space="preserve"> </w:t>
      </w:r>
      <w:r w:rsidR="00243F58">
        <w:rPr>
          <w:rFonts w:ascii="Times New Roman" w:hAnsi="Times New Roman"/>
        </w:rPr>
        <w:t xml:space="preserve">Through </w:t>
      </w:r>
      <w:r w:rsidR="008411A1" w:rsidRPr="001B556D">
        <w:rPr>
          <w:rFonts w:ascii="Times New Roman" w:hAnsi="Times New Roman"/>
        </w:rPr>
        <w:t>systematic mapping and bibliometric mapping</w:t>
      </w:r>
      <w:r w:rsidR="00243F58">
        <w:rPr>
          <w:rFonts w:ascii="Times New Roman" w:hAnsi="Times New Roman"/>
        </w:rPr>
        <w:t>, we</w:t>
      </w:r>
      <w:r w:rsidR="00A2360B">
        <w:rPr>
          <w:rFonts w:ascii="Times New Roman" w:hAnsi="Times New Roman"/>
        </w:rPr>
        <w:t xml:space="preserve"> explored its use across</w:t>
      </w:r>
      <w:r w:rsidR="004D061C" w:rsidRPr="001B556D">
        <w:rPr>
          <w:rFonts w:ascii="Times New Roman" w:hAnsi="Times New Roman"/>
        </w:rPr>
        <w:t>: 1) species</w:t>
      </w:r>
      <w:r w:rsidR="004C132C" w:rsidRPr="001B556D">
        <w:rPr>
          <w:rFonts w:ascii="Times New Roman" w:hAnsi="Times New Roman"/>
        </w:rPr>
        <w:t xml:space="preserve"> (vertebrates)</w:t>
      </w:r>
      <w:r w:rsidR="004D061C" w:rsidRPr="001B556D">
        <w:rPr>
          <w:rFonts w:ascii="Times New Roman" w:hAnsi="Times New Roman"/>
        </w:rPr>
        <w:t>, 2) image types (e.g., camera trap, or drones), 3) study location</w:t>
      </w:r>
      <w:r w:rsidR="00A2360B">
        <w:rPr>
          <w:rFonts w:ascii="Times New Roman" w:hAnsi="Times New Roman"/>
        </w:rPr>
        <w:t>s</w:t>
      </w:r>
      <w:r w:rsidR="004D061C" w:rsidRPr="001B556D">
        <w:rPr>
          <w:rFonts w:ascii="Times New Roman" w:hAnsi="Times New Roman"/>
        </w:rPr>
        <w:t xml:space="preserve">, 4) </w:t>
      </w:r>
      <w:r w:rsidR="00A2360B">
        <w:rPr>
          <w:rFonts w:ascii="Times New Roman" w:hAnsi="Times New Roman"/>
        </w:rPr>
        <w:t xml:space="preserve">alternative </w:t>
      </w:r>
      <w:r w:rsidR="004D061C" w:rsidRPr="001B556D">
        <w:rPr>
          <w:rFonts w:ascii="Times New Roman" w:hAnsi="Times New Roman"/>
        </w:rPr>
        <w:t>machine learning algorithms, 5) outcomes</w:t>
      </w:r>
      <w:r w:rsidR="00E17CD7" w:rsidRPr="001B556D">
        <w:rPr>
          <w:rFonts w:ascii="Times New Roman" w:hAnsi="Times New Roman"/>
        </w:rPr>
        <w:t xml:space="preserve"> (</w:t>
      </w:r>
      <w:r w:rsidR="008D73B7" w:rsidRPr="001B556D">
        <w:rPr>
          <w:rFonts w:ascii="Times New Roman" w:hAnsi="Times New Roman"/>
        </w:rPr>
        <w:t>e.g.,</w:t>
      </w:r>
      <w:r w:rsidR="00E17CD7" w:rsidRPr="001B556D">
        <w:rPr>
          <w:rFonts w:ascii="Times New Roman" w:hAnsi="Times New Roman"/>
        </w:rPr>
        <w:t xml:space="preserve"> recognition</w:t>
      </w:r>
      <w:r w:rsidR="00CB26D2" w:rsidRPr="001B556D">
        <w:rPr>
          <w:rFonts w:ascii="Times New Roman" w:hAnsi="Times New Roman"/>
        </w:rPr>
        <w:t xml:space="preserve">, </w:t>
      </w:r>
      <w:r w:rsidR="008D73B7" w:rsidRPr="001B556D">
        <w:rPr>
          <w:rFonts w:ascii="Times New Roman" w:hAnsi="Times New Roman"/>
        </w:rPr>
        <w:t>classification,</w:t>
      </w:r>
      <w:r w:rsidR="00E17CD7" w:rsidRPr="001B556D">
        <w:rPr>
          <w:rFonts w:ascii="Times New Roman" w:hAnsi="Times New Roman"/>
        </w:rPr>
        <w:t xml:space="preserve"> or tracking)</w:t>
      </w:r>
      <w:r w:rsidR="004D061C" w:rsidRPr="001B556D">
        <w:rPr>
          <w:rFonts w:ascii="Times New Roman" w:hAnsi="Times New Roman"/>
        </w:rPr>
        <w:t xml:space="preserve">, 6) reporting quality and openness, 7) author affiliation, and 8) publication journal types. </w:t>
      </w:r>
    </w:p>
    <w:p w14:paraId="438460C1" w14:textId="31C52F63" w:rsidR="00A96739" w:rsidRPr="001B556D" w:rsidRDefault="00A9050E" w:rsidP="001D6F56">
      <w:pPr>
        <w:spacing w:line="480" w:lineRule="auto"/>
        <w:rPr>
          <w:rFonts w:ascii="Times New Roman" w:hAnsi="Times New Roman"/>
        </w:rPr>
      </w:pPr>
      <w:r w:rsidRPr="001B556D">
        <w:rPr>
          <w:rFonts w:ascii="Times New Roman" w:hAnsi="Times New Roman"/>
        </w:rPr>
        <w:t>3.</w:t>
      </w:r>
      <w:r w:rsidR="008511E4" w:rsidRPr="001B556D">
        <w:rPr>
          <w:rFonts w:ascii="Times New Roman" w:hAnsi="Times New Roman"/>
        </w:rPr>
        <w:t xml:space="preserve"> </w:t>
      </w:r>
      <w:r w:rsidR="00B9626D">
        <w:rPr>
          <w:rFonts w:ascii="Times New Roman" w:hAnsi="Times New Roman"/>
        </w:rPr>
        <w:t>T</w:t>
      </w:r>
      <w:r w:rsidR="0054355A" w:rsidRPr="001B556D">
        <w:rPr>
          <w:rFonts w:ascii="Times New Roman" w:hAnsi="Times New Roman"/>
        </w:rPr>
        <w:t>ypical</w:t>
      </w:r>
      <w:r w:rsidR="00B9626D">
        <w:rPr>
          <w:rFonts w:ascii="Times New Roman" w:hAnsi="Times New Roman"/>
        </w:rPr>
        <w:t xml:space="preserve">ly, </w:t>
      </w:r>
      <w:r w:rsidR="00225AE9">
        <w:rPr>
          <w:rFonts w:ascii="Times New Roman" w:hAnsi="Times New Roman"/>
        </w:rPr>
        <w:t>studies focused on</w:t>
      </w:r>
      <w:r w:rsidR="0054355A" w:rsidRPr="001B556D">
        <w:rPr>
          <w:rFonts w:ascii="Times New Roman" w:hAnsi="Times New Roman"/>
        </w:rPr>
        <w:t xml:space="preserve"> </w:t>
      </w:r>
      <w:r w:rsidR="00FF2619" w:rsidRPr="001B556D">
        <w:rPr>
          <w:rFonts w:ascii="Times New Roman" w:hAnsi="Times New Roman"/>
        </w:rPr>
        <w:t>sing</w:t>
      </w:r>
      <w:r w:rsidR="009F5B70" w:rsidRPr="001B556D">
        <w:rPr>
          <w:rFonts w:ascii="Times New Roman" w:hAnsi="Times New Roman"/>
        </w:rPr>
        <w:t>le large mammalian species</w:t>
      </w:r>
      <w:r w:rsidR="009371A9" w:rsidRPr="001B556D">
        <w:rPr>
          <w:rFonts w:ascii="Times New Roman" w:hAnsi="Times New Roman"/>
        </w:rPr>
        <w:t xml:space="preserve">, such as either tigers, </w:t>
      </w:r>
      <w:r w:rsidR="005223A4" w:rsidRPr="001B556D">
        <w:rPr>
          <w:rFonts w:ascii="Times New Roman" w:hAnsi="Times New Roman"/>
        </w:rPr>
        <w:t>pandas,</w:t>
      </w:r>
      <w:r w:rsidR="009371A9" w:rsidRPr="001B556D">
        <w:rPr>
          <w:rFonts w:ascii="Times New Roman" w:hAnsi="Times New Roman"/>
        </w:rPr>
        <w:t xml:space="preserve"> or ko</w:t>
      </w:r>
      <w:r w:rsidR="00C71659" w:rsidRPr="001B556D">
        <w:rPr>
          <w:rFonts w:ascii="Times New Roman" w:hAnsi="Times New Roman"/>
        </w:rPr>
        <w:t>a</w:t>
      </w:r>
      <w:r w:rsidR="009371A9" w:rsidRPr="001B556D">
        <w:rPr>
          <w:rFonts w:ascii="Times New Roman" w:hAnsi="Times New Roman"/>
        </w:rPr>
        <w:t>las</w:t>
      </w:r>
      <w:r w:rsidR="00225AE9">
        <w:rPr>
          <w:rFonts w:ascii="Times New Roman" w:hAnsi="Times New Roman"/>
        </w:rPr>
        <w:t xml:space="preserve">, </w:t>
      </w:r>
      <w:r w:rsidR="00225AE9" w:rsidRPr="001B556D">
        <w:rPr>
          <w:rFonts w:ascii="Times New Roman" w:hAnsi="Times New Roman"/>
        </w:rPr>
        <w:t>us</w:t>
      </w:r>
      <w:r w:rsidR="00225AE9">
        <w:rPr>
          <w:rFonts w:ascii="Times New Roman" w:hAnsi="Times New Roman"/>
        </w:rPr>
        <w:t>ing</w:t>
      </w:r>
      <w:r w:rsidR="00225AE9" w:rsidRPr="001B556D">
        <w:rPr>
          <w:rFonts w:ascii="Times New Roman" w:hAnsi="Times New Roman"/>
        </w:rPr>
        <w:t xml:space="preserve"> neural network algorithm</w:t>
      </w:r>
      <w:r w:rsidR="00225AE9">
        <w:rPr>
          <w:rFonts w:ascii="Times New Roman" w:hAnsi="Times New Roman"/>
        </w:rPr>
        <w:t>s</w:t>
      </w:r>
      <w:r w:rsidR="00534CE4" w:rsidRPr="001B556D">
        <w:rPr>
          <w:rFonts w:ascii="Times New Roman" w:hAnsi="Times New Roman"/>
        </w:rPr>
        <w:t xml:space="preserve">. </w:t>
      </w:r>
      <w:r w:rsidR="009E2A20">
        <w:rPr>
          <w:rFonts w:ascii="Times New Roman" w:hAnsi="Times New Roman"/>
        </w:rPr>
        <w:t>O</w:t>
      </w:r>
      <w:r w:rsidR="00A96739" w:rsidRPr="001B556D">
        <w:rPr>
          <w:rFonts w:ascii="Times New Roman" w:hAnsi="Times New Roman"/>
        </w:rPr>
        <w:t>ther taxa</w:t>
      </w:r>
      <w:r w:rsidR="009E2A20">
        <w:rPr>
          <w:rFonts w:ascii="Times New Roman" w:hAnsi="Times New Roman"/>
        </w:rPr>
        <w:t xml:space="preserve"> </w:t>
      </w:r>
      <w:r w:rsidR="00DC6EA8">
        <w:rPr>
          <w:rFonts w:ascii="Times New Roman" w:hAnsi="Times New Roman"/>
        </w:rPr>
        <w:t>or</w:t>
      </w:r>
      <w:r w:rsidR="0001468E" w:rsidRPr="001B556D">
        <w:rPr>
          <w:rFonts w:ascii="Times New Roman" w:hAnsi="Times New Roman"/>
        </w:rPr>
        <w:t xml:space="preserve"> </w:t>
      </w:r>
      <w:r w:rsidR="00DC6EA8">
        <w:rPr>
          <w:rFonts w:ascii="Times New Roman" w:hAnsi="Times New Roman"/>
        </w:rPr>
        <w:t>alternative</w:t>
      </w:r>
      <w:r w:rsidR="00DC6EA8" w:rsidRPr="001B556D">
        <w:rPr>
          <w:rFonts w:ascii="Times New Roman" w:hAnsi="Times New Roman"/>
        </w:rPr>
        <w:t xml:space="preserve"> </w:t>
      </w:r>
      <w:r w:rsidR="0001468E" w:rsidRPr="001B556D">
        <w:rPr>
          <w:rFonts w:ascii="Times New Roman" w:hAnsi="Times New Roman"/>
        </w:rPr>
        <w:t xml:space="preserve">machine learning </w:t>
      </w:r>
      <w:r w:rsidR="00DB11D8" w:rsidRPr="001B556D">
        <w:rPr>
          <w:rFonts w:ascii="Times New Roman" w:hAnsi="Times New Roman"/>
        </w:rPr>
        <w:t>algorithms</w:t>
      </w:r>
      <w:r w:rsidR="007410BE">
        <w:rPr>
          <w:rFonts w:ascii="Times New Roman" w:hAnsi="Times New Roman"/>
        </w:rPr>
        <w:t xml:space="preserve"> were rarely included</w:t>
      </w:r>
      <w:r w:rsidR="000F690D" w:rsidRPr="001B556D">
        <w:rPr>
          <w:rFonts w:ascii="Times New Roman" w:hAnsi="Times New Roman"/>
        </w:rPr>
        <w:t xml:space="preserve">, </w:t>
      </w:r>
      <w:r w:rsidR="00DC6EA8">
        <w:rPr>
          <w:rFonts w:ascii="Times New Roman" w:hAnsi="Times New Roman"/>
        </w:rPr>
        <w:t xml:space="preserve">with </w:t>
      </w:r>
      <w:r w:rsidR="004C132C" w:rsidRPr="001B556D">
        <w:rPr>
          <w:rFonts w:ascii="Times New Roman" w:hAnsi="Times New Roman"/>
        </w:rPr>
        <w:t>limited sharing of analysis code</w:t>
      </w:r>
      <w:r w:rsidR="00324C29">
        <w:rPr>
          <w:rFonts w:ascii="Times New Roman" w:hAnsi="Times New Roman"/>
        </w:rPr>
        <w:t>. There was considerable</w:t>
      </w:r>
      <w:r w:rsidR="008F40F4">
        <w:rPr>
          <w:rFonts w:ascii="Times New Roman" w:hAnsi="Times New Roman"/>
        </w:rPr>
        <w:t xml:space="preserve"> gaps, therefore,</w:t>
      </w:r>
      <w:r w:rsidR="00324C29">
        <w:rPr>
          <w:rFonts w:ascii="Times New Roman" w:hAnsi="Times New Roman"/>
        </w:rPr>
        <w:t xml:space="preserve"> promise</w:t>
      </w:r>
      <w:r w:rsidR="008F40F4">
        <w:rPr>
          <w:rFonts w:ascii="Times New Roman" w:hAnsi="Times New Roman"/>
        </w:rPr>
        <w:t>s</w:t>
      </w:r>
      <w:r w:rsidR="00324C29">
        <w:rPr>
          <w:rFonts w:ascii="Times New Roman" w:hAnsi="Times New Roman"/>
        </w:rPr>
        <w:t xml:space="preserve"> for </w:t>
      </w:r>
      <w:r w:rsidR="00345996" w:rsidRPr="001B556D">
        <w:rPr>
          <w:rFonts w:ascii="Times New Roman" w:hAnsi="Times New Roman"/>
        </w:rPr>
        <w:t xml:space="preserve">deep learning </w:t>
      </w:r>
      <w:r w:rsidR="00324C29">
        <w:rPr>
          <w:rFonts w:ascii="Times New Roman" w:hAnsi="Times New Roman"/>
        </w:rPr>
        <w:t xml:space="preserve">to transform </w:t>
      </w:r>
      <w:r w:rsidR="00835256" w:rsidRPr="001B556D">
        <w:rPr>
          <w:rFonts w:ascii="Times New Roman" w:hAnsi="Times New Roman"/>
        </w:rPr>
        <w:t xml:space="preserve">behavioural detection, </w:t>
      </w:r>
      <w:r w:rsidR="00E431EA" w:rsidRPr="001B556D">
        <w:rPr>
          <w:rFonts w:ascii="Times New Roman" w:hAnsi="Times New Roman"/>
        </w:rPr>
        <w:t>classification,</w:t>
      </w:r>
      <w:r w:rsidR="00835256" w:rsidRPr="001B556D">
        <w:rPr>
          <w:rFonts w:ascii="Times New Roman" w:hAnsi="Times New Roman"/>
        </w:rPr>
        <w:t xml:space="preserve"> and tracking</w:t>
      </w:r>
      <w:r w:rsidR="00324C29">
        <w:rPr>
          <w:rFonts w:ascii="Times New Roman" w:hAnsi="Times New Roman"/>
        </w:rPr>
        <w:t xml:space="preserve"> of wildlife</w:t>
      </w:r>
      <w:r w:rsidR="00835256" w:rsidRPr="001B556D">
        <w:rPr>
          <w:rFonts w:ascii="Times New Roman" w:hAnsi="Times New Roman"/>
        </w:rPr>
        <w:t xml:space="preserve">. </w:t>
      </w:r>
    </w:p>
    <w:p w14:paraId="410692C8" w14:textId="1ADB69D2" w:rsidR="00A9050E" w:rsidRPr="001B556D" w:rsidRDefault="00A96739" w:rsidP="001D6F56">
      <w:pPr>
        <w:spacing w:line="480" w:lineRule="auto"/>
        <w:rPr>
          <w:rFonts w:ascii="Times New Roman" w:hAnsi="Times New Roman"/>
        </w:rPr>
      </w:pPr>
      <w:r w:rsidRPr="001B556D">
        <w:rPr>
          <w:rFonts w:ascii="Times New Roman" w:hAnsi="Times New Roman"/>
        </w:rPr>
        <w:t xml:space="preserve">4. </w:t>
      </w:r>
      <w:r w:rsidR="00324C29">
        <w:rPr>
          <w:rFonts w:ascii="Times New Roman" w:hAnsi="Times New Roman"/>
        </w:rPr>
        <w:t xml:space="preserve">Much of the published </w:t>
      </w:r>
      <w:r w:rsidR="00587F6A">
        <w:rPr>
          <w:rFonts w:ascii="Times New Roman" w:hAnsi="Times New Roman"/>
        </w:rPr>
        <w:t xml:space="preserve">research and focus animals came </w:t>
      </w:r>
      <w:r w:rsidR="00534CE4" w:rsidRPr="001B556D">
        <w:rPr>
          <w:rFonts w:ascii="Times New Roman" w:hAnsi="Times New Roman"/>
        </w:rPr>
        <w:t xml:space="preserve">from </w:t>
      </w:r>
      <w:r w:rsidR="0025377E" w:rsidRPr="001B556D">
        <w:rPr>
          <w:rFonts w:ascii="Times New Roman" w:hAnsi="Times New Roman"/>
        </w:rPr>
        <w:t xml:space="preserve">India, </w:t>
      </w:r>
      <w:r w:rsidR="009371A9" w:rsidRPr="001B556D">
        <w:rPr>
          <w:rFonts w:ascii="Times New Roman" w:hAnsi="Times New Roman"/>
        </w:rPr>
        <w:t>China,</w:t>
      </w:r>
      <w:r w:rsidR="0025377E" w:rsidRPr="001B556D">
        <w:rPr>
          <w:rFonts w:ascii="Times New Roman" w:hAnsi="Times New Roman"/>
        </w:rPr>
        <w:t xml:space="preserve"> U</w:t>
      </w:r>
      <w:r w:rsidR="00F36B7A" w:rsidRPr="001B556D">
        <w:rPr>
          <w:rFonts w:ascii="Times New Roman" w:hAnsi="Times New Roman"/>
        </w:rPr>
        <w:t>SA or Australia.</w:t>
      </w:r>
      <w:r w:rsidRPr="001B556D">
        <w:rPr>
          <w:rFonts w:ascii="Times New Roman" w:hAnsi="Times New Roman"/>
        </w:rPr>
        <w:t xml:space="preserve"> </w:t>
      </w:r>
      <w:r w:rsidR="00CD1077">
        <w:rPr>
          <w:rFonts w:ascii="Times New Roman" w:hAnsi="Times New Roman"/>
        </w:rPr>
        <w:t xml:space="preserve">There were relatively few </w:t>
      </w:r>
      <w:r w:rsidR="00231E72" w:rsidRPr="001B556D">
        <w:rPr>
          <w:rFonts w:ascii="Times New Roman" w:hAnsi="Times New Roman"/>
        </w:rPr>
        <w:t xml:space="preserve">collaborations </w:t>
      </w:r>
      <w:r w:rsidR="00AB6A8A">
        <w:rPr>
          <w:rFonts w:ascii="Times New Roman" w:hAnsi="Times New Roman"/>
        </w:rPr>
        <w:t xml:space="preserve">across countries. </w:t>
      </w:r>
      <w:r w:rsidR="00D214F0" w:rsidRPr="001B556D">
        <w:rPr>
          <w:rFonts w:ascii="Times New Roman" w:hAnsi="Times New Roman"/>
        </w:rPr>
        <w:t xml:space="preserve">. </w:t>
      </w:r>
      <w:r w:rsidR="00F53CAE">
        <w:rPr>
          <w:rFonts w:ascii="Times New Roman" w:hAnsi="Times New Roman"/>
        </w:rPr>
        <w:t xml:space="preserve">Given the power of </w:t>
      </w:r>
      <w:r w:rsidR="00961045">
        <w:rPr>
          <w:rFonts w:ascii="Times New Roman" w:hAnsi="Times New Roman"/>
        </w:rPr>
        <w:t>machine learning</w:t>
      </w:r>
      <w:r w:rsidR="00F53CAE">
        <w:rPr>
          <w:rFonts w:ascii="Times New Roman" w:hAnsi="Times New Roman"/>
        </w:rPr>
        <w:t>, we recommend increasing collaboration</w:t>
      </w:r>
      <w:r w:rsidR="00D45B7A">
        <w:rPr>
          <w:rFonts w:ascii="Times New Roman" w:hAnsi="Times New Roman"/>
        </w:rPr>
        <w:t xml:space="preserve"> and sharing </w:t>
      </w:r>
      <w:r w:rsidR="00961045">
        <w:rPr>
          <w:rFonts w:ascii="Times New Roman" w:hAnsi="Times New Roman"/>
        </w:rPr>
        <w:t>approaches</w:t>
      </w:r>
      <w:r w:rsidR="00D45B7A">
        <w:rPr>
          <w:rFonts w:ascii="Times New Roman" w:hAnsi="Times New Roman"/>
        </w:rPr>
        <w:t xml:space="preserve"> to more rapidly </w:t>
      </w:r>
      <w:r w:rsidR="00B35851">
        <w:rPr>
          <w:rFonts w:ascii="Times New Roman" w:hAnsi="Times New Roman"/>
        </w:rPr>
        <w:t>utilise</w:t>
      </w:r>
      <w:r w:rsidR="00961045">
        <w:rPr>
          <w:rFonts w:ascii="Times New Roman" w:hAnsi="Times New Roman"/>
        </w:rPr>
        <w:t xml:space="preserve"> increasing amounts of wildlife imagery </w:t>
      </w:r>
      <w:r w:rsidR="00B35851">
        <w:rPr>
          <w:rFonts w:ascii="Times New Roman" w:hAnsi="Times New Roman"/>
        </w:rPr>
        <w:t xml:space="preserve">and transform </w:t>
      </w:r>
      <w:r w:rsidR="007246CD">
        <w:rPr>
          <w:rFonts w:ascii="Times New Roman" w:hAnsi="Times New Roman"/>
        </w:rPr>
        <w:t xml:space="preserve">and improve understanding of wildlife behaviour and </w:t>
      </w:r>
      <w:r w:rsidR="002A1DD4">
        <w:rPr>
          <w:rFonts w:ascii="Times New Roman" w:hAnsi="Times New Roman"/>
        </w:rPr>
        <w:t>conservation</w:t>
      </w:r>
      <w:r w:rsidR="00377EB8" w:rsidRPr="001B556D">
        <w:rPr>
          <w:rFonts w:ascii="Times New Roman" w:hAnsi="Times New Roman"/>
        </w:rPr>
        <w:t>.</w:t>
      </w:r>
    </w:p>
    <w:p w14:paraId="208A8A3E" w14:textId="3697DBCD" w:rsidR="00A9050E" w:rsidRPr="001B556D" w:rsidRDefault="001D1E91" w:rsidP="001D6F56">
      <w:pPr>
        <w:spacing w:line="480" w:lineRule="auto"/>
        <w:rPr>
          <w:rFonts w:ascii="Times New Roman" w:hAnsi="Times New Roman"/>
        </w:rPr>
      </w:pPr>
      <w:r w:rsidRPr="001B556D">
        <w:rPr>
          <w:rFonts w:ascii="Times New Roman" w:hAnsi="Times New Roman"/>
        </w:rPr>
        <w:t>5</w:t>
      </w:r>
      <w:r w:rsidR="00570F3F" w:rsidRPr="001B556D">
        <w:rPr>
          <w:rFonts w:ascii="Times New Roman" w:hAnsi="Times New Roman"/>
        </w:rPr>
        <w:t xml:space="preserve">. </w:t>
      </w:r>
      <w:r w:rsidR="006E37AA" w:rsidRPr="001B556D">
        <w:rPr>
          <w:rFonts w:ascii="Times New Roman" w:hAnsi="Times New Roman"/>
        </w:rPr>
        <w:t xml:space="preserve">Our </w:t>
      </w:r>
      <w:r w:rsidR="00411AF6" w:rsidRPr="001B556D">
        <w:rPr>
          <w:rFonts w:ascii="Times New Roman" w:hAnsi="Times New Roman"/>
        </w:rPr>
        <w:t xml:space="preserve">systematic and bibliometric maps </w:t>
      </w:r>
      <w:r w:rsidR="00D761E9" w:rsidRPr="001B556D">
        <w:rPr>
          <w:rFonts w:ascii="Times New Roman" w:hAnsi="Times New Roman"/>
        </w:rPr>
        <w:t xml:space="preserve">provide </w:t>
      </w:r>
      <w:r w:rsidR="005A5D22">
        <w:rPr>
          <w:rFonts w:ascii="Times New Roman" w:hAnsi="Times New Roman"/>
        </w:rPr>
        <w:t xml:space="preserve">valuable </w:t>
      </w:r>
      <w:r w:rsidR="00D761E9" w:rsidRPr="001B556D">
        <w:rPr>
          <w:rFonts w:ascii="Times New Roman" w:hAnsi="Times New Roman"/>
        </w:rPr>
        <w:t xml:space="preserve">signposts for future studies to </w:t>
      </w:r>
      <w:r w:rsidR="00464262" w:rsidRPr="001B556D">
        <w:rPr>
          <w:rFonts w:ascii="Times New Roman" w:hAnsi="Times New Roman"/>
        </w:rPr>
        <w:t xml:space="preserve">resolve </w:t>
      </w:r>
      <w:r w:rsidR="00623833" w:rsidRPr="001B556D">
        <w:rPr>
          <w:rFonts w:ascii="Times New Roman" w:hAnsi="Times New Roman"/>
        </w:rPr>
        <w:t xml:space="preserve">and address </w:t>
      </w:r>
      <w:r w:rsidR="009C1D42" w:rsidRPr="001B556D">
        <w:rPr>
          <w:rFonts w:ascii="Times New Roman" w:hAnsi="Times New Roman"/>
        </w:rPr>
        <w:t xml:space="preserve">shortcomings, </w:t>
      </w:r>
      <w:r w:rsidR="00974C97" w:rsidRPr="001B556D">
        <w:rPr>
          <w:rFonts w:ascii="Times New Roman" w:hAnsi="Times New Roman"/>
        </w:rPr>
        <w:t>gaps,</w:t>
      </w:r>
      <w:r w:rsidR="00464262" w:rsidRPr="001B556D">
        <w:rPr>
          <w:rFonts w:ascii="Times New Roman" w:hAnsi="Times New Roman"/>
        </w:rPr>
        <w:t xml:space="preserve"> and biases. </w:t>
      </w:r>
    </w:p>
    <w:p w14:paraId="0F1DBBFF" w14:textId="77777777" w:rsidR="00136A72" w:rsidRPr="001B556D" w:rsidRDefault="00136A72" w:rsidP="001D6F56">
      <w:pPr>
        <w:spacing w:line="480" w:lineRule="auto"/>
        <w:rPr>
          <w:rFonts w:ascii="Times New Roman" w:hAnsi="Times New Roman"/>
          <w:b/>
          <w:bCs/>
          <w:iCs/>
        </w:rPr>
      </w:pPr>
      <w:r w:rsidRPr="001B556D">
        <w:rPr>
          <w:rFonts w:ascii="Times New Roman" w:hAnsi="Times New Roman"/>
          <w:b/>
          <w:bCs/>
          <w:iCs/>
        </w:rPr>
        <w:t>KEYWORDS</w:t>
      </w:r>
    </w:p>
    <w:p w14:paraId="62F4F0B8" w14:textId="38203CD3" w:rsidR="00136A72" w:rsidRPr="001B556D" w:rsidRDefault="00121AAF" w:rsidP="001D6F56">
      <w:pPr>
        <w:spacing w:line="480" w:lineRule="auto"/>
        <w:rPr>
          <w:rFonts w:ascii="Times New Roman" w:hAnsi="Times New Roman"/>
        </w:rPr>
      </w:pPr>
      <w:r w:rsidRPr="001B556D">
        <w:rPr>
          <w:rFonts w:ascii="Times New Roman" w:hAnsi="Times New Roman"/>
        </w:rPr>
        <w:t>Conservation biology, field biology, big data, research weaving</w:t>
      </w:r>
      <w:r w:rsidR="00E431EA" w:rsidRPr="001B556D">
        <w:rPr>
          <w:rFonts w:ascii="Times New Roman" w:hAnsi="Times New Roman"/>
        </w:rPr>
        <w:t>, drone imagery</w:t>
      </w:r>
      <w:r w:rsidR="00296752" w:rsidRPr="001B556D">
        <w:rPr>
          <w:rFonts w:ascii="Times New Roman" w:hAnsi="Times New Roman"/>
        </w:rPr>
        <w:t xml:space="preserve">, </w:t>
      </w:r>
      <w:r w:rsidR="008A63B9" w:rsidRPr="001B556D">
        <w:rPr>
          <w:rFonts w:ascii="Times New Roman" w:hAnsi="Times New Roman"/>
        </w:rPr>
        <w:t xml:space="preserve">systematic </w:t>
      </w:r>
      <w:r w:rsidR="00791BDC" w:rsidRPr="001B556D">
        <w:rPr>
          <w:rFonts w:ascii="Times New Roman" w:hAnsi="Times New Roman"/>
        </w:rPr>
        <w:t>maps, evidence synthesis</w:t>
      </w:r>
      <w:r w:rsidR="008B1682">
        <w:rPr>
          <w:rFonts w:ascii="Times New Roman" w:hAnsi="Times New Roman"/>
        </w:rPr>
        <w:t>, deep learning</w:t>
      </w:r>
      <w:r w:rsidR="00136A72" w:rsidRPr="001B556D">
        <w:rPr>
          <w:rFonts w:ascii="Times New Roman" w:hAnsi="Times New Roman"/>
        </w:rPr>
        <w:br w:type="page"/>
      </w:r>
    </w:p>
    <w:p w14:paraId="69C3C166" w14:textId="77777777" w:rsidR="00136A72" w:rsidRPr="001B556D" w:rsidRDefault="00136A72" w:rsidP="001D6F56">
      <w:pPr>
        <w:pStyle w:val="Heading1"/>
        <w:spacing w:line="480" w:lineRule="auto"/>
        <w:rPr>
          <w:rFonts w:ascii="Times New Roman" w:hAnsi="Times New Roman"/>
          <w:color w:val="00000A"/>
          <w:lang w:val="en-AU"/>
        </w:rPr>
      </w:pPr>
      <w:r w:rsidRPr="001B556D">
        <w:rPr>
          <w:rFonts w:ascii="Times New Roman" w:hAnsi="Times New Roman"/>
          <w:color w:val="00000A"/>
          <w:lang w:val="en-AU"/>
        </w:rPr>
        <w:lastRenderedPageBreak/>
        <w:t>1 | INTRODUCTION</w:t>
      </w:r>
    </w:p>
    <w:p w14:paraId="15DF4EE2" w14:textId="77777777" w:rsidR="00136A72" w:rsidRPr="001B556D" w:rsidRDefault="00136A72" w:rsidP="001D6F56">
      <w:pPr>
        <w:pStyle w:val="Heading2"/>
      </w:pPr>
      <w:r w:rsidRPr="001B556D">
        <w:t xml:space="preserve">1.1 | </w:t>
      </w:r>
      <w:commentRangeStart w:id="10"/>
      <w:commentRangeStart w:id="11"/>
      <w:r w:rsidRPr="001B556D">
        <w:t>Background</w:t>
      </w:r>
      <w:commentRangeEnd w:id="10"/>
      <w:r w:rsidR="00397771" w:rsidRPr="001B556D">
        <w:rPr>
          <w:rStyle w:val="CommentReference"/>
          <w:rFonts w:eastAsia="MS Mincho"/>
          <w:b w:val="0"/>
          <w:bCs w:val="0"/>
          <w:color w:val="00000A"/>
          <w:lang w:val="en-AU" w:eastAsia="ja-JP"/>
        </w:rPr>
        <w:commentReference w:id="10"/>
      </w:r>
      <w:commentRangeEnd w:id="11"/>
      <w:r w:rsidR="000B54FF">
        <w:rPr>
          <w:rStyle w:val="CommentReference"/>
          <w:rFonts w:ascii="Cambria" w:eastAsia="MS Mincho" w:hAnsi="Cambria"/>
          <w:b w:val="0"/>
          <w:bCs w:val="0"/>
          <w:color w:val="00000A"/>
          <w:lang w:val="en-AU" w:eastAsia="ja-JP"/>
        </w:rPr>
        <w:commentReference w:id="11"/>
      </w:r>
    </w:p>
    <w:p w14:paraId="32E1EC00" w14:textId="0952058C" w:rsidR="00136A72" w:rsidRPr="001B556D" w:rsidRDefault="00ED68B2" w:rsidP="001D6F56">
      <w:pPr>
        <w:spacing w:line="480" w:lineRule="auto"/>
        <w:rPr>
          <w:rFonts w:ascii="Times New Roman" w:hAnsi="Times New Roman"/>
          <w:lang w:eastAsia="x-none"/>
        </w:rPr>
      </w:pPr>
      <w:r>
        <w:rPr>
          <w:rFonts w:ascii="Times New Roman" w:hAnsi="Times New Roman"/>
          <w:lang w:eastAsia="x-none"/>
        </w:rPr>
        <w:t>C</w:t>
      </w:r>
      <w:r w:rsidR="00136A72" w:rsidRPr="001B556D">
        <w:rPr>
          <w:rFonts w:ascii="Times New Roman" w:hAnsi="Times New Roman"/>
          <w:lang w:eastAsia="x-none"/>
        </w:rPr>
        <w:t xml:space="preserve">amera traps, videos, and drone imagery </w:t>
      </w:r>
      <w:r>
        <w:rPr>
          <w:rFonts w:ascii="Times New Roman" w:hAnsi="Times New Roman"/>
          <w:lang w:eastAsia="x-none"/>
        </w:rPr>
        <w:t>are producing a</w:t>
      </w:r>
      <w:r w:rsidRPr="001B556D">
        <w:rPr>
          <w:rFonts w:ascii="Times New Roman" w:hAnsi="Times New Roman"/>
          <w:lang w:eastAsia="x-none"/>
        </w:rPr>
        <w:t xml:space="preserve"> deluge of digital data on wildlife </w:t>
      </w:r>
      <w:r>
        <w:rPr>
          <w:rFonts w:ascii="Times New Roman" w:hAnsi="Times New Roman"/>
          <w:lang w:eastAsia="x-none"/>
        </w:rPr>
        <w:t>from</w:t>
      </w:r>
      <w:r w:rsidR="00710CA7">
        <w:rPr>
          <w:rFonts w:ascii="Times New Roman" w:hAnsi="Times New Roman"/>
          <w:lang w:eastAsia="x-none"/>
        </w:rPr>
        <w:t xml:space="preserve"> </w:t>
      </w:r>
      <w:r w:rsidR="00136A72" w:rsidRPr="001B556D">
        <w:rPr>
          <w:rFonts w:ascii="Times New Roman" w:hAnsi="Times New Roman"/>
          <w:lang w:eastAsia="x-none"/>
        </w:rPr>
        <w:t>the field (</w:t>
      </w:r>
      <w:r w:rsidR="004F7D9A" w:rsidRPr="001B556D">
        <w:rPr>
          <w:rFonts w:ascii="Times New Roman" w:hAnsi="Times New Roman"/>
          <w:lang w:eastAsia="x-none"/>
        </w:rPr>
        <w:fldChar w:fldCharType="begin">
          <w:fldData xml:space="preserve">PEVuZE5vdGU+PENpdGU+PEF1dGhvcj5XZWluc3RlaW48L0F1dGhvcj48WWVhcj4yMDE4PC9ZZWFy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XZWluc3RlaW48L0F1dGhvcj48WWVhcj4yMDE4PC9ZZWFy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Koh &amp; Wich, 2012; Meek</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4; Allan</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8; Weinstein, 2018; Tuia</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2</w:t>
      </w:r>
      <w:r w:rsidR="004F7D9A" w:rsidRPr="001B556D">
        <w:rPr>
          <w:rFonts w:ascii="Times New Roman" w:hAnsi="Times New Roman"/>
          <w:lang w:eastAsia="x-none"/>
        </w:rPr>
        <w:fldChar w:fldCharType="end"/>
      </w:r>
      <w:r w:rsidR="00136A72" w:rsidRPr="001B556D">
        <w:rPr>
          <w:rFonts w:ascii="Times New Roman" w:hAnsi="Times New Roman"/>
          <w:lang w:eastAsia="x-none"/>
        </w:rPr>
        <w:t xml:space="preserve">). Traditionally, </w:t>
      </w:r>
      <w:r w:rsidR="00710CA7">
        <w:rPr>
          <w:rFonts w:ascii="Times New Roman" w:hAnsi="Times New Roman"/>
          <w:lang w:eastAsia="x-none"/>
        </w:rPr>
        <w:t xml:space="preserve">people need to process these </w:t>
      </w:r>
      <w:r w:rsidR="00136A72" w:rsidRPr="001B556D">
        <w:rPr>
          <w:rFonts w:ascii="Times New Roman" w:hAnsi="Times New Roman"/>
          <w:lang w:eastAsia="x-none"/>
        </w:rPr>
        <w:t>digital images</w:t>
      </w:r>
      <w:r w:rsidR="00710CA7">
        <w:rPr>
          <w:rFonts w:ascii="Times New Roman" w:hAnsi="Times New Roman"/>
          <w:lang w:eastAsia="x-none"/>
        </w:rPr>
        <w:t>, at substantial cost</w:t>
      </w:r>
      <w:r w:rsidR="00136A72" w:rsidRPr="001B556D">
        <w:rPr>
          <w:rFonts w:ascii="Times New Roman" w:hAnsi="Times New Roman"/>
          <w:lang w:eastAsia="x-none"/>
        </w:rPr>
        <w:t>. However, machine learning (especially, deep learning) algorithms for computer vision</w:t>
      </w:r>
      <w:r w:rsidR="00BB3E20">
        <w:rPr>
          <w:rFonts w:ascii="Times New Roman" w:hAnsi="Times New Roman"/>
          <w:lang w:eastAsia="x-none"/>
        </w:rPr>
        <w:t xml:space="preserve"> </w:t>
      </w:r>
      <w:r w:rsidR="009F5E59">
        <w:rPr>
          <w:rFonts w:ascii="Times New Roman" w:hAnsi="Times New Roman"/>
          <w:lang w:eastAsia="x-none"/>
        </w:rPr>
        <w:t>are</w:t>
      </w:r>
      <w:r w:rsidR="009F5E59" w:rsidRPr="001B556D">
        <w:rPr>
          <w:rFonts w:ascii="Times New Roman" w:hAnsi="Times New Roman"/>
          <w:lang w:eastAsia="x-none"/>
        </w:rPr>
        <w:t xml:space="preserve"> </w:t>
      </w:r>
      <w:r w:rsidR="00A10141">
        <w:rPr>
          <w:rFonts w:ascii="Times New Roman" w:hAnsi="Times New Roman"/>
          <w:lang w:eastAsia="x-none"/>
        </w:rPr>
        <w:t>revolutionising</w:t>
      </w:r>
      <w:r w:rsidR="00136A72" w:rsidRPr="001B556D">
        <w:rPr>
          <w:rFonts w:ascii="Times New Roman" w:hAnsi="Times New Roman"/>
          <w:lang w:eastAsia="x-none"/>
        </w:rPr>
        <w:t xml:space="preserve"> the </w:t>
      </w:r>
      <w:r w:rsidR="00BB3E20">
        <w:rPr>
          <w:rFonts w:ascii="Times New Roman" w:hAnsi="Times New Roman"/>
          <w:lang w:eastAsia="x-none"/>
        </w:rPr>
        <w:t>field</w:t>
      </w:r>
      <w:r w:rsidR="00BB3E20" w:rsidRPr="001B556D">
        <w:rPr>
          <w:rFonts w:ascii="Times New Roman" w:hAnsi="Times New Roman"/>
          <w:lang w:eastAsia="x-none"/>
        </w:rPr>
        <w:t xml:space="preserve"> </w:t>
      </w:r>
      <w:r w:rsidR="00136A72" w:rsidRPr="001B556D">
        <w:rPr>
          <w:rFonts w:ascii="Times New Roman" w:hAnsi="Times New Roman"/>
          <w:lang w:eastAsia="x-none"/>
        </w:rPr>
        <w:t>(</w:t>
      </w:r>
      <w:r w:rsidR="004F7D9A" w:rsidRPr="001B556D">
        <w:rPr>
          <w:rFonts w:ascii="Times New Roman" w:hAnsi="Times New Roman"/>
          <w:lang w:eastAsia="x-none"/>
        </w:rPr>
        <w:fldChar w:fldCharType="begin">
          <w:fldData xml:space="preserve">PEVuZE5vdGU+PENpdGU+PEF1dGhvcj5MYW1iYTwvQXV0aG9yPjxZZWFyPjIwMTk8L1llYXI+PFJl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U1LTU1NzwvcGFnZXM+PHZvbHVtZT41NTQ8L3ZvbHVtZT48bnVtYmVyPjc2OTM8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M2LTQ0NDwvcGFnZXM+PHZvbHVtZT41MjE8L3Zv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MYW1iYTwvQXV0aG9yPjxZZWFyPjIwMTk8L1llYXI+PFJl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TU1LTU1NzwvcGFnZXM+PHZvbHVtZT41NTQ8L3ZvbHVtZT48bnVtYmVyPjc2OTM8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DM2LTQ0NDwvcGFnZXM+PHZvbHVtZT41MjE8L3Zv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LeCun, Bengio &amp; Hinton, 2015; Webb, 2018; Christin, Hervet &amp; Lecomte, 2019; Lamba</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 Tuia</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2</w:t>
      </w:r>
      <w:r w:rsidR="004F7D9A" w:rsidRPr="001B556D">
        <w:rPr>
          <w:rFonts w:ascii="Times New Roman" w:hAnsi="Times New Roman"/>
          <w:lang w:eastAsia="x-none"/>
        </w:rPr>
        <w:fldChar w:fldCharType="end"/>
      </w:r>
      <w:r w:rsidR="00136A72" w:rsidRPr="001B556D">
        <w:rPr>
          <w:rFonts w:ascii="Times New Roman" w:hAnsi="Times New Roman"/>
          <w:lang w:eastAsia="x-none"/>
        </w:rPr>
        <w:t xml:space="preserve">). A well-trained deep learning model can process video recordings and camera trap data extremely efficiently, </w:t>
      </w:r>
      <w:r w:rsidR="00F405EB">
        <w:rPr>
          <w:rFonts w:ascii="Times New Roman" w:hAnsi="Times New Roman"/>
          <w:lang w:eastAsia="x-none"/>
        </w:rPr>
        <w:t xml:space="preserve">cutting </w:t>
      </w:r>
      <w:r w:rsidR="00A06BA9">
        <w:rPr>
          <w:rFonts w:ascii="Times New Roman" w:hAnsi="Times New Roman"/>
          <w:lang w:eastAsia="x-none"/>
        </w:rPr>
        <w:t>ten</w:t>
      </w:r>
      <w:r w:rsidR="00136A72" w:rsidRPr="001B556D">
        <w:rPr>
          <w:rFonts w:ascii="Times New Roman" w:hAnsi="Times New Roman"/>
          <w:lang w:eastAsia="x-none"/>
        </w:rPr>
        <w:t xml:space="preserve"> years of manual human work </w:t>
      </w:r>
      <w:r w:rsidR="00F405EB">
        <w:rPr>
          <w:rFonts w:ascii="Times New Roman" w:hAnsi="Times New Roman"/>
          <w:lang w:eastAsia="x-none"/>
        </w:rPr>
        <w:t>to</w:t>
      </w:r>
      <w:r w:rsidR="00F405EB" w:rsidRPr="001B556D">
        <w:rPr>
          <w:rFonts w:ascii="Times New Roman" w:hAnsi="Times New Roman"/>
          <w:lang w:eastAsia="x-none"/>
        </w:rPr>
        <w:t xml:space="preserve"> </w:t>
      </w:r>
      <w:r w:rsidR="00136A72" w:rsidRPr="001B556D">
        <w:rPr>
          <w:rFonts w:ascii="Times New Roman" w:hAnsi="Times New Roman"/>
          <w:lang w:eastAsia="x-none"/>
        </w:rPr>
        <w:t>less than one week</w:t>
      </w:r>
      <w:r w:rsidR="00F405EB">
        <w:rPr>
          <w:rFonts w:ascii="Times New Roman" w:hAnsi="Times New Roman"/>
          <w:lang w:eastAsia="x-none"/>
        </w:rPr>
        <w:t xml:space="preserve"> in one application</w:t>
      </w:r>
      <w:r w:rsidR="00136A72" w:rsidRPr="001B556D">
        <w:rPr>
          <w:rFonts w:ascii="Times New Roman" w:hAnsi="Times New Roman"/>
          <w:lang w:eastAsia="x-none"/>
        </w:rPr>
        <w:t xml:space="preserve"> (</w:t>
      </w:r>
      <w:r w:rsidR="004F7D9A" w:rsidRPr="001B556D">
        <w:rPr>
          <w:rFonts w:ascii="Times New Roman" w:hAnsi="Times New Roman"/>
          <w:lang w:eastAsia="x-none"/>
        </w:rPr>
        <w:fldChar w:fldCharType="begin">
          <w:fldData xml:space="preserve">PEVuZE5vdGU+PENpdGU+PEF1dGhvcj5Ob3JvdXp6YWRlaDwvQXV0aG9yPjxZZWFyPjIwMTg8L1ll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Ob3JvdXp6YWRlaDwvQXV0aG9yPjxZZWFyPjIwMTg8L1ll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Norouzzadeh</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8</w:t>
      </w:r>
      <w:r w:rsidR="004F7D9A" w:rsidRPr="001B556D">
        <w:rPr>
          <w:rFonts w:ascii="Times New Roman" w:hAnsi="Times New Roman"/>
          <w:lang w:eastAsia="x-none"/>
        </w:rPr>
        <w:fldChar w:fldCharType="end"/>
      </w:r>
      <w:r w:rsidR="00136A72" w:rsidRPr="001B556D">
        <w:rPr>
          <w:rFonts w:ascii="Times New Roman" w:hAnsi="Times New Roman"/>
          <w:lang w:eastAsia="x-none"/>
        </w:rPr>
        <w:t xml:space="preserve">). </w:t>
      </w:r>
    </w:p>
    <w:p w14:paraId="202782CF" w14:textId="5A7B3F9F" w:rsidR="00136A72" w:rsidRPr="001B556D" w:rsidRDefault="00136A72" w:rsidP="001D6F56">
      <w:pPr>
        <w:spacing w:line="480" w:lineRule="auto"/>
        <w:rPr>
          <w:rFonts w:ascii="Times New Roman" w:hAnsi="Times New Roman"/>
          <w:lang w:eastAsia="x-none"/>
        </w:rPr>
      </w:pPr>
      <w:r w:rsidRPr="001B556D">
        <w:rPr>
          <w:rFonts w:ascii="Times New Roman" w:hAnsi="Times New Roman"/>
          <w:lang w:eastAsia="x-none"/>
        </w:rPr>
        <w:t>Th</w:t>
      </w:r>
      <w:r w:rsidR="00F405EB">
        <w:rPr>
          <w:rFonts w:ascii="Times New Roman" w:hAnsi="Times New Roman"/>
          <w:lang w:eastAsia="x-none"/>
        </w:rPr>
        <w:t>is</w:t>
      </w:r>
      <w:r w:rsidRPr="001B556D">
        <w:rPr>
          <w:rFonts w:ascii="Times New Roman" w:hAnsi="Times New Roman"/>
          <w:lang w:eastAsia="x-none"/>
        </w:rPr>
        <w:t xml:space="preserve"> rapid and efficient processing opens up possibilities for obtaining critical and detailed information on species</w:t>
      </w:r>
      <w:r w:rsidR="00F405EB">
        <w:rPr>
          <w:rFonts w:ascii="Times New Roman" w:hAnsi="Times New Roman"/>
          <w:lang w:eastAsia="x-none"/>
        </w:rPr>
        <w:t>’</w:t>
      </w:r>
      <w:r w:rsidRPr="001B556D">
        <w:rPr>
          <w:rFonts w:ascii="Times New Roman" w:hAnsi="Times New Roman"/>
          <w:lang w:eastAsia="x-none"/>
        </w:rPr>
        <w:t xml:space="preserve"> ecology, demography, life history and behaviour at </w:t>
      </w:r>
      <w:r w:rsidR="00F405EB" w:rsidRPr="001B556D">
        <w:rPr>
          <w:rFonts w:ascii="Times New Roman" w:hAnsi="Times New Roman"/>
          <w:lang w:eastAsia="x-none"/>
        </w:rPr>
        <w:t xml:space="preserve">previously impossible </w:t>
      </w:r>
      <w:r w:rsidR="00F405EB">
        <w:rPr>
          <w:rFonts w:ascii="Times New Roman" w:hAnsi="Times New Roman"/>
          <w:lang w:eastAsia="x-none"/>
        </w:rPr>
        <w:t xml:space="preserve">temporal and spatial </w:t>
      </w:r>
      <w:r w:rsidRPr="001B556D">
        <w:rPr>
          <w:rFonts w:ascii="Times New Roman" w:hAnsi="Times New Roman"/>
          <w:lang w:eastAsia="x-none"/>
        </w:rPr>
        <w:t>scale</w:t>
      </w:r>
      <w:r w:rsidR="00F405EB">
        <w:rPr>
          <w:rFonts w:ascii="Times New Roman" w:hAnsi="Times New Roman"/>
          <w:lang w:eastAsia="x-none"/>
        </w:rPr>
        <w:t>s</w:t>
      </w:r>
      <w:r w:rsidRPr="001B556D">
        <w:rPr>
          <w:rFonts w:ascii="Times New Roman" w:hAnsi="Times New Roman"/>
          <w:lang w:eastAsia="x-none"/>
        </w:rPr>
        <w:t xml:space="preserve"> (</w:t>
      </w:r>
      <w:r w:rsidR="004F7D9A" w:rsidRPr="001B556D">
        <w:rPr>
          <w:rFonts w:ascii="Times New Roman" w:hAnsi="Times New Roman"/>
          <w:lang w:eastAsia="x-none"/>
        </w:rPr>
        <w:fldChar w:fldCharType="begin">
          <w:fldData xml:space="preserve">PEVuZE5vdGU+PENpdGU+PEF1dGhvcj5MYW1iYTwvQXV0aG9yPjxZZWFyPjIwMTk8L1llYXI+PFJl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MYW1iYTwvQXV0aG9yPjxZZWFyPjIwMTk8L1llYXI+PFJl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Villa, Salazar &amp; Vargas, 2017; Christin, Hervet &amp; Lecomte, 2019 ; Lamba</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 Tuia</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2</w:t>
      </w:r>
      <w:r w:rsidR="004F7D9A" w:rsidRPr="001B556D">
        <w:rPr>
          <w:rFonts w:ascii="Times New Roman" w:hAnsi="Times New Roman"/>
          <w:lang w:eastAsia="x-none"/>
        </w:rPr>
        <w:fldChar w:fldCharType="end"/>
      </w:r>
      <w:r w:rsidRPr="001B556D">
        <w:rPr>
          <w:rFonts w:ascii="Times New Roman" w:hAnsi="Times New Roman"/>
          <w:lang w:eastAsia="x-none"/>
        </w:rPr>
        <w:t xml:space="preserve">). </w:t>
      </w:r>
      <w:r w:rsidR="00F405EB">
        <w:rPr>
          <w:rFonts w:ascii="Times New Roman" w:hAnsi="Times New Roman"/>
          <w:lang w:eastAsia="x-none"/>
        </w:rPr>
        <w:t xml:space="preserve">This </w:t>
      </w:r>
      <w:r w:rsidRPr="001B556D">
        <w:rPr>
          <w:rFonts w:ascii="Times New Roman" w:hAnsi="Times New Roman"/>
          <w:lang w:eastAsia="x-none"/>
        </w:rPr>
        <w:t xml:space="preserve">is increasingly </w:t>
      </w:r>
      <w:r w:rsidR="00F405EB">
        <w:rPr>
          <w:rFonts w:ascii="Times New Roman" w:hAnsi="Times New Roman"/>
          <w:lang w:eastAsia="x-none"/>
        </w:rPr>
        <w:t>useful</w:t>
      </w:r>
      <w:r w:rsidR="00F405EB" w:rsidRPr="001B556D">
        <w:rPr>
          <w:rFonts w:ascii="Times New Roman" w:hAnsi="Times New Roman"/>
          <w:lang w:eastAsia="x-none"/>
        </w:rPr>
        <w:t xml:space="preserve"> </w:t>
      </w:r>
      <w:r w:rsidRPr="001B556D">
        <w:rPr>
          <w:rFonts w:ascii="Times New Roman" w:hAnsi="Times New Roman"/>
          <w:lang w:eastAsia="x-none"/>
        </w:rPr>
        <w:t xml:space="preserve">for both </w:t>
      </w:r>
      <w:r w:rsidRPr="001B556D">
        <w:rPr>
          <w:rFonts w:ascii="Times New Roman" w:hAnsi="Times New Roman"/>
          <w:i/>
          <w:iCs/>
          <w:lang w:eastAsia="x-none"/>
        </w:rPr>
        <w:t>in-situ</w:t>
      </w:r>
      <w:r w:rsidRPr="001B556D">
        <w:rPr>
          <w:rFonts w:ascii="Times New Roman" w:hAnsi="Times New Roman"/>
          <w:lang w:eastAsia="x-none"/>
        </w:rPr>
        <w:t xml:space="preserve"> and </w:t>
      </w:r>
      <w:r w:rsidRPr="001B556D">
        <w:rPr>
          <w:rFonts w:ascii="Times New Roman" w:hAnsi="Times New Roman"/>
          <w:i/>
          <w:iCs/>
          <w:lang w:eastAsia="x-none"/>
        </w:rPr>
        <w:t>ex-situ</w:t>
      </w:r>
      <w:r w:rsidRPr="001B556D">
        <w:rPr>
          <w:rFonts w:ascii="Times New Roman" w:hAnsi="Times New Roman"/>
          <w:lang w:eastAsia="x-none"/>
        </w:rPr>
        <w:t xml:space="preserve"> conservation, as the number of </w:t>
      </w:r>
      <w:r w:rsidR="00F405EB">
        <w:rPr>
          <w:rFonts w:ascii="Times New Roman" w:hAnsi="Times New Roman"/>
          <w:lang w:eastAsia="x-none"/>
        </w:rPr>
        <w:t>endangered</w:t>
      </w:r>
      <w:r w:rsidR="00F405EB" w:rsidRPr="001B556D">
        <w:rPr>
          <w:rFonts w:ascii="Times New Roman" w:hAnsi="Times New Roman"/>
          <w:lang w:eastAsia="x-none"/>
        </w:rPr>
        <w:t xml:space="preserve"> </w:t>
      </w:r>
      <w:r w:rsidRPr="001B556D">
        <w:rPr>
          <w:rFonts w:ascii="Times New Roman" w:hAnsi="Times New Roman"/>
          <w:lang w:eastAsia="x-none"/>
        </w:rPr>
        <w:t xml:space="preserve">species </w:t>
      </w:r>
      <w:r w:rsidR="00827B4E">
        <w:rPr>
          <w:rFonts w:ascii="Times New Roman" w:hAnsi="Times New Roman"/>
          <w:lang w:eastAsia="x-none"/>
        </w:rPr>
        <w:t>surges</w:t>
      </w:r>
      <w:r w:rsidR="00827B4E" w:rsidRPr="001B556D">
        <w:rPr>
          <w:rFonts w:ascii="Times New Roman" w:hAnsi="Times New Roman"/>
          <w:lang w:eastAsia="x-none"/>
        </w:rPr>
        <w:t xml:space="preserve"> </w:t>
      </w:r>
      <w:r w:rsidR="00F405EB">
        <w:rPr>
          <w:rFonts w:ascii="Times New Roman" w:hAnsi="Times New Roman"/>
          <w:lang w:eastAsia="x-none"/>
        </w:rPr>
        <w:t xml:space="preserve">in </w:t>
      </w:r>
      <w:r w:rsidRPr="001B556D">
        <w:rPr>
          <w:rFonts w:ascii="Times New Roman" w:hAnsi="Times New Roman"/>
          <w:lang w:eastAsia="x-none"/>
        </w:rPr>
        <w:t>the Anthropocene (</w:t>
      </w:r>
      <w:r w:rsidR="004F7D9A" w:rsidRPr="001B556D">
        <w:rPr>
          <w:rFonts w:ascii="Times New Roman" w:hAnsi="Times New Roman"/>
          <w:lang w:eastAsia="x-none"/>
        </w:rPr>
        <w:fldChar w:fldCharType="begin">
          <w:fldData xml:space="preserve">PEVuZE5vdGU+PENpdGU+PEF1dGhvcj5FbWVyPC9BdXRob3I+PFllYXI+MjAxOTwvWWVhcj48UmVj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FbWVyPC9BdXRob3I+PFllYXI+MjAxOTwvWWVhcj48UmVj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Emer</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 Turvey &amp; Crees, 2019; Wyner &amp; DeSalle, 2020</w:t>
      </w:r>
      <w:r w:rsidR="004F7D9A" w:rsidRPr="001B556D">
        <w:rPr>
          <w:rFonts w:ascii="Times New Roman" w:hAnsi="Times New Roman"/>
          <w:lang w:eastAsia="x-none"/>
        </w:rPr>
        <w:fldChar w:fldCharType="end"/>
      </w:r>
      <w:r w:rsidRPr="001B556D">
        <w:rPr>
          <w:rFonts w:ascii="Times New Roman" w:hAnsi="Times New Roman"/>
          <w:lang w:eastAsia="x-none"/>
        </w:rPr>
        <w:t xml:space="preserve">). </w:t>
      </w:r>
      <w:r w:rsidR="00474AE0">
        <w:rPr>
          <w:rFonts w:ascii="Times New Roman" w:hAnsi="Times New Roman"/>
          <w:lang w:eastAsia="x-none"/>
        </w:rPr>
        <w:t>C</w:t>
      </w:r>
      <w:r w:rsidRPr="001B556D">
        <w:rPr>
          <w:rFonts w:ascii="Times New Roman" w:hAnsi="Times New Roman"/>
          <w:lang w:eastAsia="x-none"/>
        </w:rPr>
        <w:t xml:space="preserve">onservation biologists and </w:t>
      </w:r>
      <w:r w:rsidR="00474AE0">
        <w:rPr>
          <w:rFonts w:ascii="Times New Roman" w:hAnsi="Times New Roman"/>
          <w:lang w:eastAsia="x-none"/>
        </w:rPr>
        <w:t>wildlife</w:t>
      </w:r>
      <w:r w:rsidR="00474AE0" w:rsidRPr="001B556D">
        <w:rPr>
          <w:rFonts w:ascii="Times New Roman" w:hAnsi="Times New Roman"/>
          <w:lang w:eastAsia="x-none"/>
        </w:rPr>
        <w:t xml:space="preserve"> </w:t>
      </w:r>
      <w:r w:rsidRPr="001B556D">
        <w:rPr>
          <w:rFonts w:ascii="Times New Roman" w:hAnsi="Times New Roman"/>
          <w:lang w:eastAsia="x-none"/>
        </w:rPr>
        <w:t xml:space="preserve">biologists </w:t>
      </w:r>
      <w:r w:rsidR="00474AE0">
        <w:rPr>
          <w:rFonts w:ascii="Times New Roman" w:hAnsi="Times New Roman"/>
          <w:lang w:eastAsia="x-none"/>
        </w:rPr>
        <w:t xml:space="preserve">are </w:t>
      </w:r>
      <w:r w:rsidR="00827B4E">
        <w:rPr>
          <w:rFonts w:ascii="Times New Roman" w:hAnsi="Times New Roman"/>
          <w:lang w:eastAsia="x-none"/>
        </w:rPr>
        <w:t>progressivly</w:t>
      </w:r>
      <w:r w:rsidR="00827B4E" w:rsidRPr="001B556D">
        <w:rPr>
          <w:rFonts w:ascii="Times New Roman" w:hAnsi="Times New Roman"/>
          <w:lang w:eastAsia="x-none"/>
        </w:rPr>
        <w:t xml:space="preserve"> </w:t>
      </w:r>
      <w:r w:rsidRPr="001B556D">
        <w:rPr>
          <w:rFonts w:ascii="Times New Roman" w:hAnsi="Times New Roman"/>
          <w:lang w:eastAsia="x-none"/>
        </w:rPr>
        <w:t>employ</w:t>
      </w:r>
      <w:r w:rsidR="00474AE0">
        <w:rPr>
          <w:rFonts w:ascii="Times New Roman" w:hAnsi="Times New Roman"/>
          <w:lang w:eastAsia="x-none"/>
        </w:rPr>
        <w:t>ing</w:t>
      </w:r>
      <w:r w:rsidRPr="001B556D">
        <w:rPr>
          <w:rFonts w:ascii="Times New Roman" w:hAnsi="Times New Roman"/>
          <w:lang w:eastAsia="x-none"/>
        </w:rPr>
        <w:t xml:space="preserve"> machine (deep) learning algorithms to process image data, often </w:t>
      </w:r>
      <w:r w:rsidR="00256606">
        <w:rPr>
          <w:rFonts w:ascii="Times New Roman" w:hAnsi="Times New Roman"/>
          <w:lang w:eastAsia="x-none"/>
        </w:rPr>
        <w:t>collaborating with</w:t>
      </w:r>
      <w:r w:rsidRPr="001B556D">
        <w:rPr>
          <w:rFonts w:ascii="Times New Roman" w:hAnsi="Times New Roman"/>
          <w:lang w:eastAsia="x-none"/>
        </w:rPr>
        <w:t xml:space="preserve"> computer scientists (e.g., </w:t>
      </w:r>
      <w:r w:rsidR="004F7D9A" w:rsidRPr="001B556D">
        <w:rPr>
          <w:rFonts w:ascii="Times New Roman" w:hAnsi="Times New Roman"/>
          <w:lang w:eastAsia="x-none"/>
        </w:rPr>
        <w:fldChar w:fldCharType="begin">
          <w:fldData xml:space="preserve">PEVuZE5vdGU+PENpdGU+PEF1dGhvcj5UYWJhazwvQXV0aG9yPjxZZWFyPjIwMTk8L1llYXI+PFJl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gwLTkxPC9wYWdlcz48dm9sdW1lPjEwPC92b2x1bWU+PG51bWJlcj4xPC9udW1i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UYWJhazwvQXV0aG9yPjxZZWFyPjIwMTk8L1llYXI+PFJl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gwLTkxPC9wYWdlcz48dm9sdW1lPjEwPC92b2x1bWU+PG51bWJlcj4xPC9udW1i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Tabak</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 Willi</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w:t>
      </w:r>
      <w:r w:rsidR="004F7D9A" w:rsidRPr="001B556D">
        <w:rPr>
          <w:rFonts w:ascii="Times New Roman" w:hAnsi="Times New Roman"/>
          <w:lang w:eastAsia="x-none"/>
        </w:rPr>
        <w:fldChar w:fldCharType="end"/>
      </w:r>
      <w:r w:rsidRPr="001B556D">
        <w:rPr>
          <w:rFonts w:ascii="Times New Roman" w:hAnsi="Times New Roman"/>
          <w:lang w:eastAsia="x-none"/>
        </w:rPr>
        <w:t xml:space="preserve">). </w:t>
      </w:r>
      <w:r w:rsidR="00256606">
        <w:rPr>
          <w:rFonts w:ascii="Times New Roman" w:hAnsi="Times New Roman"/>
          <w:lang w:eastAsia="x-none"/>
        </w:rPr>
        <w:t>R</w:t>
      </w:r>
      <w:r w:rsidRPr="001B556D">
        <w:rPr>
          <w:rFonts w:ascii="Times New Roman" w:hAnsi="Times New Roman"/>
          <w:lang w:eastAsia="x-none"/>
        </w:rPr>
        <w:t xml:space="preserve">eview articles </w:t>
      </w:r>
      <w:r w:rsidR="001C2969">
        <w:rPr>
          <w:rFonts w:ascii="Times New Roman" w:hAnsi="Times New Roman"/>
          <w:lang w:eastAsia="x-none"/>
        </w:rPr>
        <w:t xml:space="preserve">are also </w:t>
      </w:r>
      <w:r w:rsidR="00827B4E">
        <w:rPr>
          <w:rFonts w:ascii="Times New Roman" w:hAnsi="Times New Roman"/>
          <w:lang w:eastAsia="x-none"/>
        </w:rPr>
        <w:t xml:space="preserve">appearing </w:t>
      </w:r>
      <w:r w:rsidRPr="001B556D">
        <w:rPr>
          <w:rFonts w:ascii="Times New Roman" w:hAnsi="Times New Roman"/>
          <w:lang w:eastAsia="x-none"/>
        </w:rPr>
        <w:t xml:space="preserve">on how machine (deep) learning can </w:t>
      </w:r>
      <w:r w:rsidR="001C2969">
        <w:rPr>
          <w:rFonts w:ascii="Times New Roman" w:hAnsi="Times New Roman"/>
          <w:lang w:eastAsia="x-none"/>
        </w:rPr>
        <w:t xml:space="preserve">help </w:t>
      </w:r>
      <w:r w:rsidRPr="001B556D">
        <w:rPr>
          <w:rFonts w:ascii="Times New Roman" w:hAnsi="Times New Roman"/>
          <w:lang w:eastAsia="x-none"/>
        </w:rPr>
        <w:t xml:space="preserve">in </w:t>
      </w:r>
      <w:r w:rsidR="0046054B">
        <w:rPr>
          <w:rFonts w:ascii="Times New Roman" w:hAnsi="Times New Roman"/>
          <w:lang w:eastAsia="x-none"/>
        </w:rPr>
        <w:t>species</w:t>
      </w:r>
      <w:r w:rsidRPr="001B556D">
        <w:rPr>
          <w:rFonts w:ascii="Times New Roman" w:hAnsi="Times New Roman"/>
          <w:lang w:eastAsia="x-none"/>
        </w:rPr>
        <w:t xml:space="preserve"> recognition, individual recognition, behaviour detection and classification</w:t>
      </w:r>
      <w:r w:rsidR="001C2969">
        <w:rPr>
          <w:rFonts w:ascii="Times New Roman" w:hAnsi="Times New Roman"/>
          <w:lang w:eastAsia="x-none"/>
        </w:rPr>
        <w:t xml:space="preserve"> and</w:t>
      </w:r>
      <w:r w:rsidRPr="001B556D">
        <w:rPr>
          <w:rFonts w:ascii="Times New Roman" w:hAnsi="Times New Roman"/>
          <w:lang w:eastAsia="x-none"/>
        </w:rPr>
        <w:t xml:space="preserve"> animal tracking (e.g., </w:t>
      </w:r>
      <w:r w:rsidR="004F7D9A" w:rsidRPr="001B556D">
        <w:rPr>
          <w:rFonts w:ascii="Times New Roman" w:hAnsi="Times New Roman"/>
          <w:lang w:eastAsia="x-none"/>
        </w:rPr>
        <w:fldChar w:fldCharType="begin">
          <w:fldData xml:space="preserve">PEVuZE5vdGU+PENpdGU+PEF1dGhvcj5MYW1iYTwvQXV0aG9yPjxZZWFyPjIwMTk8L1llYXI+PFJl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MYW1iYTwvQXV0aG9yPjxZZWFyPjIwMTk8L1llYXI+PFJl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Christin, Hervet &amp; Lecomte, 2019; Lamba</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 Nazir &amp; Kaleem, 2021</w:t>
      </w:r>
      <w:r w:rsidR="004F7D9A" w:rsidRPr="001B556D">
        <w:rPr>
          <w:rFonts w:ascii="Times New Roman" w:hAnsi="Times New Roman"/>
          <w:lang w:eastAsia="x-none"/>
        </w:rPr>
        <w:fldChar w:fldCharType="end"/>
      </w:r>
      <w:r w:rsidRPr="001B556D">
        <w:rPr>
          <w:rFonts w:ascii="Times New Roman" w:hAnsi="Times New Roman"/>
          <w:lang w:eastAsia="x-none"/>
        </w:rPr>
        <w:t xml:space="preserve">). </w:t>
      </w:r>
    </w:p>
    <w:p w14:paraId="26D20BA1" w14:textId="4A3D95C5" w:rsidR="00136A72" w:rsidRPr="001B556D" w:rsidRDefault="00136A72" w:rsidP="001D6F56">
      <w:pPr>
        <w:spacing w:line="480" w:lineRule="auto"/>
        <w:rPr>
          <w:rFonts w:ascii="Times New Roman" w:hAnsi="Times New Roman"/>
          <w:lang w:eastAsia="x-none"/>
        </w:rPr>
      </w:pPr>
      <w:r w:rsidRPr="001B556D">
        <w:rPr>
          <w:rFonts w:ascii="Times New Roman" w:hAnsi="Times New Roman"/>
          <w:lang w:eastAsia="x-none"/>
        </w:rPr>
        <w:t xml:space="preserve">Yet, </w:t>
      </w:r>
      <w:r w:rsidR="00926D1B">
        <w:rPr>
          <w:rFonts w:ascii="Times New Roman" w:hAnsi="Times New Roman"/>
          <w:lang w:eastAsia="x-none"/>
        </w:rPr>
        <w:t xml:space="preserve">there is no </w:t>
      </w:r>
      <w:r w:rsidRPr="001B556D">
        <w:rPr>
          <w:rFonts w:ascii="Times New Roman" w:hAnsi="Times New Roman"/>
          <w:lang w:eastAsia="x-none"/>
        </w:rPr>
        <w:t xml:space="preserve">systematic survey of </w:t>
      </w:r>
      <w:r w:rsidR="00926D1B">
        <w:rPr>
          <w:rFonts w:ascii="Times New Roman" w:hAnsi="Times New Roman"/>
          <w:lang w:eastAsia="x-none"/>
        </w:rPr>
        <w:t>this emerging and important field</w:t>
      </w:r>
      <w:r w:rsidRPr="001B556D">
        <w:rPr>
          <w:rFonts w:ascii="Times New Roman" w:hAnsi="Times New Roman"/>
          <w:lang w:eastAsia="x-none"/>
        </w:rPr>
        <w:t xml:space="preserve"> (cf. </w:t>
      </w:r>
      <w:r w:rsidR="004F7D9A" w:rsidRPr="001B556D">
        <w:rPr>
          <w:rFonts w:ascii="Times New Roman" w:hAnsi="Times New Roman"/>
          <w:lang w:eastAsia="x-none"/>
        </w:rPr>
        <w:fldChar w:fldCharType="begin">
          <w:fldData xml:space="preserve">PEVuZE5vdGU+PENpdGU+PEF1dGhvcj5DYXJhdmFnZ2k8L0F1dGhvcj48WWVhcj4yMDE3PC9ZZWFy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DYXJhdmFnZ2k8L0F1dGhvcj48WWVhcj4yMDE3PC9ZZWFy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Caravaggi</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7</w:t>
      </w:r>
      <w:r w:rsidR="004F7D9A" w:rsidRPr="001B556D">
        <w:rPr>
          <w:rFonts w:ascii="Times New Roman" w:hAnsi="Times New Roman"/>
          <w:lang w:eastAsia="x-none"/>
        </w:rPr>
        <w:fldChar w:fldCharType="end"/>
      </w:r>
      <w:r w:rsidRPr="001B556D">
        <w:rPr>
          <w:rFonts w:ascii="Times New Roman" w:hAnsi="Times New Roman"/>
          <w:lang w:eastAsia="x-none"/>
        </w:rPr>
        <w:t>). There are two major and effective ways to map literature: systematic mapping and bibliometric mapping. Systematic mapping</w:t>
      </w:r>
      <w:r w:rsidR="00C50906">
        <w:rPr>
          <w:rFonts w:ascii="Times New Roman" w:hAnsi="Times New Roman"/>
          <w:lang w:eastAsia="x-none"/>
        </w:rPr>
        <w:t xml:space="preserve"> covers the</w:t>
      </w:r>
      <w:r w:rsidRPr="001B556D">
        <w:rPr>
          <w:rFonts w:ascii="Times New Roman" w:hAnsi="Times New Roman"/>
          <w:lang w:eastAsia="x-none"/>
        </w:rPr>
        <w:t xml:space="preserve"> state of knowledge</w:t>
      </w:r>
      <w:r w:rsidR="00B903B9">
        <w:rPr>
          <w:rFonts w:ascii="Times New Roman" w:hAnsi="Times New Roman"/>
          <w:lang w:eastAsia="x-none"/>
        </w:rPr>
        <w:t>,</w:t>
      </w:r>
      <w:r w:rsidRPr="001B556D">
        <w:rPr>
          <w:rFonts w:ascii="Times New Roman" w:hAnsi="Times New Roman"/>
          <w:lang w:eastAsia="x-none"/>
        </w:rPr>
        <w:t xml:space="preserve"> revealing the knowledge</w:t>
      </w:r>
      <w:r w:rsidR="00AE18A8">
        <w:rPr>
          <w:rFonts w:ascii="Times New Roman" w:hAnsi="Times New Roman"/>
          <w:lang w:eastAsia="x-none"/>
        </w:rPr>
        <w:t xml:space="preserve"> clusters and</w:t>
      </w:r>
      <w:r w:rsidRPr="001B556D">
        <w:rPr>
          <w:rFonts w:ascii="Times New Roman" w:hAnsi="Times New Roman"/>
          <w:lang w:eastAsia="x-none"/>
        </w:rPr>
        <w:t xml:space="preserve"> research gaps (</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Haddaway&lt;/Author&gt;&lt;Year&gt;2016&lt;/Year&gt;&lt;RecNum&gt;127&lt;/RecNum&gt;&lt;DisplayText&gt;Haddaway&lt;style face="italic"&gt; et al.&lt;/style&gt;, 2016&lt;/DisplayText&gt;&lt;record&gt;&lt;rec-number&gt;127&lt;/rec-number&gt;&lt;foreign-keys&gt;&lt;key app="EN" db-id="std0vfss4f2as9eps9f59s0xd20vpsea9vp2" timestamp="1646989303"&gt;127&lt;/key&gt;&lt;/foreign-keys&gt;&lt;ref-type name="Journal Article"&gt;17&lt;/ref-type&gt;&lt;contributors&gt;&lt;authors&gt;&lt;author&gt;Haddaway, N. R.&lt;/author&gt;&lt;author&gt;Bernes, C.&lt;/author&gt;&lt;author&gt;Jonsson, B. G.&lt;/author&gt;&lt;author&gt;Hedlund, K.&lt;/author&gt;&lt;/authors&gt;&lt;/contributors&gt;&lt;auth-address&gt;Stockholm Environm Inst, Mistra Council Evidence Based Environm Management, Box 24218, S-10451 Stockholm, Sweden&amp;#xD;Mid Sweden Univ, Dept Nat Sci, S-85170 Sundsvall, Sweden&amp;#xD;Lund Univ, Dept Biol, S-22362 Lund, Sweden&lt;/auth-address&gt;&lt;titles&gt;&lt;title&gt;The benefits of systematic mapping to evidence-based environmental management&lt;/title&gt;&lt;secondary-title&gt;Ambio&lt;/secondary-title&gt;&lt;alt-title&gt;Ambio&lt;/alt-title&gt;&lt;/titles&gt;&lt;periodical&gt;&lt;full-title&gt;Ambio&lt;/full-title&gt;&lt;abbr-1&gt;Ambio&lt;/abbr-1&gt;&lt;/periodical&gt;&lt;alt-periodical&gt;&lt;full-title&gt;Ambio&lt;/full-title&gt;&lt;abbr-1&gt;Ambio&lt;/abbr-1&gt;&lt;/alt-periodical&gt;&lt;pages&gt;613-620&lt;/pages&gt;&lt;volume&gt;45&lt;/volume&gt;&lt;number&gt;5&lt;/number&gt;&lt;keywords&gt;&lt;keyword&gt;evidence review&lt;/keyword&gt;&lt;keyword&gt;secondary synthesis&lt;/keyword&gt;&lt;keyword&gt;evidence-informed policy&lt;/keyword&gt;&lt;keyword&gt;environmental policy&lt;/keyword&gt;&lt;keyword&gt;forestry&lt;/keyword&gt;&lt;keyword&gt;soil carbon&lt;/keyword&gt;&lt;keyword&gt;map&lt;/keyword&gt;&lt;keyword&gt;conservation&lt;/keyword&gt;&lt;/keywords&gt;&lt;dates&gt;&lt;year&gt;2016&lt;/year&gt;&lt;pub-dates&gt;&lt;date&gt;Sep&lt;/date&gt;&lt;/pub-dates&gt;&lt;/dates&gt;&lt;isbn&gt;0044-7447&lt;/isbn&gt;&lt;accession-num&gt;WOS:000381580800009&lt;/accession-num&gt;&lt;urls&gt;&lt;related-urls&gt;&lt;url&gt;&amp;lt;Go to ISI&amp;gt;://WOS:000381580800009&lt;/url&gt;&lt;/related-urls&gt;&lt;/urls&gt;&lt;electronic-resource-num&gt;10.1007/s13280-016-0773-x&lt;/electronic-resource-num&gt;&lt;language&gt;English&lt;/language&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Haddaway</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6</w:t>
      </w:r>
      <w:r w:rsidR="004F7D9A" w:rsidRPr="001B556D">
        <w:rPr>
          <w:rFonts w:ascii="Times New Roman" w:hAnsi="Times New Roman"/>
          <w:lang w:eastAsia="x-none"/>
        </w:rPr>
        <w:fldChar w:fldCharType="end"/>
      </w:r>
      <w:r w:rsidRPr="001B556D">
        <w:rPr>
          <w:rFonts w:ascii="Times New Roman" w:hAnsi="Times New Roman"/>
          <w:lang w:eastAsia="x-none"/>
        </w:rPr>
        <w:t xml:space="preserve">). </w:t>
      </w:r>
      <w:r w:rsidR="00AE18A8">
        <w:rPr>
          <w:rFonts w:ascii="Times New Roman" w:hAnsi="Times New Roman"/>
          <w:lang w:eastAsia="x-none"/>
        </w:rPr>
        <w:t>A</w:t>
      </w:r>
      <w:r w:rsidR="00C478E2">
        <w:rPr>
          <w:rFonts w:ascii="Times New Roman" w:hAnsi="Times New Roman"/>
          <w:lang w:eastAsia="x-none"/>
        </w:rPr>
        <w:t xml:space="preserve"> </w:t>
      </w:r>
      <w:r w:rsidRPr="001B556D">
        <w:rPr>
          <w:rFonts w:ascii="Times New Roman" w:hAnsi="Times New Roman"/>
          <w:lang w:eastAsia="x-none"/>
        </w:rPr>
        <w:t>bibliometric map augment</w:t>
      </w:r>
      <w:r w:rsidR="00AE18A8">
        <w:rPr>
          <w:rFonts w:ascii="Times New Roman" w:hAnsi="Times New Roman"/>
          <w:lang w:eastAsia="x-none"/>
        </w:rPr>
        <w:t>s this approach</w:t>
      </w:r>
      <w:r w:rsidR="0056225B">
        <w:rPr>
          <w:rFonts w:ascii="Times New Roman" w:hAnsi="Times New Roman"/>
          <w:lang w:eastAsia="x-none"/>
        </w:rPr>
        <w:t>,</w:t>
      </w:r>
      <w:r w:rsidRPr="001B556D">
        <w:rPr>
          <w:rFonts w:ascii="Times New Roman" w:hAnsi="Times New Roman"/>
          <w:lang w:eastAsia="x-none"/>
        </w:rPr>
        <w:t xml:space="preserve"> provid</w:t>
      </w:r>
      <w:r w:rsidR="0056225B">
        <w:rPr>
          <w:rFonts w:ascii="Times New Roman" w:hAnsi="Times New Roman"/>
          <w:lang w:eastAsia="x-none"/>
        </w:rPr>
        <w:t>ing</w:t>
      </w:r>
      <w:r w:rsidRPr="001B556D">
        <w:rPr>
          <w:rFonts w:ascii="Times New Roman" w:hAnsi="Times New Roman"/>
          <w:lang w:eastAsia="x-none"/>
        </w:rPr>
        <w:t xml:space="preserve"> </w:t>
      </w:r>
      <w:r w:rsidR="0056225B">
        <w:rPr>
          <w:rFonts w:ascii="Times New Roman" w:hAnsi="Times New Roman"/>
          <w:lang w:eastAsia="x-none"/>
        </w:rPr>
        <w:lastRenderedPageBreak/>
        <w:t xml:space="preserve">information on the location of </w:t>
      </w:r>
      <w:r w:rsidRPr="001B556D">
        <w:rPr>
          <w:rFonts w:ascii="Times New Roman" w:hAnsi="Times New Roman"/>
          <w:lang w:eastAsia="x-none"/>
        </w:rPr>
        <w:t xml:space="preserve">research </w:t>
      </w:r>
      <w:r w:rsidR="008C7974" w:rsidRPr="001B556D">
        <w:rPr>
          <w:rFonts w:ascii="Times New Roman" w:hAnsi="Times New Roman"/>
          <w:lang w:eastAsia="x-none"/>
        </w:rPr>
        <w:t>(</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Cobo&lt;/Author&gt;&lt;Year&gt;2011&lt;/Year&gt;&lt;RecNum&gt;128&lt;/RecNum&gt;&lt;DisplayText&gt;Cobo&lt;style face="italic"&gt; et al.&lt;/style&gt;, 2011&lt;/DisplayText&gt;&lt;record&gt;&lt;rec-number&gt;128&lt;/rec-number&gt;&lt;foreign-keys&gt;&lt;key app="EN" db-id="std0vfss4f2as9eps9f59s0xd20vpsea9vp2" timestamp="1646990410"&gt;128&lt;/key&gt;&lt;/foreign-keys&gt;&lt;ref-type name="Journal Article"&gt;17&lt;/ref-type&gt;&lt;contributors&gt;&lt;authors&gt;&lt;author&gt;Cobo, M. J.&lt;/author&gt;&lt;author&gt;Lopez-Herrera, A. G.&lt;/author&gt;&lt;author&gt;Herrera-Viedma, E.&lt;/author&gt;&lt;author&gt;Herrera, F.&lt;/author&gt;&lt;/authors&gt;&lt;/contributors&gt;&lt;auth-address&gt;Univ Granada, Dept Comp Sci &amp;amp; Artificial Intelligence, Res Ctr Informat &amp;amp; Commun Technol, E-18071 Granada, Spain&lt;/auth-address&gt;&lt;titles&gt;&lt;title&gt;Science Mapping Software Tools: Review, Analysis, and Cooperative Study Among Tools&lt;/title&gt;&lt;secondary-title&gt;Journal of the American Society for Information Science and Technology&lt;/secondary-title&gt;&lt;alt-title&gt;J Am Soc Inf Sci Tec&lt;/alt-title&gt;&lt;/titles&gt;&lt;periodical&gt;&lt;full-title&gt;Journal of the American Society for Information Science and Technology&lt;/full-title&gt;&lt;abbr-1&gt;J Am Soc Inf Sci Tec&lt;/abbr-1&gt;&lt;/periodical&gt;&lt;alt-periodical&gt;&lt;full-title&gt;Journal of the American Society for Information Science and Technology&lt;/full-title&gt;&lt;abbr-1&gt;J Am Soc Inf Sci Tec&lt;/abbr-1&gt;&lt;/alt-periodical&gt;&lt;pages&gt;1382-1402&lt;/pages&gt;&lt;volume&gt;62&lt;/volume&gt;&lt;number&gt;7&lt;/number&gt;&lt;keywords&gt;&lt;keyword&gt;maps&lt;/keyword&gt;&lt;keyword&gt;cocitation&lt;/keyword&gt;&lt;keyword&gt;networks&lt;/keyword&gt;&lt;keyword&gt;visualization&lt;/keyword&gt;&lt;keyword&gt;technology&lt;/keyword&gt;&lt;keyword&gt;evolution&lt;/keyword&gt;&lt;keyword&gt;geography&lt;/keyword&gt;&lt;keyword&gt;patterns&lt;/keyword&gt;&lt;keyword&gt;interdisciplinary&lt;/keyword&gt;&lt;keyword&gt;surfactants&lt;/keyword&gt;&lt;/keywords&gt;&lt;dates&gt;&lt;year&gt;2011&lt;/year&gt;&lt;pub-dates&gt;&lt;date&gt;Jul&lt;/date&gt;&lt;/pub-dates&gt;&lt;/dates&gt;&lt;isbn&gt;1532-2882&lt;/isbn&gt;&lt;accession-num&gt;WOS:000291953800014&lt;/accession-num&gt;&lt;urls&gt;&lt;related-urls&gt;&lt;url&gt;&amp;lt;Go to ISI&amp;gt;://WOS:000291953800014&lt;/url&gt;&lt;/related-urls&gt;&lt;/urls&gt;&lt;electronic-resource-num&gt;10.1002/asi.21525&lt;/electronic-resource-num&gt;&lt;language&gt;English&lt;/language&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Cobo</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1</w:t>
      </w:r>
      <w:r w:rsidR="004F7D9A" w:rsidRPr="001B556D">
        <w:rPr>
          <w:rFonts w:ascii="Times New Roman" w:hAnsi="Times New Roman"/>
          <w:lang w:eastAsia="x-none"/>
        </w:rPr>
        <w:fldChar w:fldCharType="end"/>
      </w:r>
      <w:r w:rsidR="008C7974" w:rsidRPr="001B556D">
        <w:rPr>
          <w:rFonts w:ascii="Times New Roman" w:hAnsi="Times New Roman"/>
          <w:lang w:eastAsia="x-none"/>
        </w:rPr>
        <w:t>)</w:t>
      </w:r>
      <w:r w:rsidRPr="001B556D">
        <w:rPr>
          <w:rFonts w:ascii="Times New Roman" w:hAnsi="Times New Roman"/>
          <w:lang w:eastAsia="x-none"/>
        </w:rPr>
        <w:t xml:space="preserve">. </w:t>
      </w:r>
      <w:r w:rsidR="008213CE">
        <w:rPr>
          <w:rFonts w:ascii="Times New Roman" w:hAnsi="Times New Roman"/>
          <w:lang w:eastAsia="x-none"/>
        </w:rPr>
        <w:t xml:space="preserve">This </w:t>
      </w:r>
      <w:r w:rsidR="00D94B66">
        <w:rPr>
          <w:rFonts w:ascii="Times New Roman" w:hAnsi="Times New Roman"/>
          <w:lang w:eastAsia="x-none"/>
        </w:rPr>
        <w:t xml:space="preserve">‘research weaving’ </w:t>
      </w:r>
      <w:r w:rsidR="008213CE">
        <w:rPr>
          <w:rFonts w:ascii="Times New Roman" w:hAnsi="Times New Roman"/>
          <w:lang w:eastAsia="x-none"/>
        </w:rPr>
        <w:t>can reveal differences between</w:t>
      </w:r>
      <w:r w:rsidRPr="001B556D">
        <w:rPr>
          <w:rFonts w:ascii="Times New Roman" w:hAnsi="Times New Roman"/>
          <w:lang w:eastAsia="x-none"/>
        </w:rPr>
        <w:t xml:space="preserve"> </w:t>
      </w:r>
      <w:r w:rsidR="008213CE" w:rsidRPr="001B556D">
        <w:rPr>
          <w:rFonts w:ascii="Times New Roman" w:hAnsi="Times New Roman"/>
          <w:lang w:eastAsia="x-none"/>
        </w:rPr>
        <w:t>location</w:t>
      </w:r>
      <w:r w:rsidR="008213CE">
        <w:rPr>
          <w:rFonts w:ascii="Times New Roman" w:hAnsi="Times New Roman"/>
          <w:lang w:eastAsia="x-none"/>
        </w:rPr>
        <w:t>s of</w:t>
      </w:r>
      <w:r w:rsidR="00FE6C38">
        <w:rPr>
          <w:rFonts w:ascii="Times New Roman" w:hAnsi="Times New Roman"/>
          <w:lang w:eastAsia="x-none"/>
        </w:rPr>
        <w:t xml:space="preserve"> wildlife</w:t>
      </w:r>
      <w:r w:rsidR="008213CE" w:rsidRPr="001B556D">
        <w:rPr>
          <w:rFonts w:ascii="Times New Roman" w:hAnsi="Times New Roman"/>
          <w:lang w:eastAsia="x-none"/>
        </w:rPr>
        <w:t xml:space="preserve"> </w:t>
      </w:r>
      <w:r w:rsidRPr="001B556D">
        <w:rPr>
          <w:rFonts w:ascii="Times New Roman" w:hAnsi="Times New Roman"/>
          <w:lang w:eastAsia="x-none"/>
        </w:rPr>
        <w:t xml:space="preserve">research (field) </w:t>
      </w:r>
      <w:r w:rsidR="008213CE">
        <w:rPr>
          <w:rFonts w:ascii="Times New Roman" w:hAnsi="Times New Roman"/>
          <w:lang w:eastAsia="x-none"/>
        </w:rPr>
        <w:t>and</w:t>
      </w:r>
      <w:r w:rsidRPr="001B556D">
        <w:rPr>
          <w:rFonts w:ascii="Times New Roman" w:hAnsi="Times New Roman"/>
          <w:lang w:eastAsia="x-none"/>
        </w:rPr>
        <w:t xml:space="preserve"> affiliation (</w:t>
      </w:r>
      <w:r w:rsidR="004F7D9A" w:rsidRPr="001B556D">
        <w:rPr>
          <w:rFonts w:ascii="Times New Roman" w:hAnsi="Times New Roman"/>
          <w:lang w:eastAsia="x-none"/>
        </w:rPr>
        <w:fldChar w:fldCharType="begin">
          <w:fldData xml:space="preserve">PEVuZE5vdGU+PENpdGU+PEF1dGhvcj5OYWthZ2F3YTwvQXV0aG9yPjxZZWFyPjIwMTk8L1llYXI+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OYWthZ2F3YTwvQXV0aG9yPjxZZWFyPjIwMTk8L1llYXI+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Nakagawa</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w:t>
      </w:r>
      <w:r w:rsidR="004F7D9A" w:rsidRPr="001B556D">
        <w:rPr>
          <w:rFonts w:ascii="Times New Roman" w:hAnsi="Times New Roman"/>
          <w:lang w:eastAsia="x-none"/>
        </w:rPr>
        <w:fldChar w:fldCharType="end"/>
      </w:r>
      <w:r w:rsidRPr="001B556D">
        <w:rPr>
          <w:rFonts w:ascii="Times New Roman" w:hAnsi="Times New Roman"/>
          <w:lang w:eastAsia="x-none"/>
        </w:rPr>
        <w:t xml:space="preserve">); discrepancies </w:t>
      </w:r>
      <w:r w:rsidR="00FE6C38">
        <w:rPr>
          <w:rFonts w:ascii="Times New Roman" w:hAnsi="Times New Roman"/>
          <w:lang w:eastAsia="x-none"/>
        </w:rPr>
        <w:t xml:space="preserve">revealing </w:t>
      </w:r>
      <w:r w:rsidRPr="001B556D">
        <w:rPr>
          <w:rFonts w:ascii="Times New Roman" w:hAnsi="Times New Roman"/>
          <w:lang w:eastAsia="x-none"/>
        </w:rPr>
        <w:t>international collaboration</w:t>
      </w:r>
      <w:r w:rsidR="00827B4E">
        <w:rPr>
          <w:rFonts w:ascii="Times New Roman" w:hAnsi="Times New Roman"/>
          <w:lang w:eastAsia="x-none"/>
        </w:rPr>
        <w:t>,</w:t>
      </w:r>
      <w:r w:rsidRPr="001B556D">
        <w:rPr>
          <w:rFonts w:ascii="Times New Roman" w:hAnsi="Times New Roman"/>
          <w:lang w:eastAsia="x-none"/>
        </w:rPr>
        <w:t xml:space="preserve"> inequalit</w:t>
      </w:r>
      <w:r w:rsidR="00827B4E">
        <w:rPr>
          <w:rFonts w:ascii="Times New Roman" w:hAnsi="Times New Roman"/>
          <w:lang w:eastAsia="x-none"/>
        </w:rPr>
        <w:t>ies</w:t>
      </w:r>
      <w:r w:rsidRPr="001B556D">
        <w:rPr>
          <w:rFonts w:ascii="Times New Roman" w:hAnsi="Times New Roman"/>
          <w:lang w:eastAsia="x-none"/>
        </w:rPr>
        <w:t xml:space="preserve"> in study opportunities or field access (</w:t>
      </w:r>
      <w:r w:rsidR="00AD46E0" w:rsidRPr="001B556D">
        <w:rPr>
          <w:rFonts w:ascii="Times New Roman" w:hAnsi="Times New Roman"/>
          <w:lang w:eastAsia="x-none"/>
        </w:rPr>
        <w:t xml:space="preserve">cf. </w:t>
      </w:r>
      <w:r w:rsidR="004F7D9A" w:rsidRPr="001B556D">
        <w:rPr>
          <w:rFonts w:ascii="Times New Roman" w:hAnsi="Times New Roman"/>
          <w:lang w:eastAsia="x-none"/>
        </w:rPr>
        <w:fldChar w:fldCharType="begin">
          <w:fldData xml:space="preserve">PEVuZE5vdGU+PENpdGU+PEF1dGhvcj5Ucmlzb3M8L0F1dGhvcj48WWVhcj4yMDIxPC9ZZWFyPjxS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Ucmlzb3M8L0F1dGhvcj48WWVhcj4yMDIxPC9ZZWFyPjxS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Trisos, Auerbach &amp; Katti, 2021</w:t>
      </w:r>
      <w:r w:rsidR="004F7D9A" w:rsidRPr="001B556D">
        <w:rPr>
          <w:rFonts w:ascii="Times New Roman" w:hAnsi="Times New Roman"/>
          <w:lang w:eastAsia="x-none"/>
        </w:rPr>
        <w:fldChar w:fldCharType="end"/>
      </w:r>
      <w:r w:rsidRPr="001B556D">
        <w:rPr>
          <w:rFonts w:ascii="Times New Roman" w:hAnsi="Times New Roman"/>
          <w:lang w:eastAsia="x-none"/>
        </w:rPr>
        <w:t xml:space="preserve">). </w:t>
      </w:r>
    </w:p>
    <w:p w14:paraId="6314DD74" w14:textId="77777777" w:rsidR="00136A72" w:rsidRPr="001B556D" w:rsidRDefault="00136A72" w:rsidP="001D6F56">
      <w:pPr>
        <w:pStyle w:val="Heading2"/>
      </w:pPr>
      <w:r w:rsidRPr="001B556D">
        <w:t xml:space="preserve">1.2 | </w:t>
      </w:r>
      <w:commentRangeStart w:id="12"/>
      <w:r w:rsidRPr="001B556D">
        <w:t>Objectives</w:t>
      </w:r>
      <w:commentRangeEnd w:id="12"/>
      <w:r w:rsidR="0046054B">
        <w:rPr>
          <w:rStyle w:val="CommentReference"/>
          <w:rFonts w:ascii="Cambria" w:eastAsia="MS Mincho" w:hAnsi="Cambria"/>
          <w:b w:val="0"/>
          <w:bCs w:val="0"/>
          <w:color w:val="00000A"/>
          <w:lang w:val="en-AU" w:eastAsia="ja-JP"/>
        </w:rPr>
        <w:commentReference w:id="12"/>
      </w:r>
    </w:p>
    <w:p w14:paraId="63F771F0" w14:textId="37A77FCF" w:rsidR="0046054B" w:rsidRPr="001B556D" w:rsidRDefault="0046054B" w:rsidP="0046054B">
      <w:pPr>
        <w:spacing w:line="480" w:lineRule="auto"/>
        <w:rPr>
          <w:rFonts w:ascii="Times New Roman" w:hAnsi="Times New Roman"/>
          <w:lang w:eastAsia="x-none"/>
        </w:rPr>
      </w:pPr>
      <w:r w:rsidRPr="001B556D">
        <w:rPr>
          <w:rFonts w:ascii="Times New Roman" w:hAnsi="Times New Roman"/>
        </w:rPr>
        <w:t xml:space="preserve">In this article, we use a ‘research waving’ approach. First, we map the content of recent studies (published between 2017 and 2021) </w:t>
      </w:r>
      <w:r w:rsidR="00827B4E">
        <w:rPr>
          <w:rFonts w:ascii="Times New Roman" w:hAnsi="Times New Roman"/>
        </w:rPr>
        <w:t xml:space="preserve">utilising </w:t>
      </w:r>
      <w:r>
        <w:rPr>
          <w:rFonts w:ascii="Times New Roman" w:hAnsi="Times New Roman"/>
        </w:rPr>
        <w:t>machine learning to process</w:t>
      </w:r>
      <w:r w:rsidRPr="001B556D">
        <w:rPr>
          <w:rFonts w:ascii="Times New Roman" w:hAnsi="Times New Roman"/>
        </w:rPr>
        <w:t xml:space="preserve"> wildlife imagery. Using these studies, we attempt </w:t>
      </w:r>
      <w:r>
        <w:rPr>
          <w:rFonts w:ascii="Times New Roman" w:hAnsi="Times New Roman"/>
        </w:rPr>
        <w:t>to find</w:t>
      </w:r>
      <w:r w:rsidRPr="001B556D">
        <w:rPr>
          <w:rFonts w:ascii="Times New Roman" w:hAnsi="Times New Roman"/>
        </w:rPr>
        <w:t xml:space="preserve"> answers to the following questions: </w:t>
      </w:r>
    </w:p>
    <w:p w14:paraId="26DAF6C1" w14:textId="77777777" w:rsidR="0046054B" w:rsidRPr="001B556D" w:rsidRDefault="0046054B" w:rsidP="0046054B">
      <w:pPr>
        <w:pStyle w:val="ListParagraph"/>
        <w:numPr>
          <w:ilvl w:val="0"/>
          <w:numId w:val="7"/>
        </w:numPr>
        <w:spacing w:line="480" w:lineRule="auto"/>
        <w:rPr>
          <w:rFonts w:ascii="Times New Roman" w:hAnsi="Times New Roman" w:cs="Times New Roman"/>
          <w:lang w:eastAsia="x-none"/>
        </w:rPr>
      </w:pPr>
      <w:r w:rsidRPr="001B556D">
        <w:rPr>
          <w:rFonts w:ascii="Times New Roman" w:hAnsi="Times New Roman" w:cs="Times New Roman"/>
          <w:lang w:eastAsia="x-none"/>
        </w:rPr>
        <w:t>What species and how many species did they study?</w:t>
      </w:r>
    </w:p>
    <w:p w14:paraId="3939198A" w14:textId="77777777" w:rsidR="0046054B" w:rsidRPr="001B556D" w:rsidRDefault="0046054B" w:rsidP="0046054B">
      <w:pPr>
        <w:pStyle w:val="ListParagraph"/>
        <w:numPr>
          <w:ilvl w:val="0"/>
          <w:numId w:val="7"/>
        </w:numPr>
        <w:spacing w:line="480" w:lineRule="auto"/>
        <w:rPr>
          <w:rFonts w:ascii="Times New Roman" w:hAnsi="Times New Roman" w:cs="Times New Roman"/>
          <w:lang w:eastAsia="x-none"/>
        </w:rPr>
      </w:pPr>
      <w:r w:rsidRPr="001B556D">
        <w:rPr>
          <w:rFonts w:ascii="Times New Roman" w:hAnsi="Times New Roman" w:cs="Times New Roman"/>
        </w:rPr>
        <w:t xml:space="preserve">What was the source of wildlife images (e.g., camera traps, surveillance </w:t>
      </w:r>
      <w:r>
        <w:rPr>
          <w:rFonts w:ascii="Times New Roman" w:hAnsi="Times New Roman" w:cs="Times New Roman"/>
        </w:rPr>
        <w:t>cameras</w:t>
      </w:r>
      <w:r w:rsidRPr="001B556D">
        <w:rPr>
          <w:rFonts w:ascii="Times New Roman" w:hAnsi="Times New Roman" w:cs="Times New Roman"/>
        </w:rPr>
        <w:t>)?</w:t>
      </w:r>
    </w:p>
    <w:p w14:paraId="5E958B4A" w14:textId="77777777" w:rsidR="0046054B" w:rsidRPr="001B556D" w:rsidRDefault="0046054B" w:rsidP="0046054B">
      <w:pPr>
        <w:pStyle w:val="ListParagraph"/>
        <w:numPr>
          <w:ilvl w:val="0"/>
          <w:numId w:val="7"/>
        </w:numPr>
        <w:spacing w:line="480" w:lineRule="auto"/>
        <w:rPr>
          <w:rFonts w:ascii="Times New Roman" w:hAnsi="Times New Roman" w:cs="Times New Roman"/>
          <w:lang w:eastAsia="x-none"/>
        </w:rPr>
      </w:pPr>
      <w:r w:rsidRPr="001B556D">
        <w:rPr>
          <w:rFonts w:ascii="Times New Roman" w:hAnsi="Times New Roman" w:cs="Times New Roman"/>
          <w:lang w:eastAsia="x-none"/>
        </w:rPr>
        <w:t xml:space="preserve">Where was the location (country) from which </w:t>
      </w:r>
      <w:r>
        <w:rPr>
          <w:rFonts w:ascii="Times New Roman" w:hAnsi="Times New Roman" w:cs="Times New Roman"/>
          <w:lang w:eastAsia="x-none"/>
        </w:rPr>
        <w:t xml:space="preserve">the </w:t>
      </w:r>
      <w:r w:rsidRPr="001B556D">
        <w:rPr>
          <w:rFonts w:ascii="Times New Roman" w:hAnsi="Times New Roman" w:cs="Times New Roman"/>
          <w:lang w:eastAsia="x-none"/>
        </w:rPr>
        <w:t>wildlife image originated from?</w:t>
      </w:r>
    </w:p>
    <w:p w14:paraId="2A0D6CA7" w14:textId="77777777" w:rsidR="0046054B" w:rsidRPr="001B556D" w:rsidRDefault="0046054B" w:rsidP="0046054B">
      <w:pPr>
        <w:pStyle w:val="ListParagraph"/>
        <w:numPr>
          <w:ilvl w:val="0"/>
          <w:numId w:val="7"/>
        </w:numPr>
        <w:spacing w:line="480" w:lineRule="auto"/>
        <w:rPr>
          <w:rFonts w:ascii="Times New Roman" w:hAnsi="Times New Roman" w:cs="Times New Roman"/>
          <w:lang w:eastAsia="x-none"/>
        </w:rPr>
      </w:pPr>
      <w:r w:rsidRPr="001B556D">
        <w:rPr>
          <w:rFonts w:ascii="Times New Roman" w:hAnsi="Times New Roman" w:cs="Times New Roman"/>
          <w:lang w:eastAsia="x-none"/>
        </w:rPr>
        <w:t>What machine (deep) learning algorithms did they use?</w:t>
      </w:r>
    </w:p>
    <w:p w14:paraId="600E032E" w14:textId="77777777" w:rsidR="0046054B" w:rsidRPr="001B556D" w:rsidRDefault="0046054B" w:rsidP="0046054B">
      <w:pPr>
        <w:pStyle w:val="ListParagraph"/>
        <w:numPr>
          <w:ilvl w:val="0"/>
          <w:numId w:val="7"/>
        </w:numPr>
        <w:spacing w:line="480" w:lineRule="auto"/>
        <w:rPr>
          <w:rFonts w:ascii="Times New Roman" w:hAnsi="Times New Roman" w:cs="Times New Roman"/>
          <w:lang w:eastAsia="x-none"/>
        </w:rPr>
      </w:pPr>
      <w:r w:rsidRPr="001B556D">
        <w:rPr>
          <w:rFonts w:ascii="Times New Roman" w:hAnsi="Times New Roman" w:cs="Times New Roman"/>
          <w:lang w:eastAsia="x-none"/>
        </w:rPr>
        <w:t xml:space="preserve">What was the purpose or outcome of the study (e.g., individual recognition, </w:t>
      </w:r>
      <w:r>
        <w:rPr>
          <w:rFonts w:ascii="Times New Roman" w:hAnsi="Times New Roman" w:cs="Times New Roman"/>
          <w:lang w:eastAsia="x-none"/>
        </w:rPr>
        <w:t>behaviour</w:t>
      </w:r>
      <w:r w:rsidRPr="001B556D">
        <w:rPr>
          <w:rFonts w:ascii="Times New Roman" w:hAnsi="Times New Roman" w:cs="Times New Roman"/>
          <w:lang w:eastAsia="x-none"/>
        </w:rPr>
        <w:t xml:space="preserve"> detection)? </w:t>
      </w:r>
    </w:p>
    <w:p w14:paraId="149CE49D" w14:textId="77777777" w:rsidR="0046054B" w:rsidRPr="001B556D" w:rsidRDefault="0046054B" w:rsidP="0046054B">
      <w:pPr>
        <w:pStyle w:val="ListParagraph"/>
        <w:numPr>
          <w:ilvl w:val="0"/>
          <w:numId w:val="7"/>
        </w:numPr>
        <w:spacing w:line="480" w:lineRule="auto"/>
        <w:rPr>
          <w:rFonts w:ascii="Times New Roman" w:hAnsi="Times New Roman" w:cs="Times New Roman"/>
          <w:lang w:eastAsia="x-none"/>
        </w:rPr>
      </w:pPr>
      <w:r w:rsidRPr="001B556D">
        <w:rPr>
          <w:rFonts w:ascii="Times New Roman" w:hAnsi="Times New Roman" w:cs="Times New Roman"/>
          <w:lang w:eastAsia="x-none"/>
        </w:rPr>
        <w:t xml:space="preserve">Did they make their analysis code open and available? </w:t>
      </w:r>
    </w:p>
    <w:p w14:paraId="61FB19E6" w14:textId="77777777" w:rsidR="0046054B" w:rsidRPr="001B556D" w:rsidRDefault="0046054B" w:rsidP="0046054B">
      <w:pPr>
        <w:spacing w:line="480" w:lineRule="auto"/>
        <w:rPr>
          <w:rFonts w:ascii="Times New Roman" w:hAnsi="Times New Roman"/>
          <w:lang w:eastAsia="x-none"/>
        </w:rPr>
      </w:pPr>
      <w:r w:rsidRPr="001B556D">
        <w:rPr>
          <w:rFonts w:ascii="Times New Roman" w:hAnsi="Times New Roman"/>
          <w:lang w:val="en-US" w:eastAsia="x-none"/>
        </w:rPr>
        <w:t xml:space="preserve">With </w:t>
      </w:r>
      <w:r w:rsidRPr="001B556D">
        <w:rPr>
          <w:rFonts w:ascii="Times New Roman" w:hAnsi="Times New Roman"/>
          <w:lang w:eastAsia="x-none"/>
        </w:rPr>
        <w:t xml:space="preserve">these questions, we aim to elucidate research trends, practices, gaps, and biases in the relevant literature, revealing future needs in this research area. </w:t>
      </w:r>
    </w:p>
    <w:p w14:paraId="791D759A" w14:textId="77777777" w:rsidR="0046054B" w:rsidRPr="001B556D" w:rsidRDefault="0046054B" w:rsidP="0046054B">
      <w:pPr>
        <w:spacing w:line="480" w:lineRule="auto"/>
        <w:rPr>
          <w:rFonts w:ascii="Times New Roman" w:hAnsi="Times New Roman"/>
          <w:lang w:eastAsia="x-none"/>
        </w:rPr>
      </w:pPr>
      <w:r w:rsidRPr="001B556D">
        <w:rPr>
          <w:rFonts w:ascii="Times New Roman" w:hAnsi="Times New Roman"/>
          <w:lang w:eastAsia="x-none"/>
        </w:rPr>
        <w:t xml:space="preserve">Then, we augment the above questions with bibliometric analyses, which ask the two more questions: </w:t>
      </w:r>
    </w:p>
    <w:p w14:paraId="7A35881B" w14:textId="77777777" w:rsidR="0046054B" w:rsidRPr="001B556D" w:rsidRDefault="0046054B" w:rsidP="0046054B">
      <w:pPr>
        <w:pStyle w:val="ListParagraph"/>
        <w:numPr>
          <w:ilvl w:val="0"/>
          <w:numId w:val="8"/>
        </w:numPr>
        <w:spacing w:line="480" w:lineRule="auto"/>
        <w:rPr>
          <w:rFonts w:ascii="Times New Roman" w:hAnsi="Times New Roman" w:cs="Times New Roman"/>
          <w:lang w:eastAsia="x-none"/>
        </w:rPr>
      </w:pPr>
      <w:r w:rsidRPr="001B556D">
        <w:rPr>
          <w:rFonts w:ascii="Times New Roman" w:hAnsi="Times New Roman" w:cs="Times New Roman"/>
        </w:rPr>
        <w:t>In which country was the study conducted? (Is it different from where images originated from?)</w:t>
      </w:r>
    </w:p>
    <w:p w14:paraId="72B37B0D" w14:textId="77777777" w:rsidR="0046054B" w:rsidRPr="001B556D" w:rsidRDefault="0046054B" w:rsidP="0046054B">
      <w:pPr>
        <w:pStyle w:val="ListParagraph"/>
        <w:numPr>
          <w:ilvl w:val="0"/>
          <w:numId w:val="8"/>
        </w:numPr>
        <w:spacing w:line="480" w:lineRule="auto"/>
        <w:rPr>
          <w:rFonts w:ascii="Times New Roman" w:hAnsi="Times New Roman" w:cs="Times New Roman"/>
          <w:lang w:eastAsia="x-none"/>
        </w:rPr>
      </w:pPr>
      <w:r w:rsidRPr="001B556D">
        <w:rPr>
          <w:rFonts w:ascii="Times New Roman" w:hAnsi="Times New Roman" w:cs="Times New Roman"/>
        </w:rPr>
        <w:t>What type of journals</w:t>
      </w:r>
      <w:r>
        <w:rPr>
          <w:rFonts w:ascii="Times New Roman" w:hAnsi="Times New Roman" w:cs="Times New Roman"/>
        </w:rPr>
        <w:t xml:space="preserve"> </w:t>
      </w:r>
      <w:r w:rsidRPr="001B556D">
        <w:rPr>
          <w:rFonts w:ascii="Times New Roman" w:hAnsi="Times New Roman" w:cs="Times New Roman"/>
        </w:rPr>
        <w:t>was the study published? (Biological sciences, computer science or multi-disciplinary journals?)</w:t>
      </w:r>
    </w:p>
    <w:p w14:paraId="6A849CAD" w14:textId="6DE618A8" w:rsidR="0046054B" w:rsidRPr="001B556D" w:rsidRDefault="0046054B" w:rsidP="0046054B">
      <w:pPr>
        <w:spacing w:line="480" w:lineRule="auto"/>
        <w:rPr>
          <w:rFonts w:ascii="Times New Roman" w:hAnsi="Times New Roman"/>
          <w:lang w:eastAsia="x-none"/>
        </w:rPr>
      </w:pPr>
      <w:r w:rsidRPr="001B556D">
        <w:rPr>
          <w:rFonts w:ascii="Times New Roman" w:hAnsi="Times New Roman"/>
        </w:rPr>
        <w:t xml:space="preserve">These two </w:t>
      </w:r>
      <w:r w:rsidR="00827B4E">
        <w:rPr>
          <w:rFonts w:ascii="Times New Roman" w:hAnsi="Times New Roman"/>
        </w:rPr>
        <w:t xml:space="preserve">additional </w:t>
      </w:r>
      <w:r w:rsidRPr="001B556D">
        <w:rPr>
          <w:rFonts w:ascii="Times New Roman" w:hAnsi="Times New Roman"/>
        </w:rPr>
        <w:t>questions relate to the aspects of diversity in this research area. The first question would reveal internationality</w:t>
      </w:r>
      <w:r>
        <w:rPr>
          <w:rFonts w:ascii="Times New Roman" w:hAnsi="Times New Roman"/>
        </w:rPr>
        <w:t>,</w:t>
      </w:r>
      <w:r w:rsidRPr="001B556D">
        <w:rPr>
          <w:rFonts w:ascii="Times New Roman" w:hAnsi="Times New Roman"/>
        </w:rPr>
        <w:t xml:space="preserve"> while the second question may indicate cross-disciplinary </w:t>
      </w:r>
      <w:r w:rsidRPr="001B556D">
        <w:rPr>
          <w:rFonts w:ascii="Times New Roman" w:hAnsi="Times New Roman"/>
        </w:rPr>
        <w:lastRenderedPageBreak/>
        <w:t xml:space="preserve">diversity. Overall, our research weaving of the literature aims to create some guiding posts for future work. </w:t>
      </w:r>
    </w:p>
    <w:p w14:paraId="2103CF02" w14:textId="13D77C8B" w:rsidR="00136A72" w:rsidRPr="001B556D" w:rsidRDefault="00136A72" w:rsidP="001D6F56">
      <w:pPr>
        <w:pStyle w:val="Heading1"/>
        <w:spacing w:line="480" w:lineRule="auto"/>
        <w:rPr>
          <w:rFonts w:ascii="Times New Roman" w:hAnsi="Times New Roman"/>
          <w:color w:val="00000A"/>
          <w:lang w:val="en-AU"/>
        </w:rPr>
      </w:pPr>
      <w:r w:rsidRPr="001B556D">
        <w:rPr>
          <w:rFonts w:ascii="Times New Roman" w:hAnsi="Times New Roman"/>
          <w:color w:val="00000A"/>
          <w:lang w:val="en-AU"/>
        </w:rPr>
        <w:t>2 | MATERIALS AND METHODS</w:t>
      </w:r>
    </w:p>
    <w:p w14:paraId="2A2938C0" w14:textId="3184577E" w:rsidR="00136A72" w:rsidRPr="001B556D" w:rsidRDefault="00136A72" w:rsidP="001D6F56">
      <w:pPr>
        <w:spacing w:line="480" w:lineRule="auto"/>
        <w:rPr>
          <w:rFonts w:ascii="Times New Roman" w:hAnsi="Times New Roman"/>
          <w:lang w:eastAsia="x-none"/>
        </w:rPr>
      </w:pPr>
      <w:r w:rsidRPr="001B556D">
        <w:rPr>
          <w:rFonts w:ascii="Times New Roman" w:hAnsi="Times New Roman"/>
          <w:lang w:eastAsia="x-none"/>
        </w:rPr>
        <w:t>We followed</w:t>
      </w:r>
      <w:r w:rsidR="00D426A2">
        <w:rPr>
          <w:rFonts w:ascii="Times New Roman" w:hAnsi="Times New Roman"/>
          <w:lang w:eastAsia="x-none"/>
        </w:rPr>
        <w:t xml:space="preserve"> the</w:t>
      </w:r>
      <w:r w:rsidRPr="001B556D">
        <w:rPr>
          <w:rFonts w:ascii="Times New Roman" w:hAnsi="Times New Roman"/>
          <w:lang w:eastAsia="x-none"/>
        </w:rPr>
        <w:t xml:space="preserve"> ROSES </w:t>
      </w:r>
      <w:r w:rsidR="00831712">
        <w:rPr>
          <w:rFonts w:ascii="Times New Roman" w:hAnsi="Times New Roman"/>
          <w:lang w:eastAsia="x-none"/>
        </w:rPr>
        <w:t>(</w:t>
      </w:r>
      <w:r w:rsidR="00D426A2">
        <w:rPr>
          <w:rFonts w:ascii="Times New Roman" w:hAnsi="Times New Roman"/>
          <w:lang w:eastAsia="x-none"/>
        </w:rPr>
        <w:t>RepOrting standards for Sytematic Evidence Syntheses</w:t>
      </w:r>
      <w:r w:rsidR="00831712">
        <w:rPr>
          <w:rFonts w:ascii="Times New Roman" w:hAnsi="Times New Roman"/>
          <w:lang w:eastAsia="x-none"/>
        </w:rPr>
        <w:t>)</w:t>
      </w:r>
      <w:r w:rsidR="00D426A2">
        <w:rPr>
          <w:rFonts w:ascii="Times New Roman" w:hAnsi="Times New Roman"/>
          <w:lang w:eastAsia="x-none"/>
        </w:rPr>
        <w:t xml:space="preserve"> </w:t>
      </w:r>
      <w:r w:rsidR="00D426A2" w:rsidRPr="001B556D">
        <w:rPr>
          <w:rFonts w:ascii="Times New Roman" w:hAnsi="Times New Roman"/>
          <w:lang w:eastAsia="x-none"/>
        </w:rPr>
        <w:t>checklist</w:t>
      </w:r>
      <w:r w:rsidR="00831712">
        <w:rPr>
          <w:rFonts w:ascii="Times New Roman" w:hAnsi="Times New Roman"/>
          <w:lang w:eastAsia="x-none"/>
        </w:rPr>
        <w:t xml:space="preserve"> </w:t>
      </w:r>
      <w:r w:rsidRPr="001B556D">
        <w:rPr>
          <w:rFonts w:ascii="Times New Roman" w:hAnsi="Times New Roman"/>
          <w:lang w:eastAsia="x-none"/>
        </w:rPr>
        <w:t>for Systematic Maps (</w:t>
      </w:r>
      <w:r w:rsidR="004F7D9A" w:rsidRPr="001B556D">
        <w:rPr>
          <w:rFonts w:ascii="Times New Roman" w:hAnsi="Times New Roman"/>
          <w:lang w:eastAsia="x-none"/>
        </w:rPr>
        <w:fldChar w:fldCharType="begin">
          <w:fldData xml:space="preserve">PEVuZE5vdGU+PENpdGU+PEF1dGhvcj5IYWRkYXdheTwvQXV0aG9yPjxZZWFyPjIwMTg8L1llYXI+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IYWRkYXdheTwvQXV0aG9yPjxZZWFyPjIwMTg8L1llYXI+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Haddaway</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8</w:t>
      </w:r>
      <w:r w:rsidR="004F7D9A" w:rsidRPr="001B556D">
        <w:rPr>
          <w:rFonts w:ascii="Times New Roman" w:hAnsi="Times New Roman"/>
          <w:lang w:eastAsia="x-none"/>
        </w:rPr>
        <w:fldChar w:fldCharType="end"/>
      </w:r>
      <w:r w:rsidRPr="001B556D">
        <w:rPr>
          <w:rFonts w:ascii="Times New Roman" w:hAnsi="Times New Roman"/>
          <w:lang w:eastAsia="x-none"/>
        </w:rPr>
        <w:t xml:space="preserve">) for </w:t>
      </w:r>
      <w:r w:rsidR="00AF1B40">
        <w:rPr>
          <w:rFonts w:ascii="Times New Roman" w:hAnsi="Times New Roman"/>
          <w:lang w:eastAsia="x-none"/>
        </w:rPr>
        <w:t xml:space="preserve">rigorous </w:t>
      </w:r>
      <w:r w:rsidRPr="001B556D">
        <w:rPr>
          <w:rFonts w:ascii="Times New Roman" w:hAnsi="Times New Roman"/>
          <w:lang w:eastAsia="x-none"/>
        </w:rPr>
        <w:t xml:space="preserve">reporting our data collection process. Search string development, validation, piloted screening and data extraction process were pre-piloted but not registered due to the rapid nature of this scoping-like review. </w:t>
      </w:r>
    </w:p>
    <w:p w14:paraId="0A72D9FF" w14:textId="77777777" w:rsidR="00136A72" w:rsidRPr="001B556D" w:rsidRDefault="00136A72" w:rsidP="001D6F56">
      <w:pPr>
        <w:pStyle w:val="Heading2"/>
      </w:pPr>
      <w:r w:rsidRPr="001B556D">
        <w:t xml:space="preserve">2.1 | Eligibility criteria </w:t>
      </w:r>
    </w:p>
    <w:p w14:paraId="7321C09C" w14:textId="0823A69F" w:rsidR="00136A72" w:rsidRPr="001B556D" w:rsidRDefault="00136A72" w:rsidP="001D6F56">
      <w:pPr>
        <w:spacing w:line="480" w:lineRule="auto"/>
        <w:rPr>
          <w:rFonts w:ascii="Times New Roman" w:hAnsi="Times New Roman"/>
          <w:lang w:eastAsia="x-none"/>
        </w:rPr>
      </w:pPr>
      <w:r w:rsidRPr="001B556D">
        <w:rPr>
          <w:rFonts w:ascii="Times New Roman" w:hAnsi="Times New Roman"/>
          <w:lang w:eastAsia="x-none"/>
        </w:rPr>
        <w:t xml:space="preserve">We included publications </w:t>
      </w:r>
      <w:r w:rsidR="00397F62" w:rsidRPr="001B556D">
        <w:rPr>
          <w:rFonts w:ascii="Times New Roman" w:hAnsi="Times New Roman"/>
        </w:rPr>
        <w:t xml:space="preserve">in the last </w:t>
      </w:r>
      <w:r w:rsidR="00397F62">
        <w:rPr>
          <w:rFonts w:ascii="Times New Roman" w:hAnsi="Times New Roman"/>
        </w:rPr>
        <w:t>five</w:t>
      </w:r>
      <w:r w:rsidR="00397F62" w:rsidRPr="001B556D">
        <w:rPr>
          <w:rFonts w:ascii="Times New Roman" w:hAnsi="Times New Roman"/>
        </w:rPr>
        <w:t xml:space="preserve"> years (2017-2021)</w:t>
      </w:r>
      <w:r w:rsidR="00397F62">
        <w:rPr>
          <w:rFonts w:ascii="Times New Roman" w:hAnsi="Times New Roman"/>
        </w:rPr>
        <w:t xml:space="preserve">, </w:t>
      </w:r>
      <w:r w:rsidRPr="001B556D">
        <w:rPr>
          <w:rFonts w:ascii="Times New Roman" w:hAnsi="Times New Roman"/>
          <w:lang w:eastAsia="x-none"/>
        </w:rPr>
        <w:t xml:space="preserve">if all criteria </w:t>
      </w:r>
      <w:r w:rsidR="00AF1B40">
        <w:rPr>
          <w:rFonts w:ascii="Times New Roman" w:hAnsi="Times New Roman"/>
          <w:lang w:eastAsia="x-none"/>
        </w:rPr>
        <w:t xml:space="preserve">within an </w:t>
      </w:r>
      <w:r w:rsidRPr="001B556D">
        <w:rPr>
          <w:rFonts w:ascii="Times New Roman" w:hAnsi="Times New Roman"/>
          <w:lang w:eastAsia="x-none"/>
        </w:rPr>
        <w:t>adapted PICO/PECO framework</w:t>
      </w:r>
      <w:r w:rsidR="00204CA4" w:rsidRPr="001B556D">
        <w:rPr>
          <w:rFonts w:ascii="Times New Roman" w:hAnsi="Times New Roman"/>
          <w:lang w:eastAsia="x-none"/>
        </w:rPr>
        <w:t xml:space="preserve"> </w:t>
      </w:r>
      <w:r w:rsidR="00AF1B40">
        <w:rPr>
          <w:rFonts w:ascii="Times New Roman" w:hAnsi="Times New Roman"/>
          <w:lang w:eastAsia="x-none"/>
        </w:rPr>
        <w:t xml:space="preserve">were fulfilled </w:t>
      </w:r>
      <w:r w:rsidR="00204CA4" w:rsidRPr="001B556D">
        <w:rPr>
          <w:rFonts w:ascii="Times New Roman" w:hAnsi="Times New Roman"/>
          <w:lang w:eastAsia="x-none"/>
        </w:rPr>
        <w:t>(</w:t>
      </w:r>
      <w:r w:rsidR="004F7D9A" w:rsidRPr="001B556D">
        <w:rPr>
          <w:rFonts w:ascii="Times New Roman" w:hAnsi="Times New Roman"/>
        </w:rPr>
        <w:fldChar w:fldCharType="begin">
          <w:fldData xml:space="preserve">PEVuZE5vdGU+PENpdGU+PEF1dGhvcj5HdXlhdHQ8L0F1dGhvcj48WWVhcj4yMDExPC9ZZWFyPjxS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</w:fldData>
        </w:fldChar>
      </w:r>
      <w:r w:rsidR="004F7D9A" w:rsidRPr="001B556D">
        <w:rPr>
          <w:rFonts w:ascii="Times New Roman" w:hAnsi="Times New Roman"/>
        </w:rPr>
        <w:instrText xml:space="preserve"> ADDIN EN.CITE </w:instrText>
      </w:r>
      <w:r w:rsidR="004F7D9A" w:rsidRPr="001B556D">
        <w:rPr>
          <w:rFonts w:ascii="Times New Roman" w:hAnsi="Times New Roman"/>
        </w:rPr>
        <w:fldChar w:fldCharType="begin">
          <w:fldData xml:space="preserve">PEVuZE5vdGU+PENpdGU+PEF1dGhvcj5HdXlhdHQ8L0F1dGhvcj48WWVhcj4yMDExPC9ZZWFyPjxS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</w:fldData>
        </w:fldChar>
      </w:r>
      <w:r w:rsidR="004F7D9A" w:rsidRPr="001B556D">
        <w:rPr>
          <w:rFonts w:ascii="Times New Roman" w:hAnsi="Times New Roman"/>
        </w:rPr>
        <w:instrText xml:space="preserve"> ADDIN EN.CITE.DATA </w:instrText>
      </w:r>
      <w:r w:rsidR="004F7D9A" w:rsidRPr="001B556D">
        <w:rPr>
          <w:rFonts w:ascii="Times New Roman" w:hAnsi="Times New Roman"/>
        </w:rPr>
      </w:r>
      <w:r w:rsidR="004F7D9A" w:rsidRPr="001B556D">
        <w:rPr>
          <w:rFonts w:ascii="Times New Roman" w:hAnsi="Times New Roman"/>
        </w:rPr>
        <w:fldChar w:fldCharType="end"/>
      </w:r>
      <w:r w:rsidR="004F7D9A" w:rsidRPr="001B556D">
        <w:rPr>
          <w:rFonts w:ascii="Times New Roman" w:hAnsi="Times New Roman"/>
        </w:rPr>
      </w:r>
      <w:r w:rsidR="004F7D9A" w:rsidRPr="001B556D">
        <w:rPr>
          <w:rFonts w:ascii="Times New Roman" w:hAnsi="Times New Roman"/>
        </w:rPr>
        <w:fldChar w:fldCharType="separate"/>
      </w:r>
      <w:r w:rsidR="004F7D9A" w:rsidRPr="001B556D">
        <w:rPr>
          <w:rFonts w:ascii="Times New Roman" w:hAnsi="Times New Roman"/>
          <w:noProof/>
        </w:rPr>
        <w:t>Guyatt</w:t>
      </w:r>
      <w:r w:rsidR="004F7D9A" w:rsidRPr="001B556D">
        <w:rPr>
          <w:rFonts w:ascii="Times New Roman" w:hAnsi="Times New Roman"/>
          <w:i/>
          <w:noProof/>
        </w:rPr>
        <w:t xml:space="preserve"> et al.</w:t>
      </w:r>
      <w:r w:rsidR="004F7D9A" w:rsidRPr="001B556D">
        <w:rPr>
          <w:rFonts w:ascii="Times New Roman" w:hAnsi="Times New Roman"/>
          <w:noProof/>
        </w:rPr>
        <w:t>, 2011; Morgan</w:t>
      </w:r>
      <w:r w:rsidR="004F7D9A" w:rsidRPr="001B556D">
        <w:rPr>
          <w:rFonts w:ascii="Times New Roman" w:hAnsi="Times New Roman"/>
          <w:i/>
          <w:noProof/>
        </w:rPr>
        <w:t xml:space="preserve"> et al.</w:t>
      </w:r>
      <w:r w:rsidR="004F7D9A" w:rsidRPr="001B556D">
        <w:rPr>
          <w:rFonts w:ascii="Times New Roman" w:hAnsi="Times New Roman"/>
          <w:noProof/>
        </w:rPr>
        <w:t>, 2018</w:t>
      </w:r>
      <w:r w:rsidR="004F7D9A" w:rsidRPr="001B556D">
        <w:rPr>
          <w:rFonts w:ascii="Times New Roman" w:hAnsi="Times New Roman"/>
        </w:rPr>
        <w:fldChar w:fldCharType="end"/>
      </w:r>
      <w:r w:rsidRPr="001B556D">
        <w:rPr>
          <w:rFonts w:ascii="Times New Roman" w:hAnsi="Times New Roman"/>
          <w:lang w:eastAsia="x-none"/>
        </w:rPr>
        <w:t>):</w:t>
      </w:r>
    </w:p>
    <w:p w14:paraId="70E70A9E" w14:textId="754B37D0" w:rsidR="00136A72" w:rsidRPr="001B556D" w:rsidRDefault="00136A72" w:rsidP="001D6F56">
      <w:pPr>
        <w:spacing w:line="480" w:lineRule="auto"/>
        <w:rPr>
          <w:rFonts w:ascii="Times New Roman" w:hAnsi="Times New Roman"/>
          <w:lang w:eastAsia="x-none"/>
        </w:rPr>
      </w:pPr>
      <w:r w:rsidRPr="001B556D">
        <w:rPr>
          <w:rFonts w:ascii="Times New Roman" w:hAnsi="Times New Roman"/>
          <w:lang w:eastAsia="x-none"/>
        </w:rPr>
        <w:t>P – Population: </w:t>
      </w:r>
      <w:r w:rsidR="00E86462">
        <w:rPr>
          <w:rFonts w:ascii="Times New Roman" w:hAnsi="Times New Roman"/>
          <w:lang w:eastAsia="x-none"/>
        </w:rPr>
        <w:t xml:space="preserve">study subjects (images) were </w:t>
      </w:r>
      <w:r w:rsidRPr="001B556D">
        <w:rPr>
          <w:rFonts w:ascii="Times New Roman" w:hAnsi="Times New Roman"/>
          <w:lang w:eastAsia="x-none"/>
        </w:rPr>
        <w:t>wild or semi-wild vertebrate species (</w:t>
      </w:r>
      <w:r w:rsidR="009A29EF" w:rsidRPr="001B556D">
        <w:rPr>
          <w:rFonts w:ascii="Times New Roman" w:hAnsi="Times New Roman"/>
          <w:lang w:eastAsia="x-none"/>
        </w:rPr>
        <w:t>exclud</w:t>
      </w:r>
      <w:r w:rsidR="009A29EF">
        <w:rPr>
          <w:rFonts w:ascii="Times New Roman" w:hAnsi="Times New Roman"/>
          <w:lang w:eastAsia="x-none"/>
        </w:rPr>
        <w:t>ing</w:t>
      </w:r>
      <w:r w:rsidR="009A29EF" w:rsidRPr="001B556D">
        <w:rPr>
          <w:rFonts w:ascii="Times New Roman" w:hAnsi="Times New Roman"/>
          <w:lang w:eastAsia="x-none"/>
        </w:rPr>
        <w:t xml:space="preserve"> </w:t>
      </w:r>
      <w:r w:rsidRPr="001B556D">
        <w:rPr>
          <w:rFonts w:ascii="Times New Roman" w:hAnsi="Times New Roman"/>
          <w:lang w:eastAsia="x-none"/>
        </w:rPr>
        <w:t>domestic or farmed animals, invertebrates, museum specimens)</w:t>
      </w:r>
      <w:r w:rsidR="00CA43F7" w:rsidRPr="001B556D">
        <w:rPr>
          <w:rFonts w:ascii="Times New Roman" w:hAnsi="Times New Roman"/>
          <w:lang w:eastAsia="x-none"/>
        </w:rPr>
        <w:t>.</w:t>
      </w:r>
      <w:r w:rsidR="00E86462">
        <w:rPr>
          <w:rFonts w:ascii="Times New Roman" w:hAnsi="Times New Roman"/>
          <w:lang w:eastAsia="x-none"/>
        </w:rPr>
        <w:t xml:space="preserve"> Woeks on datasets that included some images of other species (e.g. domesticated species or humans) were also allowed.</w:t>
      </w:r>
    </w:p>
    <w:p w14:paraId="1C722E9E" w14:textId="57A0A88D" w:rsidR="00136A72" w:rsidRPr="001B556D" w:rsidRDefault="00136A72" w:rsidP="3BC9A475">
      <w:pPr>
        <w:spacing w:line="480" w:lineRule="auto"/>
        <w:rPr>
          <w:rFonts w:ascii="Times New Roman" w:hAnsi="Times New Roman"/>
        </w:rPr>
      </w:pPr>
      <w:r w:rsidRPr="001B556D">
        <w:rPr>
          <w:rFonts w:ascii="Times New Roman" w:hAnsi="Times New Roman"/>
        </w:rPr>
        <w:t>I – Intervention / Innovation: use of computer vision machine learning algorithms (</w:t>
      </w:r>
      <w:r w:rsidR="009A29EF" w:rsidRPr="001B556D">
        <w:rPr>
          <w:rFonts w:ascii="Times New Roman" w:hAnsi="Times New Roman"/>
        </w:rPr>
        <w:t>includ</w:t>
      </w:r>
      <w:r w:rsidR="009A29EF">
        <w:rPr>
          <w:rFonts w:ascii="Times New Roman" w:hAnsi="Times New Roman"/>
        </w:rPr>
        <w:t>ing</w:t>
      </w:r>
      <w:r w:rsidR="009A29EF" w:rsidRPr="001B556D">
        <w:rPr>
          <w:rFonts w:ascii="Times New Roman" w:hAnsi="Times New Roman"/>
        </w:rPr>
        <w:t xml:space="preserve"> </w:t>
      </w:r>
      <w:r w:rsidRPr="001B556D">
        <w:rPr>
          <w:rFonts w:ascii="Times New Roman" w:hAnsi="Times New Roman"/>
        </w:rPr>
        <w:t xml:space="preserve">neural-network type methods, such as deep learning, </w:t>
      </w:r>
      <w:r w:rsidR="00D622B0" w:rsidRPr="001B556D">
        <w:rPr>
          <w:rFonts w:ascii="Times New Roman" w:hAnsi="Times New Roman"/>
        </w:rPr>
        <w:t>convolutional neural network</w:t>
      </w:r>
      <w:r w:rsidRPr="001B556D">
        <w:rPr>
          <w:rFonts w:ascii="Times New Roman" w:hAnsi="Times New Roman"/>
        </w:rPr>
        <w:t>, support vector, random forest</w:t>
      </w:r>
      <w:r w:rsidR="00CD42D3" w:rsidRPr="001B556D">
        <w:rPr>
          <w:rFonts w:ascii="Times New Roman" w:hAnsi="Times New Roman"/>
        </w:rPr>
        <w:t xml:space="preserve">;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Nacchia&lt;/Author&gt;&lt;Year&gt;2021&lt;/Year&gt;&lt;RecNum&gt;137&lt;/RecNum&gt;&lt;DisplayText&gt;Nacchia&lt;style face="italic"&gt; et al.&lt;/style&gt;, 2021&lt;/DisplayText&gt;&lt;record&gt;&lt;rec-number&gt;137&lt;/rec-number&gt;&lt;foreign-keys&gt;&lt;key app="EN" db-id="std0vfss4f2as9eps9f59s0xd20vpsea9vp2" timestamp="1646995197"&gt;137&lt;/key&gt;&lt;/foreign-keys&gt;&lt;ref-type name="Journal Article"&gt;17&lt;/ref-type&gt;&lt;contributors&gt;&lt;authors&gt;&lt;author&gt;Nacchia, M.&lt;/author&gt;&lt;author&gt;Fruggiero, F.&lt;/author&gt;&lt;author&gt;Lambiase, A.&lt;/author&gt;&lt;author&gt;Bruton, K.&lt;/author&gt;&lt;/authors&gt;&lt;/contributors&gt;&lt;auth-address&gt;Univ Salerno, Dept Ind Engn, I-84084 Fisciano, SA, Italy&amp;#xD;Univ Basilicata, Sch Engn, I-85100 Potenza, Italy&amp;#xD;Univ Coll Cork, Sch Engn, Cork T12 K8AF, Ireland&lt;/auth-address&gt;&lt;titles&gt;&lt;title&gt;A Systematic Mapping of the Advancing Use of Machine Learning Techniques for Predictive Maintenance in the Manufacturing Sector&lt;/title&gt;&lt;secondary-title&gt;Applied Sciences-Basel&lt;/secondary-title&gt;&lt;alt-title&gt;Appl Sci-Basel&lt;/alt-title&gt;&lt;/titles&gt;&lt;periodical&gt;&lt;full-title&gt;Applied Sciences-Basel&lt;/full-title&gt;&lt;abbr-1&gt;Appl Sci-Basel&lt;/abbr-1&gt;&lt;/periodical&gt;&lt;alt-periodical&gt;&lt;full-title&gt;Applied Sciences-Basel&lt;/full-title&gt;&lt;abbr-1&gt;Appl Sci-Basel&lt;/abbr-1&gt;&lt;/alt-periodical&gt;&lt;volume&gt;11&lt;/volume&gt;&lt;number&gt;6&lt;/number&gt;&lt;keywords&gt;&lt;keyword&gt;predictive maintenance&lt;/keyword&gt;&lt;keyword&gt;machine learning&lt;/keyword&gt;&lt;keyword&gt;smart manufacturing&lt;/keyword&gt;&lt;keyword&gt;systematic mapping&lt;/keyword&gt;&lt;keyword&gt;sustainable manufacturing&lt;/keyword&gt;&lt;keyword&gt;industry 4.0&lt;/keyword&gt;&lt;keyword&gt;decision-support&lt;/keyword&gt;&lt;keyword&gt;analytics&lt;/keyword&gt;&lt;keyword&gt;framework&lt;/keyword&gt;&lt;keyword&gt;performance&lt;/keyword&gt;&lt;keyword&gt;prognostics&lt;/keyword&gt;&lt;keyword&gt;cycle&lt;/keyword&gt;&lt;/keywords&gt;&lt;dates&gt;&lt;year&gt;2021&lt;/year&gt;&lt;pub-dates&gt;&lt;date&gt;Mar&lt;/date&gt;&lt;/pub-dates&gt;&lt;/dates&gt;&lt;accession-num&gt;WOS:000645810500001&lt;/accession-num&gt;&lt;urls&gt;&lt;related-urls&gt;&lt;url&gt;&amp;lt;Go to ISI&amp;gt;://WOS:000645810500001&lt;/url&gt;&lt;/related-urls&gt;&lt;/urls&gt;&lt;electronic-resource-num&gt;ARTN 2546&amp;#xD;10.3390/app11062546&lt;/electronic-resource-num&gt;&lt;language&gt;English&lt;/language&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Nacchia</w:t>
      </w:r>
      <w:r w:rsidR="004F7D9A" w:rsidRPr="001B556D">
        <w:rPr>
          <w:rFonts w:ascii="Times New Roman" w:hAnsi="Times New Roman"/>
          <w:i/>
          <w:noProof/>
        </w:rPr>
        <w:t xml:space="preserve"> et al.</w:t>
      </w:r>
      <w:r w:rsidR="004F7D9A" w:rsidRPr="001B556D">
        <w:rPr>
          <w:rFonts w:ascii="Times New Roman" w:hAnsi="Times New Roman"/>
          <w:noProof/>
        </w:rPr>
        <w:t>, 2021</w:t>
      </w:r>
      <w:r w:rsidR="004F7D9A" w:rsidRPr="001B556D">
        <w:rPr>
          <w:rFonts w:ascii="Times New Roman" w:hAnsi="Times New Roman"/>
        </w:rPr>
        <w:fldChar w:fldCharType="end"/>
      </w:r>
      <w:r w:rsidRPr="001B556D">
        <w:rPr>
          <w:rFonts w:ascii="Times New Roman" w:hAnsi="Times New Roman"/>
        </w:rPr>
        <w:t>) for automated or semi-automated processing of image data (e.g.</w:t>
      </w:r>
      <w:r w:rsidR="00204CA4" w:rsidRPr="001B556D">
        <w:rPr>
          <w:rFonts w:ascii="Times New Roman" w:hAnsi="Times New Roman"/>
        </w:rPr>
        <w:t xml:space="preserve">, </w:t>
      </w:r>
      <w:r w:rsidRPr="001B556D">
        <w:rPr>
          <w:rFonts w:ascii="Times New Roman" w:hAnsi="Times New Roman"/>
        </w:rPr>
        <w:t>from camera traps, video tracking, thermal imaging</w:t>
      </w:r>
      <w:r w:rsidR="00F70389" w:rsidRPr="001B556D">
        <w:rPr>
          <w:rFonts w:ascii="Times New Roman" w:hAnsi="Times New Roman"/>
        </w:rPr>
        <w:t xml:space="preserve">;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Nazir&lt;/Author&gt;&lt;Year&gt;2021&lt;/Year&gt;&lt;RecNum&gt;103&lt;/RecNum&gt;&lt;DisplayText&gt;Nazir &amp;amp; Kaleem, 2021&lt;/DisplayText&gt;&lt;record&gt;&lt;rec-number&gt;103&lt;/rec-number&gt;&lt;foreign-keys&gt;&lt;key app="EN" db-id="std0vfss4f2as9eps9f59s0xd20vpsea9vp2" timestamp="1636870514"&gt;103&lt;/key&gt;&lt;/foreign-keys&gt;&lt;ref-type name="Journal Article"&gt;17&lt;/ref-type&gt;&lt;contributors&gt;&lt;authors&gt;&lt;author&gt;Nazir, S.&lt;/author&gt;&lt;author&gt;Kaleem, M.&lt;/author&gt;&lt;/authors&gt;&lt;/contributors&gt;&lt;auth-address&gt;Glasgow Caledonian Univ, Sch Comp Engn &amp;amp; Built Environm, Glasgow, Lanark, Scotland&amp;#xD;COMSATS Univ, Dept Elect &amp;amp; Comp Engn, Islamabad, Pakistan&lt;/auth-address&gt;&lt;titles&gt;&lt;title&gt;Advances in image acquisition and processing technologies transforming animal ecological studies&lt;/title&gt;&lt;secondary-title&gt;Ecological Informatics&lt;/secondary-title&gt;&lt;alt-title&gt;Ecol Inform&lt;/alt-title&gt;&lt;/titles&gt;&lt;periodical&gt;&lt;full-title&gt;Ecological Informatics&lt;/full-title&gt;&lt;abbr-1&gt;Ecol Inform&lt;/abbr-1&gt;&lt;/periodical&gt;&lt;alt-periodical&gt;&lt;full-title&gt;Ecological Informatics&lt;/full-title&gt;&lt;abbr-1&gt;Ecol Inform&lt;/abbr-1&gt;&lt;/alt-periodical&gt;&lt;volume&gt;61&lt;/volume&gt;&lt;keywords&gt;&lt;keyword&gt;animal behaviour&lt;/keyword&gt;&lt;keyword&gt;big data&lt;/keyword&gt;&lt;keyword&gt;computer vision&lt;/keyword&gt;&lt;keyword&gt;deep learning&lt;/keyword&gt;&lt;keyword&gt;image processing&lt;/keyword&gt;&lt;keyword&gt;population monitoring&lt;/keyword&gt;&lt;keyword&gt;drone&lt;/keyword&gt;&lt;keyword&gt;robot&lt;/keyword&gt;&lt;/keywords&gt;&lt;dates&gt;&lt;year&gt;2021&lt;/year&gt;&lt;pub-dates&gt;&lt;date&gt;Mar&lt;/date&gt;&lt;/pub-dates&gt;&lt;/dates&gt;&lt;isbn&gt;1574-9541&lt;/isbn&gt;&lt;accession-num&gt;WOS:000626676100003&lt;/accession-num&gt;&lt;urls&gt;&lt;related-urls&gt;&lt;url&gt;&amp;lt;Go to ISI&amp;gt;://WOS:000626676100003&lt;/url&gt;&lt;/related-urls&gt;&lt;/urls&gt;&lt;electronic-resource-num&gt;ARTN 101212&amp;#xD;10.1016/j.ecoinf.2021.101212&lt;/electronic-resource-num&gt;&lt;language&gt;English&lt;/language&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Nazir &amp; Kaleem, 2021</w:t>
      </w:r>
      <w:r w:rsidR="004F7D9A" w:rsidRPr="001B556D">
        <w:rPr>
          <w:rFonts w:ascii="Times New Roman" w:hAnsi="Times New Roman"/>
        </w:rPr>
        <w:fldChar w:fldCharType="end"/>
      </w:r>
      <w:r w:rsidRPr="001B556D">
        <w:rPr>
          <w:rFonts w:ascii="Times New Roman" w:hAnsi="Times New Roman"/>
        </w:rPr>
        <w:t>)</w:t>
      </w:r>
      <w:r w:rsidR="009A29EF">
        <w:rPr>
          <w:rFonts w:ascii="Times New Roman" w:hAnsi="Times New Roman"/>
        </w:rPr>
        <w:t>,</w:t>
      </w:r>
      <w:r w:rsidRPr="001B556D">
        <w:rPr>
          <w:rFonts w:ascii="Times New Roman" w:hAnsi="Times New Roman"/>
        </w:rPr>
        <w:t xml:space="preserve"> at a scale where individual animals are visible (</w:t>
      </w:r>
      <w:r w:rsidR="00690271" w:rsidRPr="001B556D">
        <w:rPr>
          <w:rFonts w:ascii="Times New Roman" w:hAnsi="Times New Roman"/>
        </w:rPr>
        <w:t>includ</w:t>
      </w:r>
      <w:r w:rsidR="00690271">
        <w:rPr>
          <w:rFonts w:ascii="Times New Roman" w:hAnsi="Times New Roman"/>
        </w:rPr>
        <w:t>ing</w:t>
      </w:r>
      <w:r w:rsidR="00690271" w:rsidRPr="001B556D">
        <w:rPr>
          <w:rFonts w:ascii="Times New Roman" w:hAnsi="Times New Roman"/>
        </w:rPr>
        <w:t xml:space="preserve"> </w:t>
      </w:r>
      <w:r w:rsidRPr="001B556D">
        <w:rPr>
          <w:rFonts w:ascii="Times New Roman" w:hAnsi="Times New Roman"/>
        </w:rPr>
        <w:t xml:space="preserve">aerial and drone images </w:t>
      </w:r>
      <w:r w:rsidR="00A457E7" w:rsidRPr="001B556D">
        <w:rPr>
          <w:rFonts w:ascii="Times New Roman" w:hAnsi="Times New Roman"/>
        </w:rPr>
        <w:t xml:space="preserve">but </w:t>
      </w:r>
      <w:r w:rsidR="00B76768" w:rsidRPr="001B556D">
        <w:rPr>
          <w:rFonts w:ascii="Times New Roman" w:hAnsi="Times New Roman"/>
        </w:rPr>
        <w:t>exclud</w:t>
      </w:r>
      <w:r w:rsidR="00B76768">
        <w:rPr>
          <w:rFonts w:ascii="Times New Roman" w:hAnsi="Times New Roman"/>
        </w:rPr>
        <w:t>ing</w:t>
      </w:r>
      <w:r w:rsidR="00B76768" w:rsidRPr="001B556D">
        <w:rPr>
          <w:rFonts w:ascii="Times New Roman" w:hAnsi="Times New Roman"/>
        </w:rPr>
        <w:t xml:space="preserve"> </w:t>
      </w:r>
      <w:r w:rsidRPr="001B556D">
        <w:rPr>
          <w:rFonts w:ascii="Times New Roman" w:hAnsi="Times New Roman"/>
        </w:rPr>
        <w:t xml:space="preserve">images gathered from satellites, </w:t>
      </w:r>
      <w:r w:rsidR="006D53B4">
        <w:rPr>
          <w:rFonts w:ascii="Times New Roman" w:hAnsi="Times New Roman"/>
        </w:rPr>
        <w:t>biologging</w:t>
      </w:r>
      <w:r w:rsidRPr="001B556D">
        <w:rPr>
          <w:rFonts w:ascii="Times New Roman" w:hAnsi="Times New Roman"/>
        </w:rPr>
        <w:t>, X-ray, MRI images or equivalent)</w:t>
      </w:r>
      <w:r w:rsidR="00A126EA" w:rsidRPr="001B556D">
        <w:rPr>
          <w:rFonts w:ascii="Times New Roman" w:hAnsi="Times New Roman"/>
        </w:rPr>
        <w:t xml:space="preserve">. </w:t>
      </w:r>
    </w:p>
    <w:p w14:paraId="1607A30B" w14:textId="35188306" w:rsidR="00136A72" w:rsidRPr="001B556D" w:rsidRDefault="00136A72" w:rsidP="001D6F56">
      <w:pPr>
        <w:spacing w:line="480" w:lineRule="auto"/>
        <w:rPr>
          <w:rFonts w:ascii="Times New Roman" w:hAnsi="Times New Roman"/>
          <w:lang w:eastAsia="x-none"/>
        </w:rPr>
      </w:pPr>
      <w:r w:rsidRPr="001B556D">
        <w:rPr>
          <w:rFonts w:ascii="Times New Roman" w:hAnsi="Times New Roman"/>
        </w:rPr>
        <w:t xml:space="preserve">C – Comparator / Context: images </w:t>
      </w:r>
      <w:r w:rsidR="003A7D22">
        <w:rPr>
          <w:rFonts w:ascii="Times New Roman" w:hAnsi="Times New Roman"/>
        </w:rPr>
        <w:t xml:space="preserve">from </w:t>
      </w:r>
      <w:r w:rsidRPr="001B556D">
        <w:rPr>
          <w:rFonts w:ascii="Times New Roman" w:hAnsi="Times New Roman"/>
        </w:rPr>
        <w:t>the wild or semi-wild (</w:t>
      </w:r>
      <w:r w:rsidR="003A7D22" w:rsidRPr="001B556D">
        <w:rPr>
          <w:rFonts w:ascii="Times New Roman" w:hAnsi="Times New Roman"/>
        </w:rPr>
        <w:t>includ</w:t>
      </w:r>
      <w:r w:rsidR="003A7D22">
        <w:rPr>
          <w:rFonts w:ascii="Times New Roman" w:hAnsi="Times New Roman"/>
        </w:rPr>
        <w:t>ing</w:t>
      </w:r>
      <w:r w:rsidR="003A7D22" w:rsidRPr="001B556D">
        <w:rPr>
          <w:rFonts w:ascii="Times New Roman" w:hAnsi="Times New Roman"/>
        </w:rPr>
        <w:t xml:space="preserve"> </w:t>
      </w:r>
      <w:r w:rsidRPr="001B556D">
        <w:rPr>
          <w:rFonts w:ascii="Times New Roman" w:hAnsi="Times New Roman"/>
        </w:rPr>
        <w:t xml:space="preserve">zoo enclosures, </w:t>
      </w:r>
      <w:r w:rsidR="008D02E2">
        <w:rPr>
          <w:rFonts w:ascii="Times New Roman" w:hAnsi="Times New Roman"/>
        </w:rPr>
        <w:t xml:space="preserve">but </w:t>
      </w:r>
      <w:r w:rsidR="00397F62" w:rsidRPr="001B556D">
        <w:rPr>
          <w:rFonts w:ascii="Times New Roman" w:hAnsi="Times New Roman"/>
        </w:rPr>
        <w:t>exclud</w:t>
      </w:r>
      <w:r w:rsidR="00397F62">
        <w:rPr>
          <w:rFonts w:ascii="Times New Roman" w:hAnsi="Times New Roman"/>
        </w:rPr>
        <w:t>ing</w:t>
      </w:r>
      <w:r w:rsidR="00397F62" w:rsidRPr="001B556D">
        <w:rPr>
          <w:rFonts w:ascii="Times New Roman" w:hAnsi="Times New Roman"/>
        </w:rPr>
        <w:t xml:space="preserve"> </w:t>
      </w:r>
      <w:r w:rsidRPr="001B556D">
        <w:rPr>
          <w:rFonts w:ascii="Times New Roman" w:hAnsi="Times New Roman"/>
        </w:rPr>
        <w:t>lab-based or agricultural / aquaculture / pet studies).</w:t>
      </w:r>
    </w:p>
    <w:p w14:paraId="3E068768" w14:textId="16A93AF1" w:rsidR="00136A72" w:rsidRPr="001B556D" w:rsidRDefault="00136A72" w:rsidP="001D6F56">
      <w:pPr>
        <w:spacing w:line="480" w:lineRule="auto"/>
        <w:rPr>
          <w:rFonts w:ascii="Times New Roman" w:hAnsi="Times New Roman"/>
          <w:lang w:eastAsia="x-none"/>
        </w:rPr>
      </w:pPr>
      <w:r w:rsidRPr="001B556D">
        <w:rPr>
          <w:rFonts w:ascii="Times New Roman" w:hAnsi="Times New Roman"/>
        </w:rPr>
        <w:t xml:space="preserve">O – Outcomes: analyses focus on </w:t>
      </w:r>
      <w:r w:rsidR="00387408">
        <w:rPr>
          <w:rFonts w:ascii="Times New Roman" w:hAnsi="Times New Roman"/>
        </w:rPr>
        <w:t>animal</w:t>
      </w:r>
      <w:r w:rsidR="008D02E2">
        <w:rPr>
          <w:rFonts w:ascii="Times New Roman" w:hAnsi="Times New Roman"/>
        </w:rPr>
        <w:t xml:space="preserve"> </w:t>
      </w:r>
      <w:r w:rsidR="00387408">
        <w:rPr>
          <w:rFonts w:ascii="Times New Roman" w:hAnsi="Times New Roman"/>
        </w:rPr>
        <w:t>/</w:t>
      </w:r>
      <w:r w:rsidR="008D02E2">
        <w:rPr>
          <w:rFonts w:ascii="Times New Roman" w:hAnsi="Times New Roman"/>
        </w:rPr>
        <w:t xml:space="preserve"> </w:t>
      </w:r>
      <w:r w:rsidR="00387408">
        <w:rPr>
          <w:rFonts w:ascii="Times New Roman" w:hAnsi="Times New Roman"/>
        </w:rPr>
        <w:t>species</w:t>
      </w:r>
      <w:r w:rsidRPr="001B556D">
        <w:rPr>
          <w:rFonts w:ascii="Times New Roman" w:hAnsi="Times New Roman"/>
        </w:rPr>
        <w:t xml:space="preserve"> individual recognition / classification or animal behaviour recognition / classification.</w:t>
      </w:r>
    </w:p>
    <w:p w14:paraId="69A4441B" w14:textId="77777777" w:rsidR="00136A72" w:rsidRPr="001B556D" w:rsidRDefault="00136A72" w:rsidP="001D6F56">
      <w:pPr>
        <w:pStyle w:val="Heading2"/>
      </w:pPr>
      <w:r w:rsidRPr="001B556D">
        <w:lastRenderedPageBreak/>
        <w:t xml:space="preserve">2.2 | Searches </w:t>
      </w:r>
    </w:p>
    <w:p w14:paraId="5DD5AD6D" w14:textId="70E2A973" w:rsidR="00136A72" w:rsidRPr="001B556D" w:rsidRDefault="007442E1" w:rsidP="001D6F56">
      <w:pPr>
        <w:spacing w:line="480" w:lineRule="auto"/>
        <w:rPr>
          <w:rFonts w:ascii="Times New Roman" w:hAnsi="Times New Roman"/>
          <w:lang w:eastAsia="x-none"/>
        </w:rPr>
      </w:pPr>
      <w:r>
        <w:rPr>
          <w:rFonts w:ascii="Times New Roman" w:hAnsi="Times New Roman"/>
          <w:lang w:eastAsia="x-none"/>
        </w:rPr>
        <w:t>For</w:t>
      </w:r>
      <w:r w:rsidR="00136A72" w:rsidRPr="001B556D">
        <w:rPr>
          <w:rFonts w:ascii="Times New Roman" w:hAnsi="Times New Roman"/>
          <w:lang w:eastAsia="x-none"/>
        </w:rPr>
        <w:t xml:space="preserve"> a representative sample of multi-disciplinary literature, we </w:t>
      </w:r>
      <w:r>
        <w:rPr>
          <w:rFonts w:ascii="Times New Roman" w:hAnsi="Times New Roman"/>
          <w:lang w:eastAsia="x-none"/>
        </w:rPr>
        <w:t>ran</w:t>
      </w:r>
      <w:r w:rsidRPr="001B556D">
        <w:rPr>
          <w:rFonts w:ascii="Times New Roman" w:hAnsi="Times New Roman"/>
          <w:lang w:eastAsia="x-none"/>
        </w:rPr>
        <w:t xml:space="preserve"> </w:t>
      </w:r>
      <w:r w:rsidR="00136A72" w:rsidRPr="001B556D">
        <w:rPr>
          <w:rFonts w:ascii="Times New Roman" w:hAnsi="Times New Roman"/>
          <w:lang w:eastAsia="x-none"/>
        </w:rPr>
        <w:t xml:space="preserve">a literature search using Scopus search engine on 2021/10/10 </w:t>
      </w:r>
      <w:r>
        <w:rPr>
          <w:rFonts w:ascii="Times New Roman" w:hAnsi="Times New Roman"/>
          <w:lang w:eastAsia="x-none"/>
        </w:rPr>
        <w:t>with</w:t>
      </w:r>
      <w:r w:rsidRPr="001B556D">
        <w:rPr>
          <w:rFonts w:ascii="Times New Roman" w:hAnsi="Times New Roman"/>
          <w:lang w:eastAsia="x-none"/>
        </w:rPr>
        <w:t xml:space="preserve"> </w:t>
      </w:r>
      <w:r w:rsidR="00136A72" w:rsidRPr="001B556D">
        <w:rPr>
          <w:rFonts w:ascii="Times New Roman" w:hAnsi="Times New Roman"/>
          <w:lang w:eastAsia="x-none"/>
        </w:rPr>
        <w:t>a pre-piloted search string: ( TITLE-ABS-KEY ( ( *automatic* OR “machine learning” OR “computer learning” OR “deep learning” OR “neural network*” OR “random forest*” OR “convolutional neural” OR “convolutional network*” OR “learning algorithm*” OR “Support Vector*” ) AND ( image* OR camera* OR video* OR vision ) AND ( *wild* OR population* OR “species identif*” OR “species label*” OR “species richness” OR ( bahavio* AND within/ 10 classif* ) OR ( bahavio* AND within/ 10 recogn* ) ) AND NOT ( “natural language” OR “sign language” OR accelomet* OR clinical* OR industr* OR agricult* OR farm* OR leaf OR husbandry OR food* OR tissue* OR cell* OR cultur* OR wildfire* OR “tree growth” OR forestry OR hydrolog* OR engineer* OR “oxygen species” OR molec* OR bacteria* OR microb* OR chemi* OR spectrom* OR brain* OR drug* OR patient* OR cancer* OR smoking OR disease OR diabet* OR landsat* OR sentinel OR satellite* OR “land cover” OR “land use” OR “vegetation map*” OR galax* OR “Google Earth” OR scan* OR “X-ray” OR “health care” OR participant* OR emotion* OR employee* OR speech OR proceedings ) ) ) AND PUBYEAR &gt; 2016. We used no language filters to capture literature from multiple countries.</w:t>
      </w:r>
    </w:p>
    <w:p w14:paraId="696B24D5" w14:textId="77777777" w:rsidR="00136A72" w:rsidRPr="001B556D" w:rsidRDefault="00136A72" w:rsidP="001D6F56">
      <w:pPr>
        <w:pStyle w:val="Heading2"/>
      </w:pPr>
      <w:r w:rsidRPr="001B556D">
        <w:t xml:space="preserve">2.3 | Article screening </w:t>
      </w:r>
    </w:p>
    <w:p w14:paraId="4E70F158" w14:textId="1BD0C95F" w:rsidR="00136A72" w:rsidRPr="001B556D" w:rsidRDefault="00136A72" w:rsidP="001D6F56">
      <w:pPr>
        <w:spacing w:line="480" w:lineRule="auto"/>
        <w:rPr>
          <w:rFonts w:ascii="Times New Roman" w:hAnsi="Times New Roman"/>
        </w:rPr>
      </w:pPr>
      <w:r w:rsidRPr="001B556D">
        <w:rPr>
          <w:rFonts w:ascii="Times New Roman" w:hAnsi="Times New Roman"/>
        </w:rPr>
        <w:t>We used Rayyan QCRI software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Ouzzani&lt;/Author&gt;&lt;Year&gt;2016&lt;/Year&gt;&lt;RecNum&gt;140&lt;/RecNum&gt;&lt;DisplayText&gt;Ouzzani&lt;style face="italic"&gt; et al.&lt;/style&gt;, 2016&lt;/DisplayText&gt;&lt;record&gt;&lt;rec-number&gt;140&lt;/rec-number&gt;&lt;foreign-keys&gt;&lt;key app="EN" db-id="std0vfss4f2as9eps9f59s0xd20vpsea9vp2" timestamp="1646995273"&gt;140&lt;/key&gt;&lt;/foreign-keys&gt;&lt;ref-type name="Journal Article"&gt;17&lt;/ref-type&gt;&lt;contributors&gt;&lt;authors&gt;&lt;author&gt;Ouzzani, M.&lt;/author&gt;&lt;author&gt;Hammady, H.&lt;/author&gt;&lt;author&gt;Fedorowicz, Z.&lt;/author&gt;&lt;author&gt;Elmagarmid, A.&lt;/author&gt;&lt;/authors&gt;&lt;/contributors&gt;&lt;auth-address&gt;HBKU, Qatar Comp Res Inst, Doha, Qatar&amp;#xD;Cochrane Bahrain, Awali, Bahrain&lt;/auth-address&gt;&lt;titles&gt;&lt;title&gt;Rayyan-a web and mobile app for systematic reviews&lt;/title&gt;&lt;secondary-title&gt;Systematic Reviews&lt;/secondary-title&gt;&lt;alt-title&gt;Syst Rev-London&lt;/alt-title&gt;&lt;/titles&gt;&lt;periodical&gt;&lt;full-title&gt;Systematic Reviews&lt;/full-title&gt;&lt;abbr-1&gt;Syst Rev-London&lt;/abbr-1&gt;&lt;/periodical&gt;&lt;alt-periodical&gt;&lt;full-title&gt;Systematic Reviews&lt;/full-title&gt;&lt;abbr-1&gt;Syst Rev-London&lt;/abbr-1&gt;&lt;/alt-periodical&gt;&lt;volume&gt;5&lt;/volume&gt;&lt;keywords&gt;&lt;keyword&gt;systematic reviews&lt;/keyword&gt;&lt;keyword&gt;evidence-based medicine&lt;/keyword&gt;&lt;keyword&gt;automation&lt;/keyword&gt;&lt;/keywords&gt;&lt;dates&gt;&lt;year&gt;2016&lt;/year&gt;&lt;/dates&gt;&lt;accession-num&gt;WOS:000453148200209&lt;/accession-num&gt;&lt;urls&gt;&lt;related-urls&gt;&lt;url&gt;&amp;lt;Go to ISI&amp;gt;://WOS:000453148200209&lt;/url&gt;&lt;/related-urls&gt;&lt;/urls&gt;&lt;electronic-resource-num&gt;ARTN 210&amp;#xD;10.1186/s13643-016-0384-4&lt;/electronic-resource-num&gt;&lt;language&gt;English&lt;/language&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Ouzzani</w:t>
      </w:r>
      <w:r w:rsidR="004F7D9A" w:rsidRPr="001B556D">
        <w:rPr>
          <w:rFonts w:ascii="Times New Roman" w:hAnsi="Times New Roman"/>
          <w:i/>
          <w:noProof/>
        </w:rPr>
        <w:t xml:space="preserve"> et al.</w:t>
      </w:r>
      <w:r w:rsidR="004F7D9A" w:rsidRPr="001B556D">
        <w:rPr>
          <w:rFonts w:ascii="Times New Roman" w:hAnsi="Times New Roman"/>
          <w:noProof/>
        </w:rPr>
        <w:t>, 2016</w:t>
      </w:r>
      <w:r w:rsidR="004F7D9A" w:rsidRPr="001B556D">
        <w:rPr>
          <w:rFonts w:ascii="Times New Roman" w:hAnsi="Times New Roman"/>
        </w:rPr>
        <w:fldChar w:fldCharType="end"/>
      </w:r>
      <w:r w:rsidRPr="001B556D">
        <w:rPr>
          <w:rFonts w:ascii="Times New Roman" w:hAnsi="Times New Roman"/>
        </w:rPr>
        <w:t>) to screen bibliographic records downloaded from Scopus. Two researchers (ML, JT) independently performed the screening</w:t>
      </w:r>
      <w:r w:rsidR="008D02E2">
        <w:rPr>
          <w:rFonts w:ascii="Times New Roman" w:hAnsi="Times New Roman"/>
        </w:rPr>
        <w:t>,</w:t>
      </w:r>
      <w:r w:rsidRPr="001B556D">
        <w:rPr>
          <w:rFonts w:ascii="Times New Roman" w:hAnsi="Times New Roman"/>
        </w:rPr>
        <w:t xml:space="preserve"> assessing titles, </w:t>
      </w:r>
      <w:r w:rsidR="00AF29AF" w:rsidRPr="001B556D">
        <w:rPr>
          <w:rFonts w:ascii="Times New Roman" w:hAnsi="Times New Roman"/>
        </w:rPr>
        <w:t>abstracts,</w:t>
      </w:r>
      <w:r w:rsidRPr="001B556D">
        <w:rPr>
          <w:rFonts w:ascii="Times New Roman" w:hAnsi="Times New Roman"/>
        </w:rPr>
        <w:t xml:space="preserve"> and keywords of each article. This screening resulted in articles included for full-text assessment and data extraction. We excluded publications without full text available</w:t>
      </w:r>
      <w:r w:rsidR="00411236">
        <w:rPr>
          <w:rFonts w:ascii="Times New Roman" w:hAnsi="Times New Roman"/>
        </w:rPr>
        <w:t>,</w:t>
      </w:r>
      <w:r w:rsidRPr="001B556D">
        <w:rPr>
          <w:rFonts w:ascii="Times New Roman" w:hAnsi="Times New Roman"/>
        </w:rPr>
        <w:t xml:space="preserve"> after contacting study authors via ResearchGate. </w:t>
      </w:r>
    </w:p>
    <w:p w14:paraId="5DE7A15F" w14:textId="77777777" w:rsidR="00136A72" w:rsidRPr="001B556D" w:rsidRDefault="00136A72" w:rsidP="001D6F56">
      <w:pPr>
        <w:pStyle w:val="Heading2"/>
      </w:pPr>
      <w:r w:rsidRPr="001B556D">
        <w:t>2.4 | Data extraction and coding</w:t>
      </w:r>
    </w:p>
    <w:p w14:paraId="1A26A2A4" w14:textId="3BFB1773" w:rsidR="00136A72" w:rsidRPr="001B556D" w:rsidRDefault="00136A72" w:rsidP="001D6F56">
      <w:pPr>
        <w:spacing w:line="480" w:lineRule="auto"/>
        <w:rPr>
          <w:rFonts w:ascii="Times New Roman" w:hAnsi="Times New Roman"/>
        </w:rPr>
      </w:pPr>
      <w:r w:rsidRPr="001B556D">
        <w:rPr>
          <w:rFonts w:ascii="Times New Roman" w:hAnsi="Times New Roman"/>
        </w:rPr>
        <w:t>For data extraction from the articles with full text, we used a two-part custom questionnaire (details in Supplementary Materials) implemented as a Google Form</w:t>
      </w:r>
      <w:r w:rsidR="00BA0FAC">
        <w:rPr>
          <w:rFonts w:ascii="Times New Roman" w:hAnsi="Times New Roman"/>
        </w:rPr>
        <w:t xml:space="preserve">. </w:t>
      </w:r>
      <w:r w:rsidRPr="001B556D">
        <w:rPr>
          <w:rFonts w:ascii="Times New Roman" w:hAnsi="Times New Roman"/>
        </w:rPr>
        <w:t xml:space="preserve">We used the first part of the form to </w:t>
      </w:r>
      <w:r w:rsidRPr="001B556D">
        <w:rPr>
          <w:rFonts w:ascii="Times New Roman" w:hAnsi="Times New Roman"/>
        </w:rPr>
        <w:lastRenderedPageBreak/>
        <w:t xml:space="preserve">re-assess the </w:t>
      </w:r>
      <w:r w:rsidR="00175C08">
        <w:rPr>
          <w:rFonts w:ascii="Times New Roman" w:hAnsi="Times New Roman"/>
        </w:rPr>
        <w:t>fulfilment</w:t>
      </w:r>
      <w:r w:rsidRPr="001B556D">
        <w:rPr>
          <w:rFonts w:ascii="Times New Roman" w:hAnsi="Times New Roman"/>
        </w:rPr>
        <w:t xml:space="preserve"> of the inclusion criteria and the second part of the form to extract key data on the study content. At least two </w:t>
      </w:r>
      <w:r w:rsidR="00D426A2">
        <w:rPr>
          <w:rFonts w:ascii="Times New Roman" w:hAnsi="Times New Roman"/>
        </w:rPr>
        <w:t>assessors</w:t>
      </w:r>
      <w:r w:rsidR="00D426A2">
        <w:rPr>
          <w:rStyle w:val="CommentReference"/>
        </w:rPr>
        <w:t xml:space="preserve"> </w:t>
      </w:r>
      <w:r w:rsidRPr="001B556D">
        <w:rPr>
          <w:rFonts w:ascii="Times New Roman" w:hAnsi="Times New Roman"/>
        </w:rPr>
        <w:t xml:space="preserve">extracted </w:t>
      </w:r>
      <w:r w:rsidR="000F5AC7">
        <w:rPr>
          <w:rFonts w:ascii="Times New Roman" w:hAnsi="Times New Roman"/>
        </w:rPr>
        <w:t xml:space="preserve">the </w:t>
      </w:r>
      <w:r w:rsidRPr="001B556D">
        <w:rPr>
          <w:rFonts w:ascii="Times New Roman" w:hAnsi="Times New Roman"/>
        </w:rPr>
        <w:t xml:space="preserve">first 6% of the papers independently during the piloting round. One </w:t>
      </w:r>
      <w:r w:rsidR="000915E3">
        <w:rPr>
          <w:rFonts w:ascii="Times New Roman" w:hAnsi="Times New Roman"/>
        </w:rPr>
        <w:t>assessor</w:t>
      </w:r>
      <w:r w:rsidR="000915E3" w:rsidRPr="001B556D">
        <w:rPr>
          <w:rFonts w:ascii="Times New Roman" w:hAnsi="Times New Roman"/>
        </w:rPr>
        <w:t xml:space="preserve"> </w:t>
      </w:r>
      <w:r w:rsidRPr="001B556D">
        <w:rPr>
          <w:rFonts w:ascii="Times New Roman" w:hAnsi="Times New Roman"/>
        </w:rPr>
        <w:t>(ML) extracted the remaining</w:t>
      </w:r>
      <w:r w:rsidR="000F5AC7">
        <w:rPr>
          <w:rFonts w:ascii="Times New Roman" w:hAnsi="Times New Roman"/>
        </w:rPr>
        <w:t>,</w:t>
      </w:r>
      <w:r w:rsidRPr="001B556D">
        <w:rPr>
          <w:rFonts w:ascii="Times New Roman" w:hAnsi="Times New Roman"/>
        </w:rPr>
        <w:t xml:space="preserve"> and another </w:t>
      </w:r>
      <w:r w:rsidR="000915E3">
        <w:rPr>
          <w:rFonts w:ascii="Times New Roman" w:hAnsi="Times New Roman"/>
        </w:rPr>
        <w:t>assessor</w:t>
      </w:r>
      <w:r w:rsidR="000915E3" w:rsidRPr="001B556D">
        <w:rPr>
          <w:rFonts w:ascii="Times New Roman" w:hAnsi="Times New Roman"/>
        </w:rPr>
        <w:t xml:space="preserve"> </w:t>
      </w:r>
      <w:r w:rsidRPr="001B556D">
        <w:rPr>
          <w:rFonts w:ascii="Times New Roman" w:hAnsi="Times New Roman"/>
        </w:rPr>
        <w:t xml:space="preserve">(RF) independently cross-checked extracted data. </w:t>
      </w:r>
      <w:r w:rsidR="000915E3">
        <w:rPr>
          <w:rFonts w:ascii="Times New Roman" w:hAnsi="Times New Roman"/>
        </w:rPr>
        <w:t>Assessors</w:t>
      </w:r>
      <w:r w:rsidR="000915E3" w:rsidRPr="001B556D">
        <w:rPr>
          <w:rFonts w:ascii="Times New Roman" w:hAnsi="Times New Roman"/>
        </w:rPr>
        <w:t xml:space="preserve"> </w:t>
      </w:r>
      <w:r w:rsidR="000915E3">
        <w:rPr>
          <w:rFonts w:ascii="Times New Roman" w:hAnsi="Times New Roman"/>
        </w:rPr>
        <w:t>authoring</w:t>
      </w:r>
      <w:r w:rsidRPr="001B556D">
        <w:rPr>
          <w:rFonts w:ascii="Times New Roman" w:hAnsi="Times New Roman"/>
        </w:rPr>
        <w:t xml:space="preserve"> articles considered within the review were not involved in decisions regarding inclusion, extraction, or critical appraisal of their work. Apart from the data extracted via the questionnaire, we derived additional variables such as whether </w:t>
      </w:r>
      <w:r w:rsidR="000F5AC7">
        <w:rPr>
          <w:rFonts w:ascii="Times New Roman" w:hAnsi="Times New Roman"/>
        </w:rPr>
        <w:t xml:space="preserve">the </w:t>
      </w:r>
      <w:r w:rsidRPr="001B556D">
        <w:rPr>
          <w:rFonts w:ascii="Times New Roman" w:hAnsi="Times New Roman"/>
        </w:rPr>
        <w:t>full-text publication was included or excluded from the final dataset and the main reason for exclusion, extracted coordinates for field-based studies</w:t>
      </w:r>
      <w:r w:rsidR="008D02E2">
        <w:rPr>
          <w:rFonts w:ascii="Times New Roman" w:hAnsi="Times New Roman"/>
        </w:rPr>
        <w:t xml:space="preserve">. </w:t>
      </w:r>
      <w:commentRangeStart w:id="13"/>
      <w:r w:rsidR="008D02E2">
        <w:rPr>
          <w:rFonts w:ascii="Times New Roman" w:hAnsi="Times New Roman"/>
        </w:rPr>
        <w:t xml:space="preserve">We </w:t>
      </w:r>
      <w:r w:rsidRPr="001B556D">
        <w:rPr>
          <w:rFonts w:ascii="Times New Roman" w:hAnsi="Times New Roman"/>
        </w:rPr>
        <w:t>coded whether location information was relatively precise or unclear</w:t>
      </w:r>
      <w:r w:rsidR="008D02E2">
        <w:rPr>
          <w:rFonts w:ascii="Times New Roman" w:hAnsi="Times New Roman"/>
        </w:rPr>
        <w:t>. We also</w:t>
      </w:r>
      <w:r w:rsidRPr="001B556D">
        <w:rPr>
          <w:rFonts w:ascii="Times New Roman" w:hAnsi="Times New Roman"/>
        </w:rPr>
        <w:t xml:space="preserve"> categorised publication journals into ecological, computer </w:t>
      </w:r>
      <w:r w:rsidR="000F5AC7">
        <w:rPr>
          <w:rFonts w:ascii="Times New Roman" w:hAnsi="Times New Roman"/>
        </w:rPr>
        <w:t>science-related</w:t>
      </w:r>
      <w:r w:rsidRPr="001B556D">
        <w:rPr>
          <w:rFonts w:ascii="Times New Roman" w:hAnsi="Times New Roman"/>
        </w:rPr>
        <w:t xml:space="preserve"> and multidisciplinary.</w:t>
      </w:r>
      <w:commentRangeEnd w:id="13"/>
      <w:r w:rsidR="008D02E2">
        <w:rPr>
          <w:rStyle w:val="CommentReference"/>
        </w:rPr>
        <w:commentReference w:id="13"/>
      </w:r>
    </w:p>
    <w:p w14:paraId="573A1AFC" w14:textId="77777777" w:rsidR="00136A72" w:rsidRPr="001B556D" w:rsidRDefault="00136A72" w:rsidP="001D6F56">
      <w:pPr>
        <w:pStyle w:val="Heading2"/>
      </w:pPr>
      <w:r w:rsidRPr="001B556D">
        <w:t>2.5 | Critical appraisal</w:t>
      </w:r>
    </w:p>
    <w:p w14:paraId="6B2A123B" w14:textId="2ABF63A8" w:rsidR="00136A72" w:rsidRPr="001B556D" w:rsidRDefault="00136A72" w:rsidP="001D6F56">
      <w:pPr>
        <w:spacing w:line="480" w:lineRule="auto"/>
        <w:rPr>
          <w:rFonts w:ascii="Times New Roman" w:hAnsi="Times New Roman"/>
        </w:rPr>
      </w:pPr>
      <w:r w:rsidRPr="001B556D">
        <w:rPr>
          <w:rFonts w:ascii="Times New Roman" w:hAnsi="Times New Roman"/>
        </w:rPr>
        <w:t>As an indicator of reporting quality</w:t>
      </w:r>
      <w:r w:rsidR="00B0110A">
        <w:rPr>
          <w:rFonts w:ascii="Times New Roman" w:hAnsi="Times New Roman"/>
        </w:rPr>
        <w:t>,</w:t>
      </w:r>
      <w:r w:rsidRPr="001B556D">
        <w:rPr>
          <w:rFonts w:ascii="Times New Roman" w:hAnsi="Times New Roman"/>
        </w:rPr>
        <w:t xml:space="preserve"> we coded </w:t>
      </w:r>
      <w:r w:rsidR="00B0110A">
        <w:rPr>
          <w:rFonts w:ascii="Times New Roman" w:hAnsi="Times New Roman"/>
        </w:rPr>
        <w:t>when</w:t>
      </w:r>
      <w:r w:rsidRPr="001B556D">
        <w:rPr>
          <w:rFonts w:ascii="Times New Roman" w:hAnsi="Times New Roman"/>
        </w:rPr>
        <w:t xml:space="preserve"> we could not extract or infer information on key variables, such as sources of animal images (type of hardware and settings / locations), number of animal species / classes studie</w:t>
      </w:r>
      <w:r w:rsidR="00FA5425">
        <w:rPr>
          <w:rFonts w:ascii="Times New Roman" w:hAnsi="Times New Roman"/>
        </w:rPr>
        <w:t>d</w:t>
      </w:r>
      <w:r w:rsidRPr="001B556D">
        <w:rPr>
          <w:rFonts w:ascii="Times New Roman" w:hAnsi="Times New Roman"/>
        </w:rPr>
        <w:t xml:space="preserve">, </w:t>
      </w:r>
      <w:r w:rsidR="00FA5425">
        <w:rPr>
          <w:rFonts w:ascii="Times New Roman" w:hAnsi="Times New Roman"/>
        </w:rPr>
        <w:t xml:space="preserve">and general </w:t>
      </w:r>
      <w:r w:rsidRPr="001B556D">
        <w:rPr>
          <w:rFonts w:ascii="Times New Roman" w:hAnsi="Times New Roman"/>
        </w:rPr>
        <w:t xml:space="preserve">types of used machine learning algorithms. We also coded whether </w:t>
      </w:r>
      <w:r w:rsidR="00EA48BC">
        <w:rPr>
          <w:rFonts w:ascii="Times New Roman" w:hAnsi="Times New Roman"/>
        </w:rPr>
        <w:t xml:space="preserve">the </w:t>
      </w:r>
      <w:r w:rsidRPr="001B556D">
        <w:rPr>
          <w:rFonts w:ascii="Times New Roman" w:hAnsi="Times New Roman"/>
        </w:rPr>
        <w:t>analysis code used in the study was available for checking or reuse.</w:t>
      </w:r>
    </w:p>
    <w:p w14:paraId="480A55B9" w14:textId="77777777" w:rsidR="00136A72" w:rsidRPr="001B556D" w:rsidRDefault="00136A72" w:rsidP="001D6F56">
      <w:pPr>
        <w:pStyle w:val="Heading2"/>
      </w:pPr>
      <w:r w:rsidRPr="001B556D">
        <w:t>2.6 | Data synthesis and presentation</w:t>
      </w:r>
    </w:p>
    <w:p w14:paraId="4F877073" w14:textId="1012CF36" w:rsidR="00136A72" w:rsidRPr="001B556D" w:rsidRDefault="00136A72" w:rsidP="001D6F56">
      <w:pPr>
        <w:spacing w:line="480" w:lineRule="auto"/>
        <w:rPr>
          <w:rFonts w:ascii="Times New Roman" w:hAnsi="Times New Roman"/>
        </w:rPr>
      </w:pPr>
      <w:r w:rsidRPr="001B556D">
        <w:rPr>
          <w:rFonts w:ascii="Times New Roman" w:hAnsi="Times New Roman"/>
        </w:rPr>
        <w:t xml:space="preserve">We collated manually coded data in a single data table (Supplementary </w:t>
      </w:r>
      <w:r w:rsidR="00FA5425">
        <w:rPr>
          <w:rFonts w:ascii="Times New Roman" w:hAnsi="Times New Roman"/>
        </w:rPr>
        <w:t>File</w:t>
      </w:r>
      <w:r w:rsidRPr="001B556D">
        <w:rPr>
          <w:rFonts w:ascii="Times New Roman" w:hAnsi="Times New Roman"/>
        </w:rPr>
        <w:t xml:space="preserve">) and supplemented it with bibliographic information from downloaded Scopus records. All data wrangling and visualisations were conducted in </w:t>
      </w:r>
      <w:r w:rsidR="00EA48BC">
        <w:rPr>
          <w:rFonts w:ascii="Times New Roman" w:hAnsi="Times New Roman"/>
        </w:rPr>
        <w:t xml:space="preserve">an </w:t>
      </w:r>
      <w:r w:rsidRPr="001B556D">
        <w:rPr>
          <w:rFonts w:ascii="Times New Roman" w:hAnsi="Times New Roman"/>
        </w:rPr>
        <w:t>R environment (</w:t>
      </w:r>
      <w:r w:rsidR="00FA5425">
        <w:rPr>
          <w:rFonts w:ascii="Times New Roman" w:hAnsi="Times New Roman"/>
        </w:rPr>
        <w:t xml:space="preserve">R Development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Team&lt;/Author&gt;&lt;Year&gt;2022&lt;/Year&gt;&lt;RecNum&gt;141&lt;/RecNum&gt;&lt;DisplayText&gt;Team, 2022&lt;/DisplayText&gt;&lt;record&gt;&lt;rec-number&gt;141&lt;/rec-number&gt;&lt;foreign-keys&gt;&lt;key app="EN" db-id="std0vfss4f2as9eps9f59s0xd20vpsea9vp2" timestamp="1646995389"&gt;141&lt;/key&gt;&lt;/foreign-keys&gt;&lt;ref-type name="Journal Article"&gt;17&lt;/ref-type&gt;&lt;contributors&gt;&lt;authors&gt;&lt;author&gt;Team, R Core&lt;/author&gt;&lt;/authors&gt;&lt;/contributors&gt;&lt;titles&gt;&lt;title&gt;R: A language and environment for statistical computing&lt;/title&gt;&lt;/titles&gt;&lt;dates&gt;&lt;year&gt;2022&lt;/year&gt;&lt;/dates&gt;&lt;urls&gt;&lt;/urls&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Team, 2022</w:t>
      </w:r>
      <w:r w:rsidR="004F7D9A" w:rsidRPr="001B556D">
        <w:rPr>
          <w:rFonts w:ascii="Times New Roman" w:hAnsi="Times New Roman"/>
        </w:rPr>
        <w:fldChar w:fldCharType="end"/>
      </w:r>
      <w:r w:rsidRPr="001B556D">
        <w:rPr>
          <w:rFonts w:ascii="Times New Roman" w:hAnsi="Times New Roman"/>
        </w:rPr>
        <w:t>). Counts of articles with</w:t>
      </w:r>
      <w:r w:rsidR="00FA5425">
        <w:rPr>
          <w:rFonts w:ascii="Times New Roman" w:hAnsi="Times New Roman"/>
        </w:rPr>
        <w:t>in</w:t>
      </w:r>
      <w:r w:rsidRPr="001B556D">
        <w:rPr>
          <w:rFonts w:ascii="Times New Roman" w:hAnsi="Times New Roman"/>
        </w:rPr>
        <w:t xml:space="preserve"> specific </w:t>
      </w:r>
      <w:r w:rsidR="00FA5425">
        <w:rPr>
          <w:rFonts w:ascii="Times New Roman" w:hAnsi="Times New Roman"/>
        </w:rPr>
        <w:t>categories for each variable</w:t>
      </w:r>
      <w:r w:rsidR="00FA5425" w:rsidRPr="001B556D">
        <w:rPr>
          <w:rFonts w:ascii="Times New Roman" w:hAnsi="Times New Roman"/>
        </w:rPr>
        <w:t xml:space="preserve"> </w:t>
      </w:r>
      <w:r w:rsidRPr="001B556D">
        <w:rPr>
          <w:rFonts w:ascii="Times New Roman" w:hAnsi="Times New Roman"/>
        </w:rPr>
        <w:t xml:space="preserve">are presented as </w:t>
      </w:r>
      <w:r w:rsidR="00EA48BC">
        <w:rPr>
          <w:rFonts w:ascii="Times New Roman" w:hAnsi="Times New Roman"/>
        </w:rPr>
        <w:t>bar plots</w:t>
      </w:r>
      <w:r w:rsidRPr="001B556D">
        <w:rPr>
          <w:rFonts w:ascii="Times New Roman" w:hAnsi="Times New Roman"/>
        </w:rPr>
        <w:t xml:space="preserve"> or stacked area plots, </w:t>
      </w:r>
      <w:r w:rsidR="00FA5425">
        <w:rPr>
          <w:rFonts w:ascii="Times New Roman" w:hAnsi="Times New Roman"/>
        </w:rPr>
        <w:t>while</w:t>
      </w:r>
      <w:r w:rsidR="00FA5425" w:rsidRPr="001B556D">
        <w:rPr>
          <w:rFonts w:ascii="Times New Roman" w:hAnsi="Times New Roman"/>
        </w:rPr>
        <w:t xml:space="preserve"> </w:t>
      </w:r>
      <w:r w:rsidRPr="001B556D">
        <w:rPr>
          <w:rFonts w:ascii="Times New Roman" w:hAnsi="Times New Roman"/>
        </w:rPr>
        <w:t xml:space="preserve">spatial information (location of origins of animal images, first author affiliation country) </w:t>
      </w:r>
      <w:r w:rsidR="00FA5425">
        <w:rPr>
          <w:rFonts w:ascii="Times New Roman" w:hAnsi="Times New Roman"/>
        </w:rPr>
        <w:t>is</w:t>
      </w:r>
      <w:r w:rsidR="00FA5425" w:rsidRPr="001B556D">
        <w:rPr>
          <w:rFonts w:ascii="Times New Roman" w:hAnsi="Times New Roman"/>
        </w:rPr>
        <w:t xml:space="preserve"> </w:t>
      </w:r>
      <w:r w:rsidRPr="001B556D">
        <w:rPr>
          <w:rFonts w:ascii="Times New Roman" w:hAnsi="Times New Roman"/>
        </w:rPr>
        <w:t xml:space="preserve">plotted as global distribution maps </w:t>
      </w:r>
      <w:r w:rsidR="004A6EC3" w:rsidRPr="001B556D">
        <w:rPr>
          <w:rFonts w:ascii="Times New Roman" w:hAnsi="Times New Roman"/>
        </w:rPr>
        <w:t xml:space="preserve">and </w:t>
      </w:r>
      <w:r w:rsidRPr="001B556D">
        <w:rPr>
          <w:rFonts w:ascii="Times New Roman" w:hAnsi="Times New Roman"/>
        </w:rPr>
        <w:t xml:space="preserve">alluvial plots using </w:t>
      </w:r>
      <w:r w:rsidR="00C55F9D" w:rsidRPr="001B556D">
        <w:rPr>
          <w:rFonts w:ascii="Times New Roman" w:hAnsi="Times New Roman"/>
        </w:rPr>
        <w:t>the</w:t>
      </w:r>
      <w:r w:rsidRPr="001B556D">
        <w:rPr>
          <w:rFonts w:ascii="Times New Roman" w:hAnsi="Times New Roman"/>
        </w:rPr>
        <w:t xml:space="preserve"> ggplot</w:t>
      </w:r>
      <w:r w:rsidR="003C4896" w:rsidRPr="001B556D">
        <w:rPr>
          <w:rFonts w:ascii="Times New Roman" w:hAnsi="Times New Roman"/>
        </w:rPr>
        <w:t>2</w:t>
      </w:r>
      <w:r w:rsidRPr="001B556D">
        <w:rPr>
          <w:rFonts w:ascii="Times New Roman" w:hAnsi="Times New Roman"/>
        </w:rPr>
        <w:t xml:space="preserve">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Wickham&lt;/Author&gt;&lt;Year&gt;2016&lt;/Year&gt;&lt;RecNum&gt;153&lt;/RecNum&gt;&lt;DisplayText&gt;Wickham, 2016&lt;/DisplayText&gt;&lt;record&gt;&lt;rec-number&gt;153&lt;/rec-number&gt;&lt;foreign-keys&gt;&lt;key app="EN" db-id="std0vfss4f2as9eps9f59s0xd20vpsea9vp2" timestamp="1646995464"&gt;153&lt;/key&gt;&lt;/foreign-keys&gt;&lt;ref-type name="Electronic Book"&gt;44&lt;/ref-type&gt;&lt;contributors&gt;&lt;authors&gt;&lt;author&gt;Wickham, Hadley&lt;/author&gt;&lt;/authors&gt;&lt;/contributors&gt;&lt;titles&gt;&lt;title&gt;ggplot2 : Elegant Graphics for Data Analysis&lt;/title&gt;&lt;secondary-title&gt;Use R!,&lt;/secondary-title&gt;&lt;/titles&gt;&lt;pages&gt;1 online resource (XVI, 260 pages 232 illustrations, 140 illustrations in color&lt;/pages&gt;&lt;edition&gt;2nd&lt;/edition&gt;&lt;keywords&gt;&lt;keyword&gt;Computer graphics.&lt;/keyword&gt;&lt;keyword&gt;Mathematics.&lt;/keyword&gt;&lt;keyword&gt;Statistics.&lt;/keyword&gt;&lt;keyword&gt;Visualization.&lt;/keyword&gt;&lt;keyword&gt;Statistics and Computing/Statistics Programs.&lt;/keyword&gt;&lt;/keywords&gt;&lt;dates&gt;&lt;year&gt;2016&lt;/year&gt;&lt;/dates&gt;&lt;pub-location&gt;Cham&lt;/pub-location&gt;&lt;publisher&gt;Springer International Publishing : Imprint: Springer,&lt;/publisher&gt;&lt;isbn&gt;9783319242774&amp;#xD;2197-5736&lt;/isbn&gt;&lt;accession-num&gt;21771793&lt;/accession-num&gt;&lt;urls&gt;&lt;/urls&gt;&lt;electronic-resource-num&gt;10.1007/978-3-319-24277-4&lt;/electronic-resource-num&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Wickham, 2016</w:t>
      </w:r>
      <w:r w:rsidR="004F7D9A" w:rsidRPr="001B556D">
        <w:rPr>
          <w:rFonts w:ascii="Times New Roman" w:hAnsi="Times New Roman"/>
        </w:rPr>
        <w:fldChar w:fldCharType="end"/>
      </w:r>
      <w:r w:rsidRPr="001B556D">
        <w:rPr>
          <w:rFonts w:ascii="Times New Roman" w:hAnsi="Times New Roman"/>
        </w:rPr>
        <w:t>), rworldmap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South&lt;/Author&gt;&lt;Year&gt;2011&lt;/Year&gt;&lt;RecNum&gt;159&lt;/RecNum&gt;&lt;DisplayText&gt;South, 2011&lt;/DisplayText&gt;&lt;record&gt;&lt;rec-number&gt;159&lt;/rec-number&gt;&lt;foreign-keys&gt;&lt;key app="EN" db-id="std0vfss4f2as9eps9f59s0xd20vpsea9vp2" timestamp="1646995607"&gt;159&lt;/key&gt;&lt;/foreign-keys&gt;&lt;ref-type name="Journal Article"&gt;17&lt;/ref-type&gt;&lt;contributors&gt;&lt;authors&gt;&lt;author&gt;South, A.&lt;/author&gt;&lt;/authors&gt;&lt;/contributors&gt;&lt;auth-address&gt;Ctr Environm Fisheries &amp;amp; Aquaculture Sci Cefas, Lowestoft NR33 OHT, Suffolk, England&lt;/auth-address&gt;&lt;titles&gt;&lt;title&gt;rworldmap: A New R package for Mapping Global Data&lt;/title&gt;&lt;secondary-title&gt;R Journal&lt;/secondary-title&gt;&lt;alt-title&gt;R J&lt;/alt-title&gt;&lt;/titles&gt;&lt;periodical&gt;&lt;full-title&gt;R Journal&lt;/full-title&gt;&lt;abbr-1&gt;R J&lt;/abbr-1&gt;&lt;/periodical&gt;&lt;alt-periodical&gt;&lt;full-title&gt;R Journal&lt;/full-title&gt;&lt;abbr-1&gt;R J&lt;/abbr-1&gt;&lt;/alt-periodical&gt;&lt;pages&gt;35-43&lt;/pages&gt;&lt;volume&gt;3&lt;/volume&gt;&lt;number&gt;1&lt;/number&gt;&lt;dates&gt;&lt;year&gt;2011&lt;/year&gt;&lt;pub-dates&gt;&lt;date&gt;Jun&lt;/date&gt;&lt;/pub-dates&gt;&lt;/dates&gt;&lt;isbn&gt;2073-4859&lt;/isbn&gt;&lt;accession-num&gt;WOS:000208590100007&lt;/accession-num&gt;&lt;urls&gt;&lt;related-urls&gt;&lt;url&gt;&amp;lt;Go to ISI&amp;gt;://WOS:000208590100007&lt;/url&gt;&lt;/related-urls&gt;&lt;/urls&gt;&lt;language&gt;English&lt;/language&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South, 2011</w:t>
      </w:r>
      <w:r w:rsidR="004F7D9A" w:rsidRPr="001B556D">
        <w:rPr>
          <w:rFonts w:ascii="Times New Roman" w:hAnsi="Times New Roman"/>
        </w:rPr>
        <w:fldChar w:fldCharType="end"/>
      </w:r>
      <w:r w:rsidRPr="001B556D">
        <w:rPr>
          <w:rFonts w:ascii="Times New Roman" w:hAnsi="Times New Roman"/>
        </w:rPr>
        <w:t>), and ggalluvial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Brunson&lt;/Author&gt;&lt;Year&gt;2020&lt;/Year&gt;&lt;RecNum&gt;160&lt;/RecNum&gt;&lt;DisplayText&gt;Brunson, 2020&lt;/DisplayText&gt;&lt;record&gt;&lt;rec-number&gt;160&lt;/rec-number&gt;&lt;foreign-keys&gt;&lt;key app="EN" db-id="std0vfss4f2as9eps9f59s0xd20vpsea9vp2" timestamp="1646995710"&gt;160&lt;/key&gt;&lt;/foreign-keys&gt;&lt;ref-type name="Journal Article"&gt;17&lt;/ref-type&gt;&lt;contributors&gt;&lt;authors&gt;&lt;author&gt;Brunson, Jason Cory&lt;/author&gt;&lt;/authors&gt;&lt;/contributors&gt;&lt;titles&gt;&lt;title&gt;Ggalluvial: layered grammar for alluvial plots&lt;/title&gt;&lt;secondary-title&gt;Journal of Open Source Software&lt;/secondary-title&gt;&lt;/titles&gt;&lt;periodical&gt;&lt;full-title&gt;Journal of Open Source Software&lt;/full-title&gt;&lt;/periodical&gt;&lt;pages&gt;2017&lt;/pages&gt;&lt;volume&gt;5&lt;/volume&gt;&lt;number&gt;49&lt;/number&gt;&lt;dates&gt;&lt;year&gt;2020&lt;/year&gt;&lt;/dates&gt;&lt;isbn&gt;2475-9066&lt;/isbn&gt;&lt;urls&gt;&lt;/urls&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Brunson, 2020</w:t>
      </w:r>
      <w:r w:rsidR="004F7D9A" w:rsidRPr="001B556D">
        <w:rPr>
          <w:rFonts w:ascii="Times New Roman" w:hAnsi="Times New Roman"/>
        </w:rPr>
        <w:fldChar w:fldCharType="end"/>
      </w:r>
      <w:r w:rsidRPr="001B556D">
        <w:rPr>
          <w:rFonts w:ascii="Times New Roman" w:hAnsi="Times New Roman"/>
        </w:rPr>
        <w:t xml:space="preserve">), R packages. Species identities from single-species individual recognition studies </w:t>
      </w:r>
      <w:r w:rsidR="00FA5425">
        <w:rPr>
          <w:rFonts w:ascii="Times New Roman" w:hAnsi="Times New Roman"/>
        </w:rPr>
        <w:t>are</w:t>
      </w:r>
      <w:r w:rsidR="00FA5425" w:rsidRPr="001B556D">
        <w:rPr>
          <w:rFonts w:ascii="Times New Roman" w:hAnsi="Times New Roman"/>
        </w:rPr>
        <w:t xml:space="preserve"> </w:t>
      </w:r>
      <w:r w:rsidRPr="001B556D">
        <w:rPr>
          <w:rFonts w:ascii="Times New Roman" w:hAnsi="Times New Roman"/>
        </w:rPr>
        <w:t xml:space="preserve">presented on a phylogenetic tree derived using </w:t>
      </w:r>
      <w:r w:rsidR="00C55F9D" w:rsidRPr="001B556D">
        <w:rPr>
          <w:rFonts w:ascii="Times New Roman" w:hAnsi="Times New Roman"/>
        </w:rPr>
        <w:t>the</w:t>
      </w:r>
      <w:r w:rsidRPr="001B556D">
        <w:rPr>
          <w:rFonts w:ascii="Times New Roman" w:hAnsi="Times New Roman"/>
        </w:rPr>
        <w:t xml:space="preserve"> rotl package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Michonneau&lt;/Author&gt;&lt;Year&gt;2016&lt;/Year&gt;&lt;RecNum&gt;161&lt;/RecNum&gt;&lt;DisplayText&gt;Michonneau, Brown &amp;amp; Winter, 2016&lt;/DisplayText&gt;&lt;record&gt;&lt;rec-number&gt;161&lt;/rec-number&gt;&lt;foreign-keys&gt;&lt;key app="EN" db-id="std0vfss4f2as9eps9f59s0xd20vpsea9vp2" timestamp="1646995846"&gt;161&lt;/key&gt;&lt;/foreign-keys&gt;&lt;ref-type name="Journal Article"&gt;17&lt;/ref-type&gt;&lt;contributors&gt;&lt;authors&gt;&lt;author&gt;Michonneau, François&lt;/author&gt;&lt;author&gt;Brown, Joseph W&lt;/author&gt;&lt;author&gt;Winter, David J&lt;/author&gt;&lt;/authors&gt;&lt;/contributors&gt;&lt;titles&gt;&lt;title&gt;rotl: an R package to interact with the Open Tree of Life data&lt;/title&gt;&lt;secondary-title&gt;Methods in Ecology and Evolution&lt;/secondary-title&gt;&lt;/titles&gt;&lt;periodical&gt;&lt;full-title&gt;Methods in Ecology and Evolution&lt;/full-title&gt;&lt;abbr-1&gt;Methods Ecol Evol&lt;/abbr-1&gt;&lt;/periodical&gt;&lt;pages&gt;1476-1481&lt;/pages&gt;&lt;volume&gt;7&lt;/volume&gt;&lt;number&gt;12&lt;/number&gt;&lt;dates&gt;&lt;year&gt;2016&lt;/year&gt;&lt;/dates&gt;&lt;isbn&gt;2041-210X&lt;/isbn&gt;&lt;urls&gt;&lt;/urls&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Michonneau, Brown &amp; Winter, 2016</w:t>
      </w:r>
      <w:r w:rsidR="004F7D9A" w:rsidRPr="001B556D">
        <w:rPr>
          <w:rFonts w:ascii="Times New Roman" w:hAnsi="Times New Roman"/>
        </w:rPr>
        <w:fldChar w:fldCharType="end"/>
      </w:r>
      <w:r w:rsidRPr="001B556D">
        <w:rPr>
          <w:rFonts w:ascii="Times New Roman" w:hAnsi="Times New Roman"/>
        </w:rPr>
        <w:t>). Given that our data coding categories were pre-</w:t>
      </w:r>
      <w:r w:rsidRPr="001B556D">
        <w:rPr>
          <w:rFonts w:ascii="Times New Roman" w:hAnsi="Times New Roman"/>
        </w:rPr>
        <w:lastRenderedPageBreak/>
        <w:t xml:space="preserve">defined, knowledge </w:t>
      </w:r>
      <w:r w:rsidR="007C60D4">
        <w:rPr>
          <w:rFonts w:ascii="Times New Roman" w:hAnsi="Times New Roman"/>
        </w:rPr>
        <w:t>gaps</w:t>
      </w:r>
      <w:r w:rsidRPr="001B556D">
        <w:rPr>
          <w:rFonts w:ascii="Times New Roman" w:hAnsi="Times New Roman"/>
        </w:rPr>
        <w:t xml:space="preserve"> and clusters were identified via visual inspection of the plots. </w:t>
      </w:r>
      <w:r w:rsidR="00FA5425" w:rsidRPr="00FA5425">
        <w:rPr>
          <w:rFonts w:ascii="Times New Roman" w:hAnsi="Times New Roman"/>
        </w:rPr>
        <w:t xml:space="preserve"> </w:t>
      </w:r>
      <w:r w:rsidR="00FA5425" w:rsidRPr="001B556D">
        <w:rPr>
          <w:rFonts w:ascii="Times New Roman" w:hAnsi="Times New Roman"/>
        </w:rPr>
        <w:t>The narrative synthesis of our findings follows our key review questions.</w:t>
      </w:r>
    </w:p>
    <w:p w14:paraId="19F1C83E" w14:textId="77777777" w:rsidR="00136A72" w:rsidRPr="001B556D" w:rsidRDefault="00136A72" w:rsidP="001D6F56">
      <w:pPr>
        <w:pStyle w:val="Heading1"/>
        <w:spacing w:line="480" w:lineRule="auto"/>
        <w:rPr>
          <w:rFonts w:ascii="Times New Roman" w:hAnsi="Times New Roman"/>
          <w:color w:val="00000A"/>
          <w:lang w:val="en-AU"/>
        </w:rPr>
      </w:pPr>
      <w:r w:rsidRPr="001B556D">
        <w:rPr>
          <w:rFonts w:ascii="Times New Roman" w:hAnsi="Times New Roman"/>
          <w:color w:val="00000A"/>
          <w:lang w:val="en-AU"/>
        </w:rPr>
        <w:t>3 | RESULTS</w:t>
      </w:r>
    </w:p>
    <w:p w14:paraId="6B9BAB8B" w14:textId="77777777" w:rsidR="00136A72" w:rsidRPr="001B556D" w:rsidRDefault="00136A72" w:rsidP="001D6F56">
      <w:pPr>
        <w:pStyle w:val="Heading2"/>
      </w:pPr>
      <w:r w:rsidRPr="001B556D">
        <w:t>3.1 | Searches, screening, and a database</w:t>
      </w:r>
    </w:p>
    <w:p w14:paraId="76F27EC8" w14:textId="1D268D9F" w:rsidR="00136A72" w:rsidRPr="001B556D" w:rsidRDefault="09CC8162" w:rsidP="001D6F56">
      <w:pPr>
        <w:spacing w:line="480" w:lineRule="auto"/>
        <w:rPr>
          <w:rFonts w:ascii="Times New Roman" w:hAnsi="Times New Roman"/>
          <w:lang w:eastAsia="x-none"/>
        </w:rPr>
      </w:pPr>
      <w:r w:rsidRPr="001B556D">
        <w:rPr>
          <w:rFonts w:ascii="Times New Roman" w:hAnsi="Times New Roman"/>
        </w:rPr>
        <w:t xml:space="preserve">We </w:t>
      </w:r>
      <w:r w:rsidR="00F457D5">
        <w:rPr>
          <w:rFonts w:ascii="Times New Roman" w:hAnsi="Times New Roman"/>
        </w:rPr>
        <w:t>searched the</w:t>
      </w:r>
      <w:r w:rsidR="007C60D4">
        <w:rPr>
          <w:rFonts w:ascii="Times New Roman" w:hAnsi="Times New Roman"/>
        </w:rPr>
        <w:t xml:space="preserve"> </w:t>
      </w:r>
      <w:r w:rsidRPr="001B556D">
        <w:rPr>
          <w:rFonts w:ascii="Times New Roman" w:hAnsi="Times New Roman"/>
        </w:rPr>
        <w:t>literature using Scopus database on 10/10/2021. Our initial screening of 2,259 unique bibliographic records downloaded from Scopus resulted in 225 articles for full-text assessment and data extraction.</w:t>
      </w:r>
      <w:r w:rsidR="00136A72" w:rsidRPr="001B556D">
        <w:rPr>
          <w:rFonts w:ascii="Times New Roman" w:hAnsi="Times New Roman"/>
        </w:rPr>
        <w:t xml:space="preserve"> Of these 225 articles, we obtained full text for 215 articles. </w:t>
      </w:r>
      <w:r w:rsidRPr="001B556D">
        <w:rPr>
          <w:rFonts w:ascii="Times New Roman" w:hAnsi="Times New Roman"/>
        </w:rPr>
        <w:t>Out of the 215 full-text articles assessed, 23 were excluded (Table S2)</w:t>
      </w:r>
      <w:r w:rsidR="007C60D4">
        <w:rPr>
          <w:rFonts w:ascii="Times New Roman" w:hAnsi="Times New Roman"/>
        </w:rPr>
        <w:t>,</w:t>
      </w:r>
      <w:r w:rsidRPr="001B556D">
        <w:rPr>
          <w:rFonts w:ascii="Times New Roman" w:hAnsi="Times New Roman"/>
        </w:rPr>
        <w:t xml:space="preserve"> and 192 were eligible for data extraction (Table S3</w:t>
      </w:r>
      <w:r w:rsidR="00BC5759">
        <w:rPr>
          <w:rFonts w:ascii="Times New Roman" w:hAnsi="Times New Roman"/>
        </w:rPr>
        <w:t>, see Supplementary Materials</w:t>
      </w:r>
      <w:r w:rsidRPr="001B556D">
        <w:rPr>
          <w:rFonts w:ascii="Times New Roman" w:hAnsi="Times New Roman"/>
        </w:rPr>
        <w:t xml:space="preserve">). </w:t>
      </w:r>
      <w:r w:rsidR="24BEFADC" w:rsidRPr="001B556D">
        <w:rPr>
          <w:rFonts w:ascii="Times New Roman" w:hAnsi="Times New Roman"/>
        </w:rPr>
        <w:t>The final dataset</w:t>
      </w:r>
      <w:r w:rsidRPr="001B556D">
        <w:rPr>
          <w:rFonts w:ascii="Times New Roman" w:hAnsi="Times New Roman"/>
        </w:rPr>
        <w:t xml:space="preserve"> </w:t>
      </w:r>
      <w:r w:rsidR="00CF4CC8">
        <w:rPr>
          <w:rFonts w:ascii="Times New Roman" w:hAnsi="Times New Roman"/>
        </w:rPr>
        <w:t>consists of</w:t>
      </w:r>
      <w:r w:rsidR="00CF4CC8" w:rsidRPr="001B556D">
        <w:rPr>
          <w:rFonts w:ascii="Times New Roman" w:hAnsi="Times New Roman"/>
        </w:rPr>
        <w:t xml:space="preserve"> </w:t>
      </w:r>
      <w:r w:rsidRPr="001B556D">
        <w:rPr>
          <w:rFonts w:ascii="Times New Roman" w:hAnsi="Times New Roman"/>
        </w:rPr>
        <w:t xml:space="preserve">19 papers from 2017, 21 </w:t>
      </w:r>
      <w:r w:rsidR="009045EB">
        <w:rPr>
          <w:rFonts w:ascii="Times New Roman" w:hAnsi="Times New Roman"/>
        </w:rPr>
        <w:t xml:space="preserve">from 2018, 46 from 2019, 63 from 2020, and 43 </w:t>
      </w:r>
      <w:r w:rsidRPr="001B556D">
        <w:rPr>
          <w:rFonts w:ascii="Times New Roman" w:hAnsi="Times New Roman"/>
        </w:rPr>
        <w:t>from 2021.</w:t>
      </w:r>
    </w:p>
    <w:p w14:paraId="222D79F3" w14:textId="4BABA060" w:rsidR="3BC9A475" w:rsidRPr="001B556D" w:rsidRDefault="7220ED33" w:rsidP="3BC9A475">
      <w:pPr>
        <w:spacing w:line="480" w:lineRule="auto"/>
        <w:rPr>
          <w:rFonts w:ascii="Times New Roman" w:hAnsi="Times New Roman"/>
        </w:rPr>
      </w:pPr>
      <w:r w:rsidRPr="001B556D">
        <w:rPr>
          <w:rFonts w:ascii="Times New Roman" w:hAnsi="Times New Roman"/>
          <w:noProof/>
        </w:rPr>
        <w:lastRenderedPageBreak/>
        <w:drawing>
          <wp:inline distT="0" distB="0" distL="0" distR="0" wp14:anchorId="3501BE13" wp14:editId="67F3492E">
            <wp:extent cx="5079514" cy="6355860"/>
            <wp:effectExtent l="0" t="0" r="635" b="0"/>
            <wp:docPr id="81858675" name="Picture 81858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8675" name="Picture 81858675"/>
                    <pic:cNvPicPr/>
                  </pic:nvPicPr>
                  <pic:blipFill>
                    <a:blip r:embed="rId18"/>
                    <a:stretch>
                      <a:fillRect/>
                    </a:stretch>
                  </pic:blipFill>
                  <pic:spPr>
                    <a:xfrm>
                      <a:off x="0" y="0"/>
                      <a:ext cx="5079514" cy="6355860"/>
                    </a:xfrm>
                    <a:prstGeom prst="rect">
                      <a:avLst/>
                    </a:prstGeom>
                  </pic:spPr>
                </pic:pic>
              </a:graphicData>
            </a:graphic>
          </wp:inline>
        </w:drawing>
      </w:r>
    </w:p>
    <w:p w14:paraId="2A8EE6B5" w14:textId="4FFD7CCD" w:rsidR="3BC9A475" w:rsidRPr="001B556D" w:rsidRDefault="3BC9A475" w:rsidP="7220ED33">
      <w:pPr>
        <w:spacing w:line="480" w:lineRule="auto"/>
        <w:rPr>
          <w:rFonts w:ascii="Times New Roman" w:hAnsi="Times New Roman"/>
        </w:rPr>
      </w:pPr>
      <w:r w:rsidRPr="001B556D">
        <w:rPr>
          <w:rFonts w:ascii="Times New Roman" w:hAnsi="Times New Roman"/>
          <w:b/>
          <w:bCs/>
          <w:i/>
          <w:iCs/>
        </w:rPr>
        <w:t>Figure 1.</w:t>
      </w:r>
      <w:r w:rsidRPr="001B556D">
        <w:rPr>
          <w:rFonts w:ascii="Times New Roman" w:hAnsi="Times New Roman"/>
          <w:i/>
          <w:iCs/>
        </w:rPr>
        <w:t xml:space="preserve"> </w:t>
      </w:r>
      <w:r w:rsidRPr="001B556D">
        <w:rPr>
          <w:rFonts w:ascii="Times New Roman" w:hAnsi="Times New Roman"/>
        </w:rPr>
        <w:t xml:space="preserve">Diversity of the </w:t>
      </w:r>
      <w:r w:rsidR="00CF4CC8">
        <w:rPr>
          <w:rFonts w:ascii="Times New Roman" w:hAnsi="Times New Roman"/>
        </w:rPr>
        <w:t xml:space="preserve">vertebrate </w:t>
      </w:r>
      <w:r w:rsidRPr="001B556D">
        <w:rPr>
          <w:rFonts w:ascii="Times New Roman" w:hAnsi="Times New Roman"/>
        </w:rPr>
        <w:t xml:space="preserve">species </w:t>
      </w:r>
      <w:r w:rsidR="00CF4CC8">
        <w:rPr>
          <w:rFonts w:ascii="Times New Roman" w:hAnsi="Times New Roman"/>
        </w:rPr>
        <w:t>studied</w:t>
      </w:r>
      <w:r w:rsidR="00CF4CC8" w:rsidRPr="001B556D">
        <w:rPr>
          <w:rFonts w:ascii="Times New Roman" w:hAnsi="Times New Roman"/>
        </w:rPr>
        <w:t xml:space="preserve"> </w:t>
      </w:r>
      <w:r w:rsidRPr="001B556D">
        <w:rPr>
          <w:rFonts w:ascii="Times New Roman" w:hAnsi="Times New Roman"/>
        </w:rPr>
        <w:t xml:space="preserve">in the included machine learning studies. A - </w:t>
      </w:r>
      <w:r w:rsidR="7220ED33" w:rsidRPr="001B556D">
        <w:rPr>
          <w:rFonts w:ascii="Times New Roman" w:hAnsi="Times New Roman"/>
        </w:rPr>
        <w:t xml:space="preserve">numbers of species / animal classes </w:t>
      </w:r>
      <w:r w:rsidR="0012369A">
        <w:rPr>
          <w:rFonts w:ascii="Times New Roman" w:hAnsi="Times New Roman"/>
        </w:rPr>
        <w:t>per study</w:t>
      </w:r>
      <w:r w:rsidR="7220ED33" w:rsidRPr="001B556D">
        <w:rPr>
          <w:rFonts w:ascii="Times New Roman" w:hAnsi="Times New Roman"/>
        </w:rPr>
        <w:t xml:space="preserve">. B </w:t>
      </w:r>
      <w:r w:rsidR="000A7CCF">
        <w:rPr>
          <w:rFonts w:ascii="Times New Roman" w:hAnsi="Times New Roman"/>
        </w:rPr>
        <w:t>–</w:t>
      </w:r>
      <w:r w:rsidR="7220ED33" w:rsidRPr="001B556D">
        <w:rPr>
          <w:rFonts w:ascii="Times New Roman" w:hAnsi="Times New Roman"/>
        </w:rPr>
        <w:t xml:space="preserve"> </w:t>
      </w:r>
      <w:r w:rsidR="00CF4CC8">
        <w:rPr>
          <w:rFonts w:ascii="Times New Roman" w:hAnsi="Times New Roman"/>
        </w:rPr>
        <w:t xml:space="preserve">counts of articles that studied each </w:t>
      </w:r>
      <w:r w:rsidR="00E92209">
        <w:rPr>
          <w:rFonts w:ascii="Times New Roman" w:hAnsi="Times New Roman"/>
        </w:rPr>
        <w:t>vertebrate class</w:t>
      </w:r>
      <w:r w:rsidR="7220ED33" w:rsidRPr="001B556D">
        <w:rPr>
          <w:rFonts w:ascii="Times New Roman" w:hAnsi="Times New Roman"/>
        </w:rPr>
        <w:t xml:space="preserve">, C - counts of articles </w:t>
      </w:r>
      <w:r w:rsidR="001174FE">
        <w:rPr>
          <w:rFonts w:ascii="Times New Roman" w:hAnsi="Times New Roman"/>
        </w:rPr>
        <w:t>focused on a given</w:t>
      </w:r>
      <w:r w:rsidR="001174FE" w:rsidRPr="001B556D">
        <w:rPr>
          <w:rFonts w:ascii="Times New Roman" w:hAnsi="Times New Roman"/>
        </w:rPr>
        <w:t xml:space="preserve"> </w:t>
      </w:r>
      <w:r w:rsidR="7220ED33" w:rsidRPr="001B556D">
        <w:rPr>
          <w:rFonts w:ascii="Times New Roman" w:hAnsi="Times New Roman"/>
        </w:rPr>
        <w:t xml:space="preserve">species </w:t>
      </w:r>
      <w:r w:rsidR="001174FE">
        <w:rPr>
          <w:rFonts w:ascii="Times New Roman" w:hAnsi="Times New Roman"/>
        </w:rPr>
        <w:t>from</w:t>
      </w:r>
      <w:r w:rsidR="001174FE" w:rsidRPr="001B556D">
        <w:rPr>
          <w:rFonts w:ascii="Times New Roman" w:hAnsi="Times New Roman"/>
        </w:rPr>
        <w:t xml:space="preserve"> </w:t>
      </w:r>
      <w:r w:rsidR="7220ED33" w:rsidRPr="001B556D">
        <w:rPr>
          <w:rFonts w:ascii="Times New Roman" w:hAnsi="Times New Roman"/>
        </w:rPr>
        <w:t>one-species studies</w:t>
      </w:r>
      <w:r w:rsidR="001174FE">
        <w:rPr>
          <w:rFonts w:ascii="Times New Roman" w:hAnsi="Times New Roman"/>
        </w:rPr>
        <w:t xml:space="preserve"> only(bar </w:t>
      </w:r>
      <w:r w:rsidR="7220ED33" w:rsidRPr="001B556D">
        <w:rPr>
          <w:rFonts w:ascii="Times New Roman" w:hAnsi="Times New Roman"/>
        </w:rPr>
        <w:t xml:space="preserve">colours referring to </w:t>
      </w:r>
      <w:r w:rsidR="00205924">
        <w:rPr>
          <w:rFonts w:ascii="Times New Roman" w:hAnsi="Times New Roman"/>
        </w:rPr>
        <w:t>vertebrate class</w:t>
      </w:r>
      <w:r w:rsidR="7220ED33" w:rsidRPr="001B556D">
        <w:rPr>
          <w:rFonts w:ascii="Times New Roman" w:hAnsi="Times New Roman"/>
        </w:rPr>
        <w:t xml:space="preserve"> </w:t>
      </w:r>
      <w:r w:rsidR="001174FE">
        <w:rPr>
          <w:rFonts w:ascii="Times New Roman" w:hAnsi="Times New Roman"/>
        </w:rPr>
        <w:t xml:space="preserve">from </w:t>
      </w:r>
      <w:r w:rsidR="00287A6C">
        <w:rPr>
          <w:rFonts w:ascii="Times New Roman" w:hAnsi="Times New Roman"/>
        </w:rPr>
        <w:t xml:space="preserve">panel </w:t>
      </w:r>
      <w:r w:rsidR="00EB412C">
        <w:rPr>
          <w:rFonts w:ascii="Times New Roman" w:hAnsi="Times New Roman"/>
        </w:rPr>
        <w:t>B)</w:t>
      </w:r>
      <w:r w:rsidR="7220ED33" w:rsidRPr="001B556D">
        <w:rPr>
          <w:rFonts w:ascii="Times New Roman" w:hAnsi="Times New Roman"/>
        </w:rPr>
        <w:t xml:space="preserve">. D - counts of articles focusing on a given species in one-species </w:t>
      </w:r>
      <w:r w:rsidR="001174FE">
        <w:rPr>
          <w:rFonts w:ascii="Times New Roman" w:hAnsi="Times New Roman"/>
        </w:rPr>
        <w:t>individual</w:t>
      </w:r>
      <w:r w:rsidR="001174FE" w:rsidRPr="001B556D">
        <w:rPr>
          <w:rFonts w:ascii="Times New Roman" w:hAnsi="Times New Roman"/>
        </w:rPr>
        <w:t xml:space="preserve"> </w:t>
      </w:r>
      <w:r w:rsidR="7220ED33" w:rsidRPr="001B556D">
        <w:rPr>
          <w:rFonts w:ascii="Times New Roman" w:hAnsi="Times New Roman"/>
        </w:rPr>
        <w:t xml:space="preserve">recognition </w:t>
      </w:r>
      <w:r w:rsidR="001174FE">
        <w:rPr>
          <w:rFonts w:ascii="Times New Roman" w:hAnsi="Times New Roman"/>
        </w:rPr>
        <w:t xml:space="preserve">(individual re-dentification) </w:t>
      </w:r>
      <w:r w:rsidR="7220ED33" w:rsidRPr="001B556D">
        <w:rPr>
          <w:rFonts w:ascii="Times New Roman" w:hAnsi="Times New Roman"/>
        </w:rPr>
        <w:t>studies</w:t>
      </w:r>
      <w:r w:rsidR="001174FE">
        <w:rPr>
          <w:rFonts w:ascii="Times New Roman" w:hAnsi="Times New Roman"/>
        </w:rPr>
        <w:t xml:space="preserve"> only</w:t>
      </w:r>
      <w:r w:rsidR="7220ED33" w:rsidRPr="001B556D">
        <w:rPr>
          <w:rFonts w:ascii="Times New Roman" w:hAnsi="Times New Roman"/>
        </w:rPr>
        <w:t xml:space="preserve"> </w:t>
      </w:r>
      <w:r w:rsidR="001174FE">
        <w:rPr>
          <w:rFonts w:ascii="Times New Roman" w:hAnsi="Times New Roman"/>
        </w:rPr>
        <w:t xml:space="preserve">(bar </w:t>
      </w:r>
      <w:r w:rsidR="7220ED33" w:rsidRPr="001B556D">
        <w:rPr>
          <w:rFonts w:ascii="Times New Roman" w:hAnsi="Times New Roman"/>
        </w:rPr>
        <w:t xml:space="preserve">colours referring to </w:t>
      </w:r>
      <w:r w:rsidR="00E82CEA">
        <w:rPr>
          <w:rFonts w:ascii="Times New Roman" w:hAnsi="Times New Roman"/>
        </w:rPr>
        <w:t xml:space="preserve">vertebrate classes </w:t>
      </w:r>
      <w:r w:rsidR="001174FE">
        <w:rPr>
          <w:rFonts w:ascii="Times New Roman" w:hAnsi="Times New Roman"/>
        </w:rPr>
        <w:t xml:space="preserve"> from </w:t>
      </w:r>
      <w:r w:rsidR="00E82CEA">
        <w:rPr>
          <w:rFonts w:ascii="Times New Roman" w:hAnsi="Times New Roman"/>
        </w:rPr>
        <w:t>1</w:t>
      </w:r>
      <w:r w:rsidR="7220ED33" w:rsidRPr="001B556D">
        <w:rPr>
          <w:rFonts w:ascii="Times New Roman" w:hAnsi="Times New Roman"/>
        </w:rPr>
        <w:t>B</w:t>
      </w:r>
      <w:r w:rsidR="00E82CEA">
        <w:rPr>
          <w:rFonts w:ascii="Times New Roman" w:hAnsi="Times New Roman"/>
        </w:rPr>
        <w:t>)</w:t>
      </w:r>
      <w:r w:rsidR="7220ED33" w:rsidRPr="001B556D">
        <w:rPr>
          <w:rFonts w:ascii="Times New Roman" w:hAnsi="Times New Roman"/>
        </w:rPr>
        <w:t>.</w:t>
      </w:r>
    </w:p>
    <w:p w14:paraId="3944D3E4" w14:textId="1FC3E812" w:rsidR="3BC9A475" w:rsidRPr="001B556D" w:rsidRDefault="3BC9A475" w:rsidP="3BC9A475">
      <w:pPr>
        <w:spacing w:line="480" w:lineRule="auto"/>
        <w:rPr>
          <w:rFonts w:ascii="Times New Roman" w:hAnsi="Times New Roman"/>
          <w:i/>
          <w:iCs/>
        </w:rPr>
      </w:pPr>
    </w:p>
    <w:p w14:paraId="18263A2A" w14:textId="470E221D" w:rsidR="00136A72" w:rsidRPr="001B556D" w:rsidRDefault="00136A72" w:rsidP="001D6F56">
      <w:pPr>
        <w:pStyle w:val="Heading2"/>
      </w:pPr>
      <w:r w:rsidRPr="001B556D">
        <w:lastRenderedPageBreak/>
        <w:t>3.2 | Study characteristics</w:t>
      </w:r>
    </w:p>
    <w:p w14:paraId="5DC636A8" w14:textId="5A44648F" w:rsidR="00D96B23" w:rsidRPr="001B556D" w:rsidRDefault="436A327D" w:rsidP="001D6F56">
      <w:pPr>
        <w:pStyle w:val="Heading3"/>
        <w:spacing w:line="480" w:lineRule="auto"/>
        <w:rPr>
          <w:rFonts w:cs="Times New Roman"/>
        </w:rPr>
      </w:pPr>
      <w:bookmarkStart w:id="14" w:name="OLE_LINK3"/>
      <w:bookmarkStart w:id="15" w:name="OLE_LINK4"/>
      <w:bookmarkStart w:id="16" w:name="OLE_LINK7"/>
      <w:r w:rsidRPr="001B556D">
        <w:rPr>
          <w:rFonts w:cs="Times New Roman"/>
        </w:rPr>
        <w:t>3.2.1 | Study species</w:t>
      </w:r>
      <w:r w:rsidR="045E7590" w:rsidRPr="001B556D">
        <w:rPr>
          <w:rFonts w:cs="Times New Roman"/>
        </w:rPr>
        <w:t xml:space="preserve"> and image types</w:t>
      </w:r>
    </w:p>
    <w:bookmarkEnd w:id="14"/>
    <w:bookmarkEnd w:id="15"/>
    <w:bookmarkEnd w:id="16"/>
    <w:p w14:paraId="2719DCE1" w14:textId="5E6C0D5F" w:rsidR="00005368" w:rsidRPr="001B556D" w:rsidRDefault="00440494" w:rsidP="3BC9A475">
      <w:pPr>
        <w:spacing w:line="480" w:lineRule="auto"/>
        <w:rPr>
          <w:rFonts w:ascii="Times New Roman" w:hAnsi="Times New Roman"/>
        </w:rPr>
      </w:pPr>
      <w:r w:rsidRPr="001B556D">
        <w:rPr>
          <w:rFonts w:ascii="Times New Roman" w:hAnsi="Times New Roman"/>
        </w:rPr>
        <w:t>Most studies (</w:t>
      </w:r>
      <w:r w:rsidR="00423027" w:rsidRPr="001B556D">
        <w:rPr>
          <w:rFonts w:ascii="Times New Roman" w:hAnsi="Times New Roman"/>
        </w:rPr>
        <w:t>58 studies, 30%</w:t>
      </w:r>
      <w:r w:rsidRPr="001B556D">
        <w:rPr>
          <w:rFonts w:ascii="Times New Roman" w:hAnsi="Times New Roman"/>
        </w:rPr>
        <w:t xml:space="preserve">) </w:t>
      </w:r>
      <w:r w:rsidR="00112D1F" w:rsidRPr="001B556D">
        <w:rPr>
          <w:rFonts w:ascii="Times New Roman" w:hAnsi="Times New Roman"/>
        </w:rPr>
        <w:t>only examined one species</w:t>
      </w:r>
      <w:r w:rsidR="001D6F56" w:rsidRPr="001B556D">
        <w:rPr>
          <w:rFonts w:ascii="Times New Roman" w:hAnsi="Times New Roman"/>
        </w:rPr>
        <w:t xml:space="preserve"> (‘single-species’ studies)</w:t>
      </w:r>
      <w:r w:rsidR="00112D1F" w:rsidRPr="001B556D">
        <w:rPr>
          <w:rFonts w:ascii="Times New Roman" w:hAnsi="Times New Roman"/>
        </w:rPr>
        <w:t xml:space="preserve"> with one study dealing with 1</w:t>
      </w:r>
      <w:r w:rsidR="7C744C22" w:rsidRPr="001B556D">
        <w:rPr>
          <w:rFonts w:ascii="Times New Roman" w:hAnsi="Times New Roman"/>
        </w:rPr>
        <w:t>6,583</w:t>
      </w:r>
      <w:r w:rsidR="0040181B" w:rsidRPr="001B556D">
        <w:rPr>
          <w:rFonts w:ascii="Times New Roman" w:hAnsi="Times New Roman"/>
        </w:rPr>
        <w:t xml:space="preserve"> </w:t>
      </w:r>
      <w:r w:rsidR="00112D1F" w:rsidRPr="001B556D">
        <w:rPr>
          <w:rFonts w:ascii="Times New Roman" w:hAnsi="Times New Roman"/>
        </w:rPr>
        <w:t>species (</w:t>
      </w:r>
      <w:r w:rsidR="00743BAE" w:rsidRPr="001B556D">
        <w:rPr>
          <w:rFonts w:ascii="Times New Roman" w:hAnsi="Times New Roman"/>
        </w:rPr>
        <w:t>mean = 118, SD = 1</w:t>
      </w:r>
      <w:r w:rsidR="00EB5B25">
        <w:rPr>
          <w:rFonts w:ascii="Times New Roman" w:hAnsi="Times New Roman"/>
        </w:rPr>
        <w:t>,</w:t>
      </w:r>
      <w:r w:rsidR="00743BAE" w:rsidRPr="001B556D">
        <w:rPr>
          <w:rFonts w:ascii="Times New Roman" w:hAnsi="Times New Roman"/>
        </w:rPr>
        <w:t xml:space="preserve">241, median = 3; </w:t>
      </w:r>
      <w:r w:rsidR="00112D1F" w:rsidRPr="001B556D">
        <w:rPr>
          <w:rFonts w:ascii="Times New Roman" w:hAnsi="Times New Roman"/>
        </w:rPr>
        <w:t>Fig. 1A)</w:t>
      </w:r>
      <w:r w:rsidR="00EE77AC" w:rsidRPr="001B556D">
        <w:rPr>
          <w:rFonts w:ascii="Times New Roman" w:hAnsi="Times New Roman"/>
        </w:rPr>
        <w:t xml:space="preserve">. </w:t>
      </w:r>
      <w:r w:rsidR="00A47D49" w:rsidRPr="001B556D">
        <w:rPr>
          <w:rFonts w:ascii="Times New Roman" w:hAnsi="Times New Roman"/>
        </w:rPr>
        <w:t xml:space="preserve">The most popular biological group </w:t>
      </w:r>
      <w:r w:rsidR="00EB5B25">
        <w:rPr>
          <w:rFonts w:ascii="Times New Roman" w:hAnsi="Times New Roman"/>
        </w:rPr>
        <w:t xml:space="preserve">among vertebrates </w:t>
      </w:r>
      <w:r w:rsidR="00A47D49" w:rsidRPr="001B556D">
        <w:rPr>
          <w:rFonts w:ascii="Times New Roman" w:hAnsi="Times New Roman"/>
        </w:rPr>
        <w:t>was mammals (</w:t>
      </w:r>
      <w:r w:rsidR="00EB5B25">
        <w:rPr>
          <w:rFonts w:ascii="Times New Roman" w:hAnsi="Times New Roman"/>
        </w:rPr>
        <w:t>65%</w:t>
      </w:r>
      <w:r w:rsidR="00EB5B25" w:rsidRPr="001B556D">
        <w:rPr>
          <w:rFonts w:ascii="Times New Roman" w:hAnsi="Times New Roman"/>
        </w:rPr>
        <w:t xml:space="preserve"> </w:t>
      </w:r>
      <w:r w:rsidR="00A47D49" w:rsidRPr="001B556D">
        <w:rPr>
          <w:rFonts w:ascii="Times New Roman" w:hAnsi="Times New Roman"/>
        </w:rPr>
        <w:t>studies), followed by birds (2</w:t>
      </w:r>
      <w:r w:rsidR="00EB5B25">
        <w:rPr>
          <w:rFonts w:ascii="Times New Roman" w:hAnsi="Times New Roman"/>
        </w:rPr>
        <w:t>7%</w:t>
      </w:r>
      <w:r w:rsidR="00A47D49" w:rsidRPr="001B556D">
        <w:rPr>
          <w:rFonts w:ascii="Times New Roman" w:hAnsi="Times New Roman"/>
        </w:rPr>
        <w:t>), fishes (</w:t>
      </w:r>
      <w:r w:rsidR="00EB5B25">
        <w:rPr>
          <w:rFonts w:ascii="Times New Roman" w:hAnsi="Times New Roman"/>
        </w:rPr>
        <w:t>17%</w:t>
      </w:r>
      <w:r w:rsidR="00A47D49" w:rsidRPr="001B556D">
        <w:rPr>
          <w:rFonts w:ascii="Times New Roman" w:hAnsi="Times New Roman"/>
        </w:rPr>
        <w:t xml:space="preserve">), </w:t>
      </w:r>
      <w:r w:rsidR="001D6F56" w:rsidRPr="001B556D">
        <w:rPr>
          <w:rFonts w:ascii="Times New Roman" w:hAnsi="Times New Roman"/>
        </w:rPr>
        <w:t>reptiles</w:t>
      </w:r>
      <w:r w:rsidR="00A47D49" w:rsidRPr="001B556D">
        <w:rPr>
          <w:rFonts w:ascii="Times New Roman" w:hAnsi="Times New Roman"/>
        </w:rPr>
        <w:t xml:space="preserve"> (</w:t>
      </w:r>
      <w:r w:rsidR="00EB5B25">
        <w:rPr>
          <w:rFonts w:ascii="Times New Roman" w:hAnsi="Times New Roman"/>
        </w:rPr>
        <w:t>8%</w:t>
      </w:r>
      <w:r w:rsidR="00A47D49" w:rsidRPr="001B556D">
        <w:rPr>
          <w:rFonts w:ascii="Times New Roman" w:hAnsi="Times New Roman"/>
        </w:rPr>
        <w:t>) and amphibians (</w:t>
      </w:r>
      <w:r w:rsidR="00EB5B25">
        <w:rPr>
          <w:rFonts w:ascii="Times New Roman" w:hAnsi="Times New Roman"/>
        </w:rPr>
        <w:t>2%</w:t>
      </w:r>
      <w:r w:rsidR="00A47D49" w:rsidRPr="001B556D">
        <w:rPr>
          <w:rFonts w:ascii="Times New Roman" w:hAnsi="Times New Roman"/>
        </w:rPr>
        <w:t xml:space="preserve">; Fig. </w:t>
      </w:r>
      <w:r w:rsidR="001C64A9" w:rsidRPr="001B556D">
        <w:rPr>
          <w:rFonts w:ascii="Times New Roman" w:hAnsi="Times New Roman"/>
        </w:rPr>
        <w:t>1</w:t>
      </w:r>
      <w:r w:rsidR="00A47D49" w:rsidRPr="001B556D">
        <w:rPr>
          <w:rFonts w:ascii="Times New Roman" w:hAnsi="Times New Roman"/>
        </w:rPr>
        <w:t>B</w:t>
      </w:r>
      <w:r w:rsidR="00EB5B25">
        <w:rPr>
          <w:rFonts w:ascii="Times New Roman" w:hAnsi="Times New Roman"/>
        </w:rPr>
        <w:t xml:space="preserve">; some studies </w:t>
      </w:r>
      <w:r w:rsidR="009E6CFD">
        <w:rPr>
          <w:rFonts w:ascii="Times New Roman" w:hAnsi="Times New Roman"/>
        </w:rPr>
        <w:t>studied more than one class so that percentages do not add app to 100%</w:t>
      </w:r>
      <w:r w:rsidR="00A47D49" w:rsidRPr="001B556D">
        <w:rPr>
          <w:rFonts w:ascii="Times New Roman" w:hAnsi="Times New Roman"/>
        </w:rPr>
        <w:t>).</w:t>
      </w:r>
      <w:r w:rsidR="006E02E8" w:rsidRPr="001B556D">
        <w:rPr>
          <w:rFonts w:ascii="Times New Roman" w:hAnsi="Times New Roman"/>
        </w:rPr>
        <w:t xml:space="preserve"> </w:t>
      </w:r>
      <w:r w:rsidR="00FD365F" w:rsidRPr="001B556D">
        <w:rPr>
          <w:rFonts w:ascii="Times New Roman" w:hAnsi="Times New Roman"/>
        </w:rPr>
        <w:t>Thirty-five</w:t>
      </w:r>
      <w:r w:rsidR="006E02E8" w:rsidRPr="001B556D">
        <w:rPr>
          <w:rFonts w:ascii="Times New Roman" w:hAnsi="Times New Roman"/>
        </w:rPr>
        <w:t xml:space="preserve"> species were used </w:t>
      </w:r>
      <w:r w:rsidR="001D6F56" w:rsidRPr="001B556D">
        <w:rPr>
          <w:rFonts w:ascii="Times New Roman" w:hAnsi="Times New Roman"/>
        </w:rPr>
        <w:t>in single-species studies</w:t>
      </w:r>
      <w:r w:rsidR="009E6CFD">
        <w:rPr>
          <w:rFonts w:ascii="Times New Roman" w:hAnsi="Times New Roman"/>
        </w:rPr>
        <w:t>.Here, most popular study species were</w:t>
      </w:r>
      <w:r w:rsidR="009E3977" w:rsidRPr="001B556D">
        <w:rPr>
          <w:rFonts w:ascii="Times New Roman" w:hAnsi="Times New Roman"/>
        </w:rPr>
        <w:t xml:space="preserve"> </w:t>
      </w:r>
      <w:r w:rsidR="00456A9B" w:rsidRPr="001B556D">
        <w:rPr>
          <w:rFonts w:ascii="Times New Roman" w:hAnsi="Times New Roman"/>
        </w:rPr>
        <w:t>tigers (</w:t>
      </w:r>
      <w:r w:rsidR="00456A9B" w:rsidRPr="001B556D">
        <w:rPr>
          <w:rFonts w:ascii="Times New Roman" w:hAnsi="Times New Roman"/>
          <w:i/>
          <w:iCs/>
        </w:rPr>
        <w:t>Panthera tigris</w:t>
      </w:r>
      <w:r w:rsidR="00456A9B" w:rsidRPr="001B556D">
        <w:rPr>
          <w:rFonts w:ascii="Times New Roman" w:hAnsi="Times New Roman"/>
        </w:rPr>
        <w:t xml:space="preserve">), </w:t>
      </w:r>
      <w:r w:rsidR="008A213B" w:rsidRPr="001B556D">
        <w:rPr>
          <w:rFonts w:ascii="Times New Roman" w:hAnsi="Times New Roman"/>
        </w:rPr>
        <w:t xml:space="preserve">pandas </w:t>
      </w:r>
      <w:r w:rsidR="00456A9B" w:rsidRPr="001B556D">
        <w:rPr>
          <w:rFonts w:ascii="Times New Roman" w:hAnsi="Times New Roman"/>
        </w:rPr>
        <w:t>(</w:t>
      </w:r>
      <w:r w:rsidR="00274FB8" w:rsidRPr="001B556D">
        <w:rPr>
          <w:rFonts w:ascii="Times New Roman" w:hAnsi="Times New Roman"/>
          <w:i/>
          <w:iCs/>
        </w:rPr>
        <w:t>Ailuropoda melanoleuca</w:t>
      </w:r>
      <w:r w:rsidR="00456A9B" w:rsidRPr="001B556D">
        <w:rPr>
          <w:rFonts w:ascii="Times New Roman" w:hAnsi="Times New Roman"/>
        </w:rPr>
        <w:t>) and</w:t>
      </w:r>
      <w:r w:rsidR="009E3977" w:rsidRPr="001B556D">
        <w:rPr>
          <w:rFonts w:ascii="Times New Roman" w:hAnsi="Times New Roman"/>
        </w:rPr>
        <w:t xml:space="preserve"> </w:t>
      </w:r>
      <w:r w:rsidR="000E558C" w:rsidRPr="001B556D">
        <w:rPr>
          <w:rFonts w:ascii="Times New Roman" w:hAnsi="Times New Roman"/>
        </w:rPr>
        <w:t>koala</w:t>
      </w:r>
      <w:r w:rsidR="001E661E" w:rsidRPr="001B556D">
        <w:rPr>
          <w:rFonts w:ascii="Times New Roman" w:hAnsi="Times New Roman"/>
        </w:rPr>
        <w:t>s</w:t>
      </w:r>
      <w:r w:rsidR="000E558C" w:rsidRPr="001B556D">
        <w:rPr>
          <w:rFonts w:ascii="Times New Roman" w:hAnsi="Times New Roman"/>
        </w:rPr>
        <w:t xml:space="preserve"> </w:t>
      </w:r>
      <w:r w:rsidR="00456A9B" w:rsidRPr="001B556D">
        <w:rPr>
          <w:rFonts w:ascii="Times New Roman" w:hAnsi="Times New Roman"/>
        </w:rPr>
        <w:t>(</w:t>
      </w:r>
      <w:r w:rsidR="009045EB" w:rsidRPr="009045EB">
        <w:rPr>
          <w:rFonts w:ascii="Times New Roman" w:hAnsi="Times New Roman"/>
          <w:i/>
          <w:iCs/>
        </w:rPr>
        <w:t>Phascolarctos</w:t>
      </w:r>
      <w:r w:rsidR="00274FB8" w:rsidRPr="001B556D">
        <w:rPr>
          <w:rFonts w:ascii="Times New Roman" w:hAnsi="Times New Roman"/>
          <w:i/>
          <w:iCs/>
        </w:rPr>
        <w:t xml:space="preserve"> cinereus</w:t>
      </w:r>
      <w:r w:rsidR="00456A9B" w:rsidRPr="001B556D">
        <w:rPr>
          <w:rFonts w:ascii="Times New Roman" w:hAnsi="Times New Roman"/>
        </w:rPr>
        <w:t>)</w:t>
      </w:r>
      <w:r w:rsidR="00B110DD" w:rsidRPr="001B556D">
        <w:rPr>
          <w:rFonts w:ascii="Times New Roman" w:hAnsi="Times New Roman"/>
        </w:rPr>
        <w:t xml:space="preserve">. </w:t>
      </w:r>
      <w:r w:rsidR="009E6CFD">
        <w:rPr>
          <w:rFonts w:ascii="Times New Roman" w:hAnsi="Times New Roman"/>
        </w:rPr>
        <w:t>In</w:t>
      </w:r>
      <w:r w:rsidR="009E6CFD" w:rsidRPr="001B556D">
        <w:rPr>
          <w:rFonts w:ascii="Times New Roman" w:hAnsi="Times New Roman"/>
        </w:rPr>
        <w:t xml:space="preserve"> </w:t>
      </w:r>
      <w:r w:rsidR="009E6CFD">
        <w:rPr>
          <w:rFonts w:ascii="Times New Roman" w:hAnsi="Times New Roman"/>
        </w:rPr>
        <w:t>single-species</w:t>
      </w:r>
      <w:r w:rsidR="009E6CFD" w:rsidRPr="001B556D">
        <w:rPr>
          <w:rFonts w:ascii="Times New Roman" w:hAnsi="Times New Roman"/>
        </w:rPr>
        <w:t xml:space="preserve"> </w:t>
      </w:r>
      <w:r w:rsidR="00B110DD" w:rsidRPr="001B556D">
        <w:rPr>
          <w:rFonts w:ascii="Times New Roman" w:hAnsi="Times New Roman"/>
        </w:rPr>
        <w:t xml:space="preserve">studies, </w:t>
      </w:r>
      <w:r w:rsidR="009E6CFD">
        <w:rPr>
          <w:rFonts w:ascii="Times New Roman" w:hAnsi="Times New Roman"/>
        </w:rPr>
        <w:t xml:space="preserve">images of </w:t>
      </w:r>
      <w:r w:rsidR="00D66A87" w:rsidRPr="001B556D">
        <w:rPr>
          <w:rFonts w:ascii="Times New Roman" w:hAnsi="Times New Roman"/>
        </w:rPr>
        <w:t xml:space="preserve">13 species were used for individual recognition (re-identification) analyses, </w:t>
      </w:r>
      <w:r w:rsidR="009E6CFD">
        <w:rPr>
          <w:rFonts w:ascii="Times New Roman" w:hAnsi="Times New Roman"/>
        </w:rPr>
        <w:t xml:space="preserve">and these studies were </w:t>
      </w:r>
      <w:r w:rsidR="00287A6C">
        <w:rPr>
          <w:rFonts w:ascii="Times New Roman" w:hAnsi="Times New Roman"/>
        </w:rPr>
        <w:t>d</w:t>
      </w:r>
      <w:r w:rsidR="009E6CFD">
        <w:rPr>
          <w:rFonts w:ascii="Times New Roman" w:hAnsi="Times New Roman"/>
        </w:rPr>
        <w:t>ominated</w:t>
      </w:r>
      <w:r w:rsidR="009E6CFD" w:rsidRPr="001B556D">
        <w:rPr>
          <w:rFonts w:ascii="Times New Roman" w:hAnsi="Times New Roman"/>
        </w:rPr>
        <w:t xml:space="preserve"> </w:t>
      </w:r>
      <w:r w:rsidR="00D66A87" w:rsidRPr="001B556D">
        <w:rPr>
          <w:rFonts w:ascii="Times New Roman" w:hAnsi="Times New Roman"/>
        </w:rPr>
        <w:t xml:space="preserve">by </w:t>
      </w:r>
      <w:r w:rsidR="00EC49A3">
        <w:rPr>
          <w:rFonts w:ascii="Times New Roman" w:hAnsi="Times New Roman"/>
        </w:rPr>
        <w:t xml:space="preserve">mammals, </w:t>
      </w:r>
      <w:r w:rsidR="009E6CFD">
        <w:rPr>
          <w:rFonts w:ascii="Times New Roman" w:hAnsi="Times New Roman"/>
        </w:rPr>
        <w:t xml:space="preserve">especially </w:t>
      </w:r>
      <w:r w:rsidR="00D66A87" w:rsidRPr="001B556D">
        <w:rPr>
          <w:rFonts w:ascii="Times New Roman" w:hAnsi="Times New Roman"/>
        </w:rPr>
        <w:t>large carnivores, cetaceans and primates (</w:t>
      </w:r>
      <w:r w:rsidR="001C64A9" w:rsidRPr="001B556D">
        <w:rPr>
          <w:rFonts w:ascii="Times New Roman" w:hAnsi="Times New Roman"/>
        </w:rPr>
        <w:t>Fig. 1D</w:t>
      </w:r>
      <w:r w:rsidR="00D66A87" w:rsidRPr="001B556D">
        <w:rPr>
          <w:rFonts w:ascii="Times New Roman" w:hAnsi="Times New Roman"/>
        </w:rPr>
        <w:t xml:space="preserve">). </w:t>
      </w:r>
    </w:p>
    <w:p w14:paraId="657238D9" w14:textId="733A3465" w:rsidR="00005368" w:rsidRPr="001B556D" w:rsidRDefault="3BC9A475" w:rsidP="3BC9A475">
      <w:pPr>
        <w:spacing w:line="480" w:lineRule="auto"/>
        <w:rPr>
          <w:rFonts w:ascii="Times New Roman" w:hAnsi="Times New Roman"/>
          <w:i/>
          <w:iCs/>
        </w:rPr>
      </w:pPr>
      <w:r w:rsidRPr="001B556D">
        <w:rPr>
          <w:rFonts w:ascii="Times New Roman" w:hAnsi="Times New Roman"/>
          <w:noProof/>
        </w:rPr>
        <w:drawing>
          <wp:inline distT="0" distB="0" distL="0" distR="0" wp14:anchorId="036AE02F" wp14:editId="03075000">
            <wp:extent cx="6141718" cy="3837270"/>
            <wp:effectExtent l="0" t="0" r="5715" b="0"/>
            <wp:docPr id="548177850" name="Picture 548177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177850" name="Picture 548177850"/>
                    <pic:cNvPicPr/>
                  </pic:nvPicPr>
                  <pic:blipFill>
                    <a:blip r:embed="rId19"/>
                    <a:stretch>
                      <a:fillRect/>
                    </a:stretch>
                  </pic:blipFill>
                  <pic:spPr>
                    <a:xfrm>
                      <a:off x="0" y="0"/>
                      <a:ext cx="6141718" cy="3837270"/>
                    </a:xfrm>
                    <a:prstGeom prst="rect">
                      <a:avLst/>
                    </a:prstGeom>
                  </pic:spPr>
                </pic:pic>
              </a:graphicData>
            </a:graphic>
          </wp:inline>
        </w:drawing>
      </w:r>
      <w:r w:rsidRPr="001B556D">
        <w:rPr>
          <w:rFonts w:ascii="Times New Roman" w:hAnsi="Times New Roman"/>
          <w:b/>
          <w:bCs/>
          <w:i/>
          <w:iCs/>
        </w:rPr>
        <w:t xml:space="preserve">Figure </w:t>
      </w:r>
      <w:r w:rsidR="00D66A87" w:rsidRPr="001B556D">
        <w:rPr>
          <w:rFonts w:ascii="Times New Roman" w:hAnsi="Times New Roman"/>
          <w:b/>
          <w:bCs/>
          <w:i/>
          <w:iCs/>
        </w:rPr>
        <w:t>2.</w:t>
      </w:r>
      <w:r w:rsidRPr="001B556D">
        <w:rPr>
          <w:rFonts w:ascii="Times New Roman" w:hAnsi="Times New Roman"/>
          <w:i/>
          <w:iCs/>
        </w:rPr>
        <w:t xml:space="preserve"> </w:t>
      </w:r>
      <w:r w:rsidRPr="001B556D">
        <w:rPr>
          <w:rFonts w:ascii="Times New Roman" w:hAnsi="Times New Roman"/>
        </w:rPr>
        <w:t xml:space="preserve">Diversity of the </w:t>
      </w:r>
      <w:r w:rsidR="00287A6C">
        <w:rPr>
          <w:rFonts w:ascii="Times New Roman" w:hAnsi="Times New Roman"/>
        </w:rPr>
        <w:t>wildlife</w:t>
      </w:r>
      <w:r w:rsidR="00287A6C" w:rsidRPr="001B556D">
        <w:rPr>
          <w:rFonts w:ascii="Times New Roman" w:hAnsi="Times New Roman"/>
        </w:rPr>
        <w:t xml:space="preserve"> </w:t>
      </w:r>
      <w:r w:rsidRPr="001B556D">
        <w:rPr>
          <w:rFonts w:ascii="Times New Roman" w:hAnsi="Times New Roman"/>
        </w:rPr>
        <w:t xml:space="preserve">imagery analysed in machine learning studies. A - </w:t>
      </w:r>
      <w:r w:rsidR="7220ED33" w:rsidRPr="001B556D">
        <w:rPr>
          <w:rFonts w:ascii="Times New Roman" w:hAnsi="Times New Roman"/>
        </w:rPr>
        <w:t xml:space="preserve">article counts by image </w:t>
      </w:r>
      <w:r w:rsidR="00287A6C">
        <w:rPr>
          <w:rFonts w:ascii="Times New Roman" w:hAnsi="Times New Roman"/>
        </w:rPr>
        <w:t xml:space="preserve">source hardware </w:t>
      </w:r>
      <w:r w:rsidR="7220ED33" w:rsidRPr="001B556D">
        <w:rPr>
          <w:rFonts w:ascii="Times New Roman" w:hAnsi="Times New Roman"/>
        </w:rPr>
        <w:t xml:space="preserve">type (one study could use more than one image type), B - temporal </w:t>
      </w:r>
      <w:r w:rsidR="7220ED33" w:rsidRPr="001B556D">
        <w:rPr>
          <w:rFonts w:ascii="Times New Roman" w:hAnsi="Times New Roman"/>
        </w:rPr>
        <w:lastRenderedPageBreak/>
        <w:t xml:space="preserve">trends across the last </w:t>
      </w:r>
      <w:r w:rsidR="009045EB">
        <w:rPr>
          <w:rFonts w:ascii="Times New Roman" w:hAnsi="Times New Roman"/>
        </w:rPr>
        <w:t>five</w:t>
      </w:r>
      <w:r w:rsidR="7220ED33" w:rsidRPr="001B556D">
        <w:rPr>
          <w:rFonts w:ascii="Times New Roman" w:hAnsi="Times New Roman"/>
        </w:rPr>
        <w:t xml:space="preserve"> years </w:t>
      </w:r>
      <w:r w:rsidR="00287A6C">
        <w:rPr>
          <w:rFonts w:ascii="Times New Roman" w:hAnsi="Times New Roman"/>
        </w:rPr>
        <w:t>(c</w:t>
      </w:r>
      <w:r w:rsidR="7220ED33" w:rsidRPr="001B556D">
        <w:rPr>
          <w:rFonts w:ascii="Times New Roman" w:hAnsi="Times New Roman"/>
        </w:rPr>
        <w:t xml:space="preserve">olours corresponding to </w:t>
      </w:r>
      <w:r w:rsidR="00287A6C" w:rsidRPr="001B556D">
        <w:rPr>
          <w:rFonts w:ascii="Times New Roman" w:hAnsi="Times New Roman"/>
        </w:rPr>
        <w:t xml:space="preserve">image </w:t>
      </w:r>
      <w:r w:rsidR="00287A6C">
        <w:rPr>
          <w:rFonts w:ascii="Times New Roman" w:hAnsi="Times New Roman"/>
        </w:rPr>
        <w:t xml:space="preserve">source hardware </w:t>
      </w:r>
      <w:r w:rsidR="00A6593D">
        <w:rPr>
          <w:rFonts w:ascii="Times New Roman" w:hAnsi="Times New Roman"/>
        </w:rPr>
        <w:t xml:space="preserve">types </w:t>
      </w:r>
      <w:r w:rsidR="00287A6C">
        <w:rPr>
          <w:rFonts w:ascii="Times New Roman" w:hAnsi="Times New Roman"/>
        </w:rPr>
        <w:t xml:space="preserve">in panel </w:t>
      </w:r>
      <w:r w:rsidR="00A6593D">
        <w:rPr>
          <w:rFonts w:ascii="Times New Roman" w:hAnsi="Times New Roman"/>
        </w:rPr>
        <w:t>A</w:t>
      </w:r>
      <w:r w:rsidR="004D04DD">
        <w:rPr>
          <w:rFonts w:ascii="Times New Roman" w:hAnsi="Times New Roman"/>
        </w:rPr>
        <w:t>,</w:t>
      </w:r>
      <w:r w:rsidR="00287A6C">
        <w:rPr>
          <w:rFonts w:ascii="Times New Roman" w:hAnsi="Times New Roman"/>
        </w:rPr>
        <w:t>;</w:t>
      </w:r>
      <w:r w:rsidR="00F42A94">
        <w:rPr>
          <w:rFonts w:ascii="Times New Roman" w:hAnsi="Times New Roman"/>
        </w:rPr>
        <w:t>“</w:t>
      </w:r>
      <w:r w:rsidR="7220ED33" w:rsidRPr="001B556D">
        <w:rPr>
          <w:rFonts w:ascii="Times New Roman" w:hAnsi="Times New Roman"/>
        </w:rPr>
        <w:t>other/unclear” category not shown).</w:t>
      </w:r>
      <w:r w:rsidR="7220ED33" w:rsidRPr="001B556D">
        <w:rPr>
          <w:rFonts w:ascii="Times New Roman" w:hAnsi="Times New Roman"/>
          <w:i/>
          <w:iCs/>
          <w:highlight w:val="green"/>
        </w:rPr>
        <w:t xml:space="preserve"> </w:t>
      </w:r>
    </w:p>
    <w:p w14:paraId="4F8EC4C7" w14:textId="77777777" w:rsidR="00DF1F06" w:rsidRPr="001B556D" w:rsidRDefault="00DF1F06" w:rsidP="001D6F56">
      <w:pPr>
        <w:spacing w:line="480" w:lineRule="auto"/>
        <w:rPr>
          <w:rFonts w:ascii="Times New Roman" w:hAnsi="Times New Roman"/>
        </w:rPr>
      </w:pPr>
    </w:p>
    <w:p w14:paraId="4389548B" w14:textId="5518F047" w:rsidR="00005368" w:rsidRPr="001B556D" w:rsidRDefault="00833F49" w:rsidP="001D6F56">
      <w:pPr>
        <w:spacing w:line="480" w:lineRule="auto"/>
        <w:rPr>
          <w:rFonts w:ascii="Times New Roman" w:hAnsi="Times New Roman"/>
        </w:rPr>
      </w:pPr>
      <w:r w:rsidRPr="001B556D">
        <w:rPr>
          <w:rFonts w:ascii="Times New Roman" w:hAnsi="Times New Roman"/>
        </w:rPr>
        <w:t xml:space="preserve">Nearly half of studies used </w:t>
      </w:r>
      <w:r w:rsidR="00287A6C">
        <w:rPr>
          <w:rFonts w:ascii="Times New Roman" w:hAnsi="Times New Roman"/>
        </w:rPr>
        <w:t xml:space="preserve">wildlife images from </w:t>
      </w:r>
      <w:r w:rsidR="00C62FAC" w:rsidRPr="001B556D">
        <w:rPr>
          <w:rFonts w:ascii="Times New Roman" w:hAnsi="Times New Roman"/>
        </w:rPr>
        <w:t>‘fixed’</w:t>
      </w:r>
      <w:r w:rsidR="00503281" w:rsidRPr="001B556D">
        <w:rPr>
          <w:rFonts w:ascii="Times New Roman" w:hAnsi="Times New Roman"/>
        </w:rPr>
        <w:t xml:space="preserve"> cameras (</w:t>
      </w:r>
      <w:r w:rsidR="1B35096C" w:rsidRPr="001B556D">
        <w:rPr>
          <w:rFonts w:ascii="Times New Roman" w:hAnsi="Times New Roman"/>
        </w:rPr>
        <w:t>52</w:t>
      </w:r>
      <w:r w:rsidR="00503281" w:rsidRPr="001B556D">
        <w:rPr>
          <w:rFonts w:ascii="Times New Roman" w:hAnsi="Times New Roman"/>
        </w:rPr>
        <w:t xml:space="preserve">%), such as camera traps and surveillance cameras, </w:t>
      </w:r>
      <w:r w:rsidR="00C62FAC" w:rsidRPr="001B556D">
        <w:rPr>
          <w:rFonts w:ascii="Times New Roman" w:hAnsi="Times New Roman"/>
        </w:rPr>
        <w:t>while</w:t>
      </w:r>
      <w:r w:rsidR="00FD365F" w:rsidRPr="001B556D">
        <w:rPr>
          <w:rFonts w:ascii="Times New Roman" w:hAnsi="Times New Roman"/>
        </w:rPr>
        <w:t xml:space="preserve"> </w:t>
      </w:r>
      <w:r w:rsidR="00287A6C">
        <w:rPr>
          <w:rFonts w:ascii="Times New Roman" w:hAnsi="Times New Roman"/>
        </w:rPr>
        <w:t>28% of</w:t>
      </w:r>
      <w:r w:rsidR="00287A6C" w:rsidRPr="001B556D">
        <w:rPr>
          <w:rFonts w:ascii="Times New Roman" w:hAnsi="Times New Roman"/>
        </w:rPr>
        <w:t xml:space="preserve"> </w:t>
      </w:r>
      <w:r w:rsidR="00FD365F" w:rsidRPr="001B556D">
        <w:rPr>
          <w:rFonts w:ascii="Times New Roman" w:hAnsi="Times New Roman"/>
        </w:rPr>
        <w:t xml:space="preserve">studies used images from hand (mobile) cameras, and </w:t>
      </w:r>
      <w:r w:rsidR="00287A6C">
        <w:rPr>
          <w:rFonts w:ascii="Times New Roman" w:hAnsi="Times New Roman"/>
        </w:rPr>
        <w:t>16% of</w:t>
      </w:r>
      <w:r w:rsidR="00287A6C" w:rsidRPr="001B556D">
        <w:rPr>
          <w:rFonts w:ascii="Times New Roman" w:hAnsi="Times New Roman"/>
        </w:rPr>
        <w:t xml:space="preserve"> </w:t>
      </w:r>
      <w:r w:rsidR="00FD365F" w:rsidRPr="001B556D">
        <w:rPr>
          <w:rFonts w:ascii="Times New Roman" w:hAnsi="Times New Roman"/>
        </w:rPr>
        <w:t xml:space="preserve">studies </w:t>
      </w:r>
      <w:r w:rsidR="005C581D">
        <w:rPr>
          <w:rFonts w:ascii="Times New Roman" w:hAnsi="Times New Roman"/>
        </w:rPr>
        <w:t xml:space="preserve">used </w:t>
      </w:r>
      <w:r w:rsidR="00FD365F" w:rsidRPr="001B556D">
        <w:rPr>
          <w:rFonts w:ascii="Times New Roman" w:hAnsi="Times New Roman"/>
        </w:rPr>
        <w:t xml:space="preserve">aerial images from drones or </w:t>
      </w:r>
      <w:r w:rsidR="005C581D">
        <w:rPr>
          <w:rFonts w:ascii="Times New Roman" w:hAnsi="Times New Roman"/>
        </w:rPr>
        <w:t>aircraft</w:t>
      </w:r>
      <w:r w:rsidR="00FD365F" w:rsidRPr="001B556D">
        <w:rPr>
          <w:rFonts w:ascii="Times New Roman" w:hAnsi="Times New Roman"/>
        </w:rPr>
        <w:t xml:space="preserve"> (Fig. 2A).</w:t>
      </w:r>
      <w:r w:rsidR="00FE2001" w:rsidRPr="001B556D">
        <w:rPr>
          <w:rFonts w:ascii="Times New Roman" w:hAnsi="Times New Roman"/>
        </w:rPr>
        <w:t xml:space="preserve"> Over the last </w:t>
      </w:r>
      <w:r w:rsidR="005C581D">
        <w:rPr>
          <w:rFonts w:ascii="Times New Roman" w:hAnsi="Times New Roman"/>
        </w:rPr>
        <w:t>five</w:t>
      </w:r>
      <w:r w:rsidR="00FE2001" w:rsidRPr="001B556D">
        <w:rPr>
          <w:rFonts w:ascii="Times New Roman" w:hAnsi="Times New Roman"/>
        </w:rPr>
        <w:t xml:space="preserve"> years, the use of images from fixed cameras and mobile </w:t>
      </w:r>
      <w:r w:rsidR="0090625E" w:rsidRPr="001B556D">
        <w:rPr>
          <w:rFonts w:ascii="Times New Roman" w:hAnsi="Times New Roman"/>
        </w:rPr>
        <w:t>cameras</w:t>
      </w:r>
      <w:r w:rsidR="00FE2001" w:rsidRPr="001B556D">
        <w:rPr>
          <w:rFonts w:ascii="Times New Roman" w:hAnsi="Times New Roman"/>
        </w:rPr>
        <w:t xml:space="preserve"> has markedly increased, while </w:t>
      </w:r>
      <w:r w:rsidR="005C581D">
        <w:rPr>
          <w:rFonts w:ascii="Times New Roman" w:hAnsi="Times New Roman"/>
        </w:rPr>
        <w:t xml:space="preserve">the </w:t>
      </w:r>
      <w:r w:rsidR="00FE2001" w:rsidRPr="001B556D">
        <w:rPr>
          <w:rFonts w:ascii="Times New Roman" w:hAnsi="Times New Roman"/>
        </w:rPr>
        <w:t>use of aerial images remained stable (Fig. 2B)</w:t>
      </w:r>
      <w:r w:rsidR="00FD365F" w:rsidRPr="001B556D">
        <w:rPr>
          <w:rFonts w:ascii="Times New Roman" w:hAnsi="Times New Roman"/>
        </w:rPr>
        <w:t xml:space="preserve">. </w:t>
      </w:r>
      <w:r w:rsidR="00F42A94">
        <w:rPr>
          <w:rFonts w:ascii="Times New Roman" w:hAnsi="Times New Roman"/>
        </w:rPr>
        <w:t xml:space="preserve">Note that </w:t>
      </w:r>
      <w:r w:rsidR="00415913">
        <w:rPr>
          <w:rFonts w:ascii="Times New Roman" w:hAnsi="Times New Roman"/>
        </w:rPr>
        <w:t xml:space="preserve">in this and similar time-trend graphs, </w:t>
      </w:r>
      <w:r w:rsidR="00F42A94">
        <w:rPr>
          <w:rFonts w:ascii="Times New Roman" w:hAnsi="Times New Roman"/>
        </w:rPr>
        <w:t xml:space="preserve">the </w:t>
      </w:r>
      <w:r w:rsidR="00415913">
        <w:rPr>
          <w:rFonts w:ascii="Times New Roman" w:hAnsi="Times New Roman"/>
        </w:rPr>
        <w:t xml:space="preserve">apparent </w:t>
      </w:r>
      <w:r w:rsidR="00F42A94">
        <w:rPr>
          <w:rFonts w:ascii="Times New Roman" w:hAnsi="Times New Roman"/>
        </w:rPr>
        <w:t xml:space="preserve">decrease in the relevant papers </w:t>
      </w:r>
      <w:r w:rsidR="00415913">
        <w:rPr>
          <w:rFonts w:ascii="Times New Roman" w:hAnsi="Times New Roman"/>
        </w:rPr>
        <w:t xml:space="preserve">in 2021 is an artefact, </w:t>
      </w:r>
      <w:r w:rsidR="00F42A94">
        <w:rPr>
          <w:rFonts w:ascii="Times New Roman" w:hAnsi="Times New Roman"/>
        </w:rPr>
        <w:t xml:space="preserve">because </w:t>
      </w:r>
      <w:r w:rsidR="00415913">
        <w:rPr>
          <w:rFonts w:ascii="Times New Roman" w:hAnsi="Times New Roman"/>
        </w:rPr>
        <w:t xml:space="preserve">we conducted </w:t>
      </w:r>
      <w:r w:rsidR="00F42A94">
        <w:rPr>
          <w:rFonts w:ascii="Times New Roman" w:hAnsi="Times New Roman"/>
        </w:rPr>
        <w:t xml:space="preserve">our </w:t>
      </w:r>
      <w:r w:rsidR="00415913">
        <w:rPr>
          <w:rFonts w:ascii="Times New Roman" w:hAnsi="Times New Roman"/>
        </w:rPr>
        <w:t xml:space="preserve">literature </w:t>
      </w:r>
      <w:r w:rsidR="00F42A94">
        <w:rPr>
          <w:rFonts w:ascii="Times New Roman" w:hAnsi="Times New Roman"/>
        </w:rPr>
        <w:t xml:space="preserve">search in October 2021, meaning that we did not cover all the entire </w:t>
      </w:r>
      <w:r w:rsidR="00415913">
        <w:rPr>
          <w:rFonts w:ascii="Times New Roman" w:hAnsi="Times New Roman"/>
        </w:rPr>
        <w:t xml:space="preserve">year </w:t>
      </w:r>
      <w:r w:rsidR="00F42A94">
        <w:rPr>
          <w:rFonts w:ascii="Times New Roman" w:hAnsi="Times New Roman"/>
        </w:rPr>
        <w:t xml:space="preserve">2021 period. </w:t>
      </w:r>
    </w:p>
    <w:p w14:paraId="5FBEB6D7" w14:textId="77777777" w:rsidR="00F97297" w:rsidRDefault="3BC9A475" w:rsidP="3BC9A475">
      <w:pPr>
        <w:spacing w:line="480" w:lineRule="auto"/>
        <w:rPr>
          <w:rFonts w:ascii="Times New Roman" w:hAnsi="Times New Roman"/>
          <w:b/>
          <w:bCs/>
          <w:i/>
          <w:iCs/>
        </w:rPr>
      </w:pPr>
      <w:r w:rsidRPr="001B556D">
        <w:rPr>
          <w:rFonts w:ascii="Times New Roman" w:hAnsi="Times New Roman"/>
          <w:noProof/>
        </w:rPr>
        <w:drawing>
          <wp:inline distT="0" distB="0" distL="0" distR="0" wp14:anchorId="34F51058" wp14:editId="03137B5D">
            <wp:extent cx="5001370" cy="5001370"/>
            <wp:effectExtent l="0" t="0" r="2540" b="2540"/>
            <wp:docPr id="1187922826" name="Picture 1187922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22826" name="Picture 1187922826"/>
                    <pic:cNvPicPr/>
                  </pic:nvPicPr>
                  <pic:blipFill>
                    <a:blip r:embed="rId20"/>
                    <a:stretch>
                      <a:fillRect/>
                    </a:stretch>
                  </pic:blipFill>
                  <pic:spPr>
                    <a:xfrm>
                      <a:off x="0" y="0"/>
                      <a:ext cx="5002959" cy="5002959"/>
                    </a:xfrm>
                    <a:prstGeom prst="rect">
                      <a:avLst/>
                    </a:prstGeom>
                  </pic:spPr>
                </pic:pic>
              </a:graphicData>
            </a:graphic>
          </wp:inline>
        </w:drawing>
      </w:r>
    </w:p>
    <w:p w14:paraId="6F9D3F9D" w14:textId="0A2B6050" w:rsidR="3BC9A475" w:rsidRPr="001B556D" w:rsidRDefault="3BC9A475" w:rsidP="3BC9A475">
      <w:pPr>
        <w:spacing w:line="480" w:lineRule="auto"/>
        <w:rPr>
          <w:rFonts w:ascii="Times New Roman" w:hAnsi="Times New Roman"/>
          <w:i/>
          <w:iCs/>
        </w:rPr>
      </w:pPr>
      <w:r w:rsidRPr="001B556D">
        <w:rPr>
          <w:rFonts w:ascii="Times New Roman" w:hAnsi="Times New Roman"/>
          <w:b/>
          <w:bCs/>
          <w:i/>
          <w:iCs/>
        </w:rPr>
        <w:lastRenderedPageBreak/>
        <w:t>Figure 3.</w:t>
      </w:r>
      <w:r w:rsidRPr="001B556D">
        <w:rPr>
          <w:rFonts w:ascii="Times New Roman" w:hAnsi="Times New Roman"/>
        </w:rPr>
        <w:t xml:space="preserve"> </w:t>
      </w:r>
      <w:r w:rsidR="00C81984">
        <w:rPr>
          <w:rFonts w:ascii="Times New Roman" w:hAnsi="Times New Roman"/>
        </w:rPr>
        <w:t>Machine learning a</w:t>
      </w:r>
      <w:r w:rsidRPr="001B556D">
        <w:rPr>
          <w:rFonts w:ascii="Times New Roman" w:hAnsi="Times New Roman"/>
        </w:rPr>
        <w:t xml:space="preserve">lgorithm types and </w:t>
      </w:r>
      <w:r w:rsidR="00C81984">
        <w:rPr>
          <w:rFonts w:ascii="Times New Roman" w:hAnsi="Times New Roman"/>
        </w:rPr>
        <w:t>wildlife outcome types</w:t>
      </w:r>
      <w:r w:rsidRPr="001B556D">
        <w:rPr>
          <w:rFonts w:ascii="Times New Roman" w:hAnsi="Times New Roman"/>
        </w:rPr>
        <w:t xml:space="preserve"> analysed in the included studies. A - </w:t>
      </w:r>
      <w:r w:rsidR="7220ED33" w:rsidRPr="001B556D">
        <w:rPr>
          <w:rFonts w:ascii="Times New Roman" w:hAnsi="Times New Roman"/>
        </w:rPr>
        <w:t xml:space="preserve">article counts by algorithm type and </w:t>
      </w:r>
      <w:r w:rsidR="00C81984">
        <w:rPr>
          <w:rFonts w:ascii="Times New Roman" w:hAnsi="Times New Roman"/>
        </w:rPr>
        <w:t>outcome</w:t>
      </w:r>
      <w:r w:rsidR="00C81984" w:rsidRPr="001B556D">
        <w:rPr>
          <w:rFonts w:ascii="Times New Roman" w:hAnsi="Times New Roman"/>
        </w:rPr>
        <w:t xml:space="preserve"> </w:t>
      </w:r>
      <w:r w:rsidR="7220ED33" w:rsidRPr="001B556D">
        <w:rPr>
          <w:rFonts w:ascii="Times New Roman" w:hAnsi="Times New Roman"/>
        </w:rPr>
        <w:t>type (one study could use more than one type</w:t>
      </w:r>
      <w:r w:rsidR="00D31931">
        <w:rPr>
          <w:rFonts w:ascii="Times New Roman" w:hAnsi="Times New Roman"/>
        </w:rPr>
        <w:t xml:space="preserve"> of each</w:t>
      </w:r>
      <w:r w:rsidR="7220ED33" w:rsidRPr="001B556D">
        <w:rPr>
          <w:rFonts w:ascii="Times New Roman" w:hAnsi="Times New Roman"/>
        </w:rPr>
        <w:t xml:space="preserve">), B - temporal trends in types of algorithms used across the last </w:t>
      </w:r>
      <w:r w:rsidR="005C581D">
        <w:rPr>
          <w:rFonts w:ascii="Times New Roman" w:hAnsi="Times New Roman"/>
        </w:rPr>
        <w:t>five</w:t>
      </w:r>
      <w:r w:rsidR="7220ED33" w:rsidRPr="001B556D">
        <w:rPr>
          <w:rFonts w:ascii="Times New Roman" w:hAnsi="Times New Roman"/>
        </w:rPr>
        <w:t xml:space="preserve"> years (”other/unclear” category not shown).</w:t>
      </w:r>
    </w:p>
    <w:p w14:paraId="74060DED" w14:textId="69B2D357" w:rsidR="00D96B23" w:rsidRPr="001B556D" w:rsidRDefault="00D96B23" w:rsidP="001D6F56">
      <w:pPr>
        <w:pStyle w:val="Heading3"/>
        <w:spacing w:line="480" w:lineRule="auto"/>
        <w:rPr>
          <w:rFonts w:cs="Times New Roman"/>
        </w:rPr>
      </w:pPr>
      <w:bookmarkStart w:id="17" w:name="OLE_LINK5"/>
      <w:bookmarkStart w:id="18" w:name="OLE_LINK6"/>
      <w:r w:rsidRPr="001B556D">
        <w:rPr>
          <w:rFonts w:cs="Times New Roman"/>
        </w:rPr>
        <w:t>3.2.</w:t>
      </w:r>
      <w:r w:rsidR="00005368" w:rsidRPr="001B556D">
        <w:rPr>
          <w:rFonts w:cs="Times New Roman"/>
        </w:rPr>
        <w:t>2</w:t>
      </w:r>
      <w:r w:rsidRPr="001B556D">
        <w:rPr>
          <w:rFonts w:cs="Times New Roman"/>
        </w:rPr>
        <w:t xml:space="preserve"> | </w:t>
      </w:r>
      <w:r w:rsidR="00EE7C6F" w:rsidRPr="001B556D">
        <w:rPr>
          <w:rFonts w:cs="Times New Roman"/>
        </w:rPr>
        <w:t>A</w:t>
      </w:r>
      <w:r w:rsidR="002F61C1" w:rsidRPr="001B556D">
        <w:rPr>
          <w:rFonts w:cs="Times New Roman"/>
        </w:rPr>
        <w:t xml:space="preserve">lgorithms and </w:t>
      </w:r>
      <w:r w:rsidR="00886739" w:rsidRPr="001B556D">
        <w:rPr>
          <w:rFonts w:cs="Times New Roman"/>
        </w:rPr>
        <w:t>outcomes</w:t>
      </w:r>
    </w:p>
    <w:p w14:paraId="0C94A721" w14:textId="6F342DE4" w:rsidR="7933CE17" w:rsidRPr="001B556D" w:rsidRDefault="00DD0F9A" w:rsidP="00EB4E7B">
      <w:pPr>
        <w:spacing w:line="480" w:lineRule="auto"/>
        <w:rPr>
          <w:rFonts w:ascii="Times New Roman" w:hAnsi="Times New Roman"/>
        </w:rPr>
      </w:pPr>
      <w:r>
        <w:rPr>
          <w:rFonts w:ascii="Times New Roman" w:hAnsi="Times New Roman"/>
        </w:rPr>
        <w:t>N</w:t>
      </w:r>
      <w:r w:rsidRPr="001B556D">
        <w:rPr>
          <w:rFonts w:ascii="Times New Roman" w:hAnsi="Times New Roman"/>
        </w:rPr>
        <w:t>eural</w:t>
      </w:r>
      <w:r w:rsidR="00D426A2">
        <w:rPr>
          <w:rFonts w:ascii="Times New Roman" w:hAnsi="Times New Roman"/>
        </w:rPr>
        <w:t>-network-based</w:t>
      </w:r>
      <w:r>
        <w:rPr>
          <w:rFonts w:ascii="Times New Roman" w:hAnsi="Times New Roman"/>
        </w:rPr>
        <w:t xml:space="preserve"> analyses were easily</w:t>
      </w:r>
      <w:r w:rsidRPr="001B556D">
        <w:rPr>
          <w:rFonts w:ascii="Times New Roman" w:hAnsi="Times New Roman"/>
        </w:rPr>
        <w:t xml:space="preserve"> </w:t>
      </w:r>
      <w:r>
        <w:rPr>
          <w:rFonts w:ascii="Times New Roman" w:hAnsi="Times New Roman"/>
        </w:rPr>
        <w:t>t</w:t>
      </w:r>
      <w:r w:rsidR="7933CE17" w:rsidRPr="001B556D">
        <w:rPr>
          <w:rFonts w:ascii="Times New Roman" w:hAnsi="Times New Roman"/>
        </w:rPr>
        <w:t xml:space="preserve">he most popular machine learning algorithms </w:t>
      </w:r>
      <w:r w:rsidR="227FB684" w:rsidRPr="001B556D">
        <w:rPr>
          <w:rFonts w:ascii="Times New Roman" w:hAnsi="Times New Roman"/>
        </w:rPr>
        <w:t>(</w:t>
      </w:r>
      <w:r w:rsidR="00222CC1">
        <w:rPr>
          <w:rFonts w:ascii="Times New Roman" w:hAnsi="Times New Roman"/>
        </w:rPr>
        <w:t>93% of</w:t>
      </w:r>
      <w:r w:rsidR="00222CC1" w:rsidRPr="001B556D">
        <w:rPr>
          <w:rFonts w:ascii="Times New Roman" w:hAnsi="Times New Roman"/>
        </w:rPr>
        <w:t xml:space="preserve"> </w:t>
      </w:r>
      <w:r w:rsidR="227FB684" w:rsidRPr="001B556D">
        <w:rPr>
          <w:rFonts w:ascii="Times New Roman" w:hAnsi="Times New Roman"/>
        </w:rPr>
        <w:t>studies),</w:t>
      </w:r>
      <w:r w:rsidR="7933CE17" w:rsidRPr="001B556D">
        <w:rPr>
          <w:rFonts w:ascii="Times New Roman" w:hAnsi="Times New Roman"/>
        </w:rPr>
        <w:t xml:space="preserve"> </w:t>
      </w:r>
      <w:r w:rsidR="0D207D91" w:rsidRPr="001B556D">
        <w:rPr>
          <w:rFonts w:ascii="Times New Roman" w:hAnsi="Times New Roman"/>
        </w:rPr>
        <w:t>followed by support vector machines (</w:t>
      </w:r>
      <w:r w:rsidR="00222CC1">
        <w:rPr>
          <w:rFonts w:ascii="Times New Roman" w:hAnsi="Times New Roman"/>
        </w:rPr>
        <w:t>11% of</w:t>
      </w:r>
      <w:r w:rsidR="00222CC1" w:rsidRPr="001B556D">
        <w:rPr>
          <w:rFonts w:ascii="Times New Roman" w:hAnsi="Times New Roman"/>
        </w:rPr>
        <w:t xml:space="preserve"> </w:t>
      </w:r>
      <w:r w:rsidR="0D207D91" w:rsidRPr="001B556D">
        <w:rPr>
          <w:rFonts w:ascii="Times New Roman" w:hAnsi="Times New Roman"/>
        </w:rPr>
        <w:t>studies)</w:t>
      </w:r>
      <w:r w:rsidR="00F32D6F">
        <w:rPr>
          <w:rFonts w:ascii="Times New Roman" w:hAnsi="Times New Roman"/>
        </w:rPr>
        <w:t xml:space="preserve">, </w:t>
      </w:r>
      <w:r w:rsidR="00F32D6F" w:rsidRPr="00F32D6F">
        <w:rPr>
          <w:rFonts w:ascii="Times New Roman" w:hAnsi="Times New Roman"/>
        </w:rPr>
        <w:t>K-Nearest Neighbour</w:t>
      </w:r>
      <w:r w:rsidR="00F32D6F">
        <w:rPr>
          <w:rFonts w:ascii="Times New Roman" w:hAnsi="Times New Roman"/>
        </w:rPr>
        <w:t xml:space="preserve"> (5%), </w:t>
      </w:r>
      <w:r w:rsidR="00F32D6F" w:rsidRPr="00F32D6F">
        <w:rPr>
          <w:rFonts w:ascii="Times New Roman" w:hAnsi="Times New Roman"/>
        </w:rPr>
        <w:t>Random forest</w:t>
      </w:r>
      <w:r w:rsidR="00F32D6F">
        <w:rPr>
          <w:rFonts w:ascii="Times New Roman" w:hAnsi="Times New Roman"/>
        </w:rPr>
        <w:t xml:space="preserve"> (5%).</w:t>
      </w:r>
      <w:r w:rsidR="6235CCE5" w:rsidRPr="001B556D">
        <w:rPr>
          <w:rFonts w:ascii="Times New Roman" w:hAnsi="Times New Roman"/>
        </w:rPr>
        <w:t xml:space="preserve"> </w:t>
      </w:r>
      <w:r w:rsidR="00F32D6F">
        <w:rPr>
          <w:rFonts w:ascii="Times New Roman" w:hAnsi="Times New Roman"/>
        </w:rPr>
        <w:t>T</w:t>
      </w:r>
      <w:r w:rsidR="6235CCE5" w:rsidRPr="001B556D">
        <w:rPr>
          <w:rFonts w:ascii="Times New Roman" w:hAnsi="Times New Roman"/>
        </w:rPr>
        <w:t xml:space="preserve">he use of the other algorithms </w:t>
      </w:r>
      <w:r w:rsidR="00F32D6F">
        <w:rPr>
          <w:rFonts w:ascii="Times New Roman" w:hAnsi="Times New Roman"/>
        </w:rPr>
        <w:t>wa</w:t>
      </w:r>
      <w:r w:rsidR="64400CEE" w:rsidRPr="001B556D">
        <w:rPr>
          <w:rFonts w:ascii="Times New Roman" w:hAnsi="Times New Roman"/>
        </w:rPr>
        <w:t>s</w:t>
      </w:r>
      <w:r w:rsidR="6235CCE5" w:rsidRPr="001B556D">
        <w:rPr>
          <w:rFonts w:ascii="Times New Roman" w:hAnsi="Times New Roman"/>
        </w:rPr>
        <w:t xml:space="preserve"> relatively low (</w:t>
      </w:r>
      <w:r w:rsidR="00B97D18">
        <w:rPr>
          <w:rFonts w:ascii="Times New Roman" w:hAnsi="Times New Roman"/>
        </w:rPr>
        <w:t>14% of studies</w:t>
      </w:r>
      <w:r w:rsidR="0D207D91" w:rsidRPr="001B556D">
        <w:rPr>
          <w:rFonts w:ascii="Times New Roman" w:hAnsi="Times New Roman"/>
        </w:rPr>
        <w:t>)</w:t>
      </w:r>
      <w:r w:rsidR="00E558E6">
        <w:rPr>
          <w:rFonts w:ascii="Times New Roman" w:hAnsi="Times New Roman"/>
        </w:rPr>
        <w:t xml:space="preserve"> </w:t>
      </w:r>
      <w:r w:rsidR="00F32D6F">
        <w:rPr>
          <w:rFonts w:ascii="Times New Roman" w:hAnsi="Times New Roman"/>
        </w:rPr>
        <w:t xml:space="preserve">and included use of </w:t>
      </w:r>
      <w:r w:rsidR="00E558E6" w:rsidRPr="00E558E6">
        <w:rPr>
          <w:rFonts w:ascii="Times New Roman" w:hAnsi="Times New Roman"/>
        </w:rPr>
        <w:t>Naïve Bayes</w:t>
      </w:r>
      <w:r w:rsidR="00AE67FB">
        <w:rPr>
          <w:rFonts w:ascii="Times New Roman" w:hAnsi="Times New Roman"/>
        </w:rPr>
        <w:t>,</w:t>
      </w:r>
      <w:r w:rsidR="00E558E6" w:rsidRPr="00E558E6">
        <w:rPr>
          <w:rFonts w:ascii="Times New Roman" w:hAnsi="Times New Roman"/>
        </w:rPr>
        <w:t xml:space="preserve"> Bag of Visual Words</w:t>
      </w:r>
      <w:r w:rsidR="00E558E6">
        <w:rPr>
          <w:rFonts w:ascii="Times New Roman" w:hAnsi="Times New Roman"/>
        </w:rPr>
        <w:t xml:space="preserve">, </w:t>
      </w:r>
      <w:r w:rsidR="00E558E6" w:rsidRPr="00E558E6">
        <w:rPr>
          <w:rFonts w:ascii="Times New Roman" w:hAnsi="Times New Roman"/>
        </w:rPr>
        <w:t xml:space="preserve">Histogram of </w:t>
      </w:r>
      <w:r w:rsidR="00AE67FB">
        <w:rPr>
          <w:rFonts w:ascii="Times New Roman" w:hAnsi="Times New Roman"/>
        </w:rPr>
        <w:t>C</w:t>
      </w:r>
      <w:r w:rsidR="00E558E6" w:rsidRPr="00E558E6">
        <w:rPr>
          <w:rFonts w:ascii="Times New Roman" w:hAnsi="Times New Roman"/>
        </w:rPr>
        <w:t>olors</w:t>
      </w:r>
      <w:r w:rsidR="00E558E6">
        <w:rPr>
          <w:rFonts w:ascii="Times New Roman" w:hAnsi="Times New Roman"/>
        </w:rPr>
        <w:t xml:space="preserve">, </w:t>
      </w:r>
      <w:r w:rsidR="00AE67FB" w:rsidRPr="00EB4E7B">
        <w:rPr>
          <w:rFonts w:ascii="Times New Roman" w:hAnsi="Times New Roman"/>
        </w:rPr>
        <w:t>Local Binary Patterns Histograms</w:t>
      </w:r>
      <w:r w:rsidR="00AE67FB">
        <w:rPr>
          <w:rFonts w:ascii="Times New Roman" w:hAnsi="Times New Roman"/>
        </w:rPr>
        <w:t xml:space="preserve">, </w:t>
      </w:r>
      <w:r w:rsidR="00AE67FB" w:rsidRPr="002C11FD">
        <w:rPr>
          <w:rFonts w:ascii="Times New Roman" w:hAnsi="Times New Roman"/>
        </w:rPr>
        <w:t>Multi-class Logistic Regression</w:t>
      </w:r>
      <w:r w:rsidR="00AE67FB">
        <w:rPr>
          <w:rFonts w:ascii="Times New Roman" w:hAnsi="Times New Roman"/>
        </w:rPr>
        <w:t>,</w:t>
      </w:r>
      <w:r w:rsidR="00AE67FB" w:rsidRPr="00EB4E7B">
        <w:rPr>
          <w:rFonts w:ascii="Times New Roman" w:hAnsi="Times New Roman"/>
        </w:rPr>
        <w:t xml:space="preserve"> </w:t>
      </w:r>
      <w:r w:rsidR="00AE67FB">
        <w:rPr>
          <w:rFonts w:ascii="Times New Roman" w:hAnsi="Times New Roman"/>
        </w:rPr>
        <w:t>P</w:t>
      </w:r>
      <w:r w:rsidR="00EB4E7B" w:rsidRPr="00EB4E7B">
        <w:rPr>
          <w:rFonts w:ascii="Times New Roman" w:hAnsi="Times New Roman"/>
        </w:rPr>
        <w:t xml:space="preserve">rincipal </w:t>
      </w:r>
      <w:r w:rsidR="00AE67FB">
        <w:rPr>
          <w:rFonts w:ascii="Times New Roman" w:hAnsi="Times New Roman"/>
        </w:rPr>
        <w:t>C</w:t>
      </w:r>
      <w:r w:rsidR="00EB4E7B" w:rsidRPr="00EB4E7B">
        <w:rPr>
          <w:rFonts w:ascii="Times New Roman" w:hAnsi="Times New Roman"/>
        </w:rPr>
        <w:t xml:space="preserve">omponent </w:t>
      </w:r>
      <w:r w:rsidR="00AE67FB">
        <w:rPr>
          <w:rFonts w:ascii="Times New Roman" w:hAnsi="Times New Roman"/>
        </w:rPr>
        <w:t>A</w:t>
      </w:r>
      <w:r w:rsidR="00EB4E7B" w:rsidRPr="00EB4E7B">
        <w:rPr>
          <w:rFonts w:ascii="Times New Roman" w:hAnsi="Times New Roman"/>
        </w:rPr>
        <w:t>nalysis</w:t>
      </w:r>
      <w:r w:rsidR="00EB4E7B">
        <w:rPr>
          <w:rFonts w:ascii="Times New Roman" w:hAnsi="Times New Roman"/>
        </w:rPr>
        <w:t xml:space="preserve">, </w:t>
      </w:r>
      <w:r w:rsidR="00EB4E7B" w:rsidRPr="00EB4E7B">
        <w:rPr>
          <w:rFonts w:ascii="Times New Roman" w:hAnsi="Times New Roman"/>
        </w:rPr>
        <w:t>Linear Discriminant</w:t>
      </w:r>
      <w:r w:rsidR="00EB4E7B">
        <w:rPr>
          <w:rFonts w:ascii="Times New Roman" w:hAnsi="Times New Roman"/>
        </w:rPr>
        <w:t xml:space="preserve"> </w:t>
      </w:r>
      <w:r w:rsidR="00EB4E7B" w:rsidRPr="00EB4E7B">
        <w:rPr>
          <w:rFonts w:ascii="Times New Roman" w:hAnsi="Times New Roman"/>
        </w:rPr>
        <w:t xml:space="preserve">Analysis, </w:t>
      </w:r>
      <w:r w:rsidR="00EB4E7B">
        <w:rPr>
          <w:rFonts w:ascii="Times New Roman" w:hAnsi="Times New Roman"/>
        </w:rPr>
        <w:t>and other statistical approaches</w:t>
      </w:r>
      <w:r w:rsidR="0D207D91" w:rsidRPr="001B556D">
        <w:rPr>
          <w:rFonts w:ascii="Times New Roman" w:hAnsi="Times New Roman"/>
        </w:rPr>
        <w:t xml:space="preserve">. </w:t>
      </w:r>
      <w:r w:rsidR="529FA588" w:rsidRPr="001B556D">
        <w:rPr>
          <w:rFonts w:ascii="Times New Roman" w:hAnsi="Times New Roman"/>
        </w:rPr>
        <w:t xml:space="preserve">The </w:t>
      </w:r>
      <w:r w:rsidR="005C581D">
        <w:rPr>
          <w:rFonts w:ascii="Times New Roman" w:hAnsi="Times New Roman"/>
        </w:rPr>
        <w:t>primary</w:t>
      </w:r>
      <w:r w:rsidR="529FA588" w:rsidRPr="001B556D">
        <w:rPr>
          <w:rFonts w:ascii="Times New Roman" w:hAnsi="Times New Roman"/>
        </w:rPr>
        <w:t xml:space="preserve"> use of machine learning was for species </w:t>
      </w:r>
      <w:r w:rsidR="136E10C6" w:rsidRPr="001B556D">
        <w:rPr>
          <w:rFonts w:ascii="Times New Roman" w:hAnsi="Times New Roman"/>
        </w:rPr>
        <w:t xml:space="preserve">recognition </w:t>
      </w:r>
      <w:r w:rsidR="362A862D" w:rsidRPr="001B556D">
        <w:rPr>
          <w:rFonts w:ascii="Times New Roman" w:hAnsi="Times New Roman"/>
        </w:rPr>
        <w:t xml:space="preserve">/ </w:t>
      </w:r>
      <w:r w:rsidR="64400CEE" w:rsidRPr="001B556D">
        <w:rPr>
          <w:rFonts w:ascii="Times New Roman" w:hAnsi="Times New Roman"/>
        </w:rPr>
        <w:t>classification (</w:t>
      </w:r>
      <w:r w:rsidR="00AE67FB">
        <w:rPr>
          <w:rFonts w:ascii="Times New Roman" w:hAnsi="Times New Roman"/>
        </w:rPr>
        <w:t>99% of</w:t>
      </w:r>
      <w:r w:rsidR="00AE67FB" w:rsidRPr="001B556D">
        <w:rPr>
          <w:rFonts w:ascii="Times New Roman" w:hAnsi="Times New Roman"/>
        </w:rPr>
        <w:t xml:space="preserve"> </w:t>
      </w:r>
      <w:r w:rsidR="64400CEE" w:rsidRPr="001B556D">
        <w:rPr>
          <w:rFonts w:ascii="Times New Roman" w:hAnsi="Times New Roman"/>
        </w:rPr>
        <w:t>studies)</w:t>
      </w:r>
      <w:r w:rsidR="227FB684" w:rsidRPr="001B556D">
        <w:rPr>
          <w:rFonts w:ascii="Times New Roman" w:hAnsi="Times New Roman"/>
        </w:rPr>
        <w:t>,</w:t>
      </w:r>
      <w:r w:rsidR="136E10C6" w:rsidRPr="001B556D">
        <w:rPr>
          <w:rFonts w:ascii="Times New Roman" w:hAnsi="Times New Roman"/>
        </w:rPr>
        <w:t xml:space="preserve"> </w:t>
      </w:r>
      <w:r w:rsidR="532F1C86" w:rsidRPr="001B556D">
        <w:rPr>
          <w:rFonts w:ascii="Times New Roman" w:hAnsi="Times New Roman"/>
        </w:rPr>
        <w:t xml:space="preserve">followed by </w:t>
      </w:r>
      <w:r w:rsidR="136E10C6" w:rsidRPr="001B556D">
        <w:rPr>
          <w:rFonts w:ascii="Times New Roman" w:hAnsi="Times New Roman"/>
        </w:rPr>
        <w:t>individual recognition (</w:t>
      </w:r>
      <w:r w:rsidR="00AE67FB">
        <w:rPr>
          <w:rFonts w:ascii="Times New Roman" w:hAnsi="Times New Roman"/>
        </w:rPr>
        <w:t>19% of</w:t>
      </w:r>
      <w:r w:rsidR="00AE67FB" w:rsidRPr="001B556D">
        <w:rPr>
          <w:rFonts w:ascii="Times New Roman" w:hAnsi="Times New Roman"/>
        </w:rPr>
        <w:t xml:space="preserve"> </w:t>
      </w:r>
      <w:r w:rsidR="136E10C6" w:rsidRPr="001B556D">
        <w:rPr>
          <w:rFonts w:ascii="Times New Roman" w:hAnsi="Times New Roman"/>
        </w:rPr>
        <w:t>studies) and counting the numbers of individuals (</w:t>
      </w:r>
      <w:r w:rsidR="00AE67FB">
        <w:rPr>
          <w:rFonts w:ascii="Times New Roman" w:hAnsi="Times New Roman"/>
        </w:rPr>
        <w:t>18% of</w:t>
      </w:r>
      <w:r w:rsidR="00AE67FB" w:rsidRPr="001B556D">
        <w:rPr>
          <w:rFonts w:ascii="Times New Roman" w:hAnsi="Times New Roman"/>
        </w:rPr>
        <w:t xml:space="preserve"> </w:t>
      </w:r>
      <w:r w:rsidR="136E10C6" w:rsidRPr="001B556D">
        <w:rPr>
          <w:rFonts w:ascii="Times New Roman" w:hAnsi="Times New Roman"/>
        </w:rPr>
        <w:t>studies)</w:t>
      </w:r>
      <w:r w:rsidR="004B5EF5">
        <w:rPr>
          <w:rFonts w:ascii="Times New Roman" w:hAnsi="Times New Roman"/>
        </w:rPr>
        <w:t xml:space="preserve">, with the latter being implementd as an extension to </w:t>
      </w:r>
      <w:r w:rsidR="004B5EF5" w:rsidRPr="001B556D">
        <w:rPr>
          <w:rFonts w:ascii="Times New Roman" w:hAnsi="Times New Roman"/>
        </w:rPr>
        <w:t>species recognition / classificatio</w:t>
      </w:r>
      <w:r w:rsidR="004B5EF5">
        <w:rPr>
          <w:rFonts w:ascii="Times New Roman" w:hAnsi="Times New Roman"/>
        </w:rPr>
        <w:t>n</w:t>
      </w:r>
      <w:r w:rsidR="006A2358">
        <w:rPr>
          <w:rFonts w:ascii="Times New Roman" w:hAnsi="Times New Roman"/>
        </w:rPr>
        <w:t xml:space="preserve">. </w:t>
      </w:r>
      <w:r w:rsidR="00D31931">
        <w:rPr>
          <w:rFonts w:ascii="Times New Roman" w:hAnsi="Times New Roman"/>
        </w:rPr>
        <w:t>F</w:t>
      </w:r>
      <w:r w:rsidR="6235CCE5" w:rsidRPr="001B556D">
        <w:rPr>
          <w:rFonts w:ascii="Times New Roman" w:hAnsi="Times New Roman"/>
        </w:rPr>
        <w:t>ew</w:t>
      </w:r>
      <w:r w:rsidR="00911AAE">
        <w:rPr>
          <w:rFonts w:ascii="Times New Roman" w:hAnsi="Times New Roman"/>
        </w:rPr>
        <w:t xml:space="preserve"> </w:t>
      </w:r>
      <w:r w:rsidR="6235CCE5" w:rsidRPr="001B556D">
        <w:rPr>
          <w:rFonts w:ascii="Times New Roman" w:hAnsi="Times New Roman"/>
        </w:rPr>
        <w:t xml:space="preserve">studies </w:t>
      </w:r>
      <w:r w:rsidR="004B5EF5">
        <w:rPr>
          <w:rFonts w:ascii="Times New Roman" w:hAnsi="Times New Roman"/>
        </w:rPr>
        <w:t>attempted</w:t>
      </w:r>
      <w:r w:rsidR="004B5EF5" w:rsidRPr="001B556D">
        <w:rPr>
          <w:rFonts w:ascii="Times New Roman" w:hAnsi="Times New Roman"/>
        </w:rPr>
        <w:t xml:space="preserve"> </w:t>
      </w:r>
      <w:r w:rsidR="6235CCE5" w:rsidRPr="001B556D">
        <w:rPr>
          <w:rFonts w:ascii="Times New Roman" w:hAnsi="Times New Roman"/>
        </w:rPr>
        <w:t xml:space="preserve">behaviour detection, </w:t>
      </w:r>
      <w:r w:rsidR="362A862D" w:rsidRPr="001B556D">
        <w:rPr>
          <w:rFonts w:ascii="Times New Roman" w:hAnsi="Times New Roman"/>
        </w:rPr>
        <w:t>classification,</w:t>
      </w:r>
      <w:r w:rsidR="6235CCE5" w:rsidRPr="001B556D">
        <w:rPr>
          <w:rFonts w:ascii="Times New Roman" w:hAnsi="Times New Roman"/>
        </w:rPr>
        <w:t xml:space="preserve"> and tracking</w:t>
      </w:r>
      <w:r w:rsidR="00D31931">
        <w:rPr>
          <w:rFonts w:ascii="Times New Roman" w:hAnsi="Times New Roman"/>
        </w:rPr>
        <w:t xml:space="preserve"> (10% of studies)</w:t>
      </w:r>
      <w:r w:rsidR="2A370139" w:rsidRPr="001B556D">
        <w:rPr>
          <w:rFonts w:ascii="Times New Roman" w:hAnsi="Times New Roman"/>
        </w:rPr>
        <w:t>.</w:t>
      </w:r>
      <w:r w:rsidR="532F1C86" w:rsidRPr="001B556D">
        <w:rPr>
          <w:rFonts w:ascii="Times New Roman" w:hAnsi="Times New Roman"/>
        </w:rPr>
        <w:t xml:space="preserve"> </w:t>
      </w:r>
      <w:r w:rsidR="00911AAE">
        <w:rPr>
          <w:rFonts w:ascii="Times New Roman" w:hAnsi="Times New Roman"/>
        </w:rPr>
        <w:t xml:space="preserve">The combination of </w:t>
      </w:r>
      <w:r w:rsidR="02389E7D" w:rsidRPr="001B556D">
        <w:rPr>
          <w:rFonts w:ascii="Times New Roman" w:hAnsi="Times New Roman"/>
        </w:rPr>
        <w:t xml:space="preserve">species recognition / classification </w:t>
      </w:r>
      <w:r w:rsidR="7B38AA9C" w:rsidRPr="001B556D">
        <w:rPr>
          <w:rFonts w:ascii="Times New Roman" w:hAnsi="Times New Roman"/>
        </w:rPr>
        <w:t xml:space="preserve">using a neural network </w:t>
      </w:r>
      <w:r w:rsidR="02389E7D" w:rsidRPr="001B556D">
        <w:rPr>
          <w:rFonts w:ascii="Times New Roman" w:hAnsi="Times New Roman"/>
        </w:rPr>
        <w:t>algorithm</w:t>
      </w:r>
      <w:r w:rsidR="00911AAE">
        <w:rPr>
          <w:rFonts w:ascii="Times New Roman" w:hAnsi="Times New Roman"/>
        </w:rPr>
        <w:t xml:space="preserve"> was most frequent</w:t>
      </w:r>
      <w:r w:rsidR="6235CCE5" w:rsidRPr="001B556D">
        <w:rPr>
          <w:rFonts w:ascii="Times New Roman" w:hAnsi="Times New Roman"/>
        </w:rPr>
        <w:t xml:space="preserve"> </w:t>
      </w:r>
      <w:r w:rsidR="2A370139" w:rsidRPr="001B556D">
        <w:rPr>
          <w:rFonts w:ascii="Times New Roman" w:hAnsi="Times New Roman"/>
        </w:rPr>
        <w:t>(Fig. 3A)</w:t>
      </w:r>
      <w:r w:rsidR="00D31931">
        <w:rPr>
          <w:rFonts w:ascii="Times New Roman" w:hAnsi="Times New Roman"/>
        </w:rPr>
        <w:t>, with neural netwo</w:t>
      </w:r>
      <w:r w:rsidR="005F1315">
        <w:rPr>
          <w:rFonts w:ascii="Times New Roman" w:hAnsi="Times New Roman"/>
        </w:rPr>
        <w:t>rks</w:t>
      </w:r>
      <w:r w:rsidR="00D31931">
        <w:rPr>
          <w:rFonts w:ascii="Times New Roman" w:hAnsi="Times New Roman"/>
        </w:rPr>
        <w:t xml:space="preserve"> </w:t>
      </w:r>
      <w:r w:rsidR="005F1315">
        <w:rPr>
          <w:rFonts w:ascii="Times New Roman" w:hAnsi="Times New Roman"/>
        </w:rPr>
        <w:t>used for all types of outcomes</w:t>
      </w:r>
      <w:r w:rsidR="2A370139" w:rsidRPr="001B556D">
        <w:rPr>
          <w:rFonts w:ascii="Times New Roman" w:hAnsi="Times New Roman"/>
        </w:rPr>
        <w:t>.</w:t>
      </w:r>
      <w:r w:rsidR="6235CCE5" w:rsidRPr="001B556D">
        <w:rPr>
          <w:rFonts w:ascii="Times New Roman" w:hAnsi="Times New Roman"/>
        </w:rPr>
        <w:t xml:space="preserve"> </w:t>
      </w:r>
      <w:r w:rsidR="396E48F2" w:rsidRPr="001B556D">
        <w:rPr>
          <w:rFonts w:ascii="Times New Roman" w:hAnsi="Times New Roman"/>
        </w:rPr>
        <w:t xml:space="preserve">Fig 3B shows the dominance of neural network algorithms and how </w:t>
      </w:r>
      <w:r w:rsidR="008F2B49" w:rsidRPr="001B556D">
        <w:rPr>
          <w:rFonts w:ascii="Times New Roman" w:hAnsi="Times New Roman"/>
        </w:rPr>
        <w:t>this trend is increasingly apparent over time</w:t>
      </w:r>
      <w:r w:rsidR="005F1315">
        <w:rPr>
          <w:rFonts w:ascii="Times New Roman" w:hAnsi="Times New Roman"/>
        </w:rPr>
        <w:t xml:space="preserve"> (note that 2021 literature was include only up to October of that year)</w:t>
      </w:r>
      <w:r w:rsidR="008F2B49" w:rsidRPr="001B556D">
        <w:rPr>
          <w:rFonts w:ascii="Times New Roman" w:hAnsi="Times New Roman"/>
        </w:rPr>
        <w:t xml:space="preserve">. </w:t>
      </w:r>
    </w:p>
    <w:p w14:paraId="036A68C3" w14:textId="5D1A99EC" w:rsidR="3BC9A475" w:rsidRPr="001B556D" w:rsidRDefault="3BC9A475" w:rsidP="3BC9A475">
      <w:pPr>
        <w:spacing w:line="480" w:lineRule="auto"/>
        <w:rPr>
          <w:rFonts w:ascii="Times New Roman" w:hAnsi="Times New Roman"/>
        </w:rPr>
      </w:pPr>
      <w:r w:rsidRPr="001B556D">
        <w:rPr>
          <w:rFonts w:ascii="Times New Roman" w:hAnsi="Times New Roman"/>
          <w:noProof/>
        </w:rPr>
        <w:lastRenderedPageBreak/>
        <w:drawing>
          <wp:inline distT="0" distB="0" distL="0" distR="0" wp14:anchorId="5604657B" wp14:editId="53A66770">
            <wp:extent cx="5884265" cy="7362824"/>
            <wp:effectExtent l="0" t="0" r="0" b="3810"/>
            <wp:docPr id="1031966194" name="Picture 1031966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966194" name="Picture 1031966194"/>
                    <pic:cNvPicPr/>
                  </pic:nvPicPr>
                  <pic:blipFill>
                    <a:blip r:embed="rId21"/>
                    <a:stretch>
                      <a:fillRect/>
                    </a:stretch>
                  </pic:blipFill>
                  <pic:spPr>
                    <a:xfrm>
                      <a:off x="0" y="0"/>
                      <a:ext cx="5884265" cy="7362824"/>
                    </a:xfrm>
                    <a:prstGeom prst="rect">
                      <a:avLst/>
                    </a:prstGeom>
                  </pic:spPr>
                </pic:pic>
              </a:graphicData>
            </a:graphic>
          </wp:inline>
        </w:drawing>
      </w:r>
    </w:p>
    <w:bookmarkEnd w:id="17"/>
    <w:bookmarkEnd w:id="18"/>
    <w:p w14:paraId="6668AAF9" w14:textId="2084E02E" w:rsidR="3BC9A475" w:rsidRPr="001B556D" w:rsidRDefault="3BC9A475" w:rsidP="3BC9A475">
      <w:pPr>
        <w:spacing w:line="480" w:lineRule="auto"/>
        <w:rPr>
          <w:rFonts w:ascii="Times New Roman" w:hAnsi="Times New Roman"/>
        </w:rPr>
      </w:pPr>
      <w:r w:rsidRPr="001B556D">
        <w:rPr>
          <w:rFonts w:ascii="Times New Roman" w:hAnsi="Times New Roman"/>
          <w:b/>
          <w:bCs/>
          <w:i/>
          <w:iCs/>
        </w:rPr>
        <w:t>Figure 4.</w:t>
      </w:r>
      <w:r w:rsidRPr="001B556D">
        <w:rPr>
          <w:rFonts w:ascii="Times New Roman" w:hAnsi="Times New Roman"/>
          <w:i/>
          <w:iCs/>
        </w:rPr>
        <w:t xml:space="preserve"> </w:t>
      </w:r>
      <w:r w:rsidRPr="001B556D">
        <w:rPr>
          <w:rFonts w:ascii="Times New Roman" w:hAnsi="Times New Roman"/>
        </w:rPr>
        <w:t xml:space="preserve">Geographic distributions and overlaps in the </w:t>
      </w:r>
      <w:r w:rsidR="00B511EB" w:rsidRPr="001B556D">
        <w:rPr>
          <w:rFonts w:ascii="Times New Roman" w:hAnsi="Times New Roman"/>
        </w:rPr>
        <w:t>affiliations</w:t>
      </w:r>
      <w:r w:rsidRPr="001B556D">
        <w:rPr>
          <w:rFonts w:ascii="Times New Roman" w:hAnsi="Times New Roman"/>
        </w:rPr>
        <w:t xml:space="preserve"> of first study authors and the locations of the </w:t>
      </w:r>
      <w:r w:rsidR="00A77EAA">
        <w:rPr>
          <w:rFonts w:ascii="Times New Roman" w:hAnsi="Times New Roman"/>
        </w:rPr>
        <w:t xml:space="preserve">wildlife </w:t>
      </w:r>
      <w:r w:rsidRPr="001B556D">
        <w:rPr>
          <w:rFonts w:ascii="Times New Roman" w:hAnsi="Times New Roman"/>
        </w:rPr>
        <w:t>image</w:t>
      </w:r>
      <w:r w:rsidR="00372917">
        <w:rPr>
          <w:rFonts w:ascii="Times New Roman" w:hAnsi="Times New Roman"/>
        </w:rPr>
        <w:t>ry</w:t>
      </w:r>
      <w:r w:rsidRPr="001B556D">
        <w:rPr>
          <w:rFonts w:ascii="Times New Roman" w:hAnsi="Times New Roman"/>
        </w:rPr>
        <w:t xml:space="preserve">. A – connecting author’s countries </w:t>
      </w:r>
      <w:r w:rsidR="00911AAE">
        <w:rPr>
          <w:rFonts w:ascii="Times New Roman" w:hAnsi="Times New Roman"/>
        </w:rPr>
        <w:t xml:space="preserve">(in alphabetical order) </w:t>
      </w:r>
      <w:r w:rsidRPr="001B556D">
        <w:rPr>
          <w:rFonts w:ascii="Times New Roman" w:hAnsi="Times New Roman"/>
        </w:rPr>
        <w:t xml:space="preserve">and </w:t>
      </w:r>
      <w:r w:rsidR="00A77EAA">
        <w:rPr>
          <w:rFonts w:ascii="Times New Roman" w:hAnsi="Times New Roman"/>
        </w:rPr>
        <w:t xml:space="preserve">image source </w:t>
      </w:r>
      <w:r w:rsidRPr="001B556D">
        <w:rPr>
          <w:rFonts w:ascii="Times New Roman" w:hAnsi="Times New Roman"/>
        </w:rPr>
        <w:t xml:space="preserve"> geographic locations</w:t>
      </w:r>
      <w:r w:rsidR="00A77EAA">
        <w:rPr>
          <w:rFonts w:ascii="Times New Roman" w:hAnsi="Times New Roman"/>
        </w:rPr>
        <w:t>; only countries</w:t>
      </w:r>
      <w:r w:rsidR="002A2930">
        <w:rPr>
          <w:rFonts w:ascii="Times New Roman" w:hAnsi="Times New Roman"/>
        </w:rPr>
        <w:t xml:space="preserve"> / locations</w:t>
      </w:r>
      <w:r w:rsidR="00A77EAA">
        <w:rPr>
          <w:rFonts w:ascii="Times New Roman" w:hAnsi="Times New Roman"/>
        </w:rPr>
        <w:t xml:space="preserve"> with </w:t>
      </w:r>
      <w:r w:rsidR="002A2930">
        <w:rPr>
          <w:rFonts w:ascii="Times New Roman" w:hAnsi="Times New Roman"/>
        </w:rPr>
        <w:t>more than one</w:t>
      </w:r>
      <w:r w:rsidR="00A77EAA">
        <w:rPr>
          <w:rFonts w:ascii="Times New Roman" w:hAnsi="Times New Roman"/>
        </w:rPr>
        <w:t xml:space="preserve"> study are shown</w:t>
      </w:r>
      <w:r w:rsidRPr="001B556D">
        <w:rPr>
          <w:rFonts w:ascii="Times New Roman" w:hAnsi="Times New Roman"/>
        </w:rPr>
        <w:t xml:space="preserve">. B – </w:t>
      </w:r>
      <w:r w:rsidR="00810378" w:rsidRPr="00810378">
        <w:rPr>
          <w:rFonts w:ascii="Times New Roman" w:hAnsi="Times New Roman"/>
        </w:rPr>
        <w:t xml:space="preserve">Visualisation of the relative number of articles </w:t>
      </w:r>
      <w:r w:rsidR="00810378">
        <w:rPr>
          <w:rFonts w:ascii="Times New Roman" w:hAnsi="Times New Roman"/>
        </w:rPr>
        <w:t xml:space="preserve">that use images from the same country as the first author </w:t>
      </w:r>
      <w:r w:rsidR="00810378" w:rsidRPr="00810378">
        <w:rPr>
          <w:rFonts w:ascii="Times New Roman" w:hAnsi="Times New Roman"/>
        </w:rPr>
        <w:t xml:space="preserve">(size of circles) and where </w:t>
      </w:r>
      <w:r w:rsidR="00A77EAA">
        <w:rPr>
          <w:rFonts w:ascii="Times New Roman" w:hAnsi="Times New Roman"/>
        </w:rPr>
        <w:t xml:space="preserve">other sources of wildlife images are located </w:t>
      </w:r>
      <w:r w:rsidR="00810378" w:rsidRPr="00810378">
        <w:rPr>
          <w:rFonts w:ascii="Times New Roman" w:hAnsi="Times New Roman"/>
        </w:rPr>
        <w:t xml:space="preserve"> (arrows</w:t>
      </w:r>
      <w:r w:rsidR="00A77EAA">
        <w:rPr>
          <w:rFonts w:ascii="Times New Roman" w:hAnsi="Times New Roman"/>
        </w:rPr>
        <w:t xml:space="preserve"> pointing </w:t>
      </w:r>
      <w:r w:rsidR="00A77EAA">
        <w:rPr>
          <w:rFonts w:ascii="Times New Roman" w:hAnsi="Times New Roman"/>
        </w:rPr>
        <w:lastRenderedPageBreak/>
        <w:t>from the source towards the countries of the first authorship</w:t>
      </w:r>
      <w:r w:rsidR="00810378" w:rsidRPr="00810378">
        <w:rPr>
          <w:rFonts w:ascii="Times New Roman" w:hAnsi="Times New Roman"/>
        </w:rPr>
        <w:t>)</w:t>
      </w:r>
      <w:r w:rsidR="00A77EAA">
        <w:rPr>
          <w:rFonts w:ascii="Times New Roman" w:hAnsi="Times New Roman"/>
        </w:rPr>
        <w:t xml:space="preserve">; “global” and “unclear” </w:t>
      </w:r>
      <w:r w:rsidR="002A2930">
        <w:rPr>
          <w:rFonts w:ascii="Times New Roman" w:hAnsi="Times New Roman"/>
        </w:rPr>
        <w:t xml:space="preserve">categories </w:t>
      </w:r>
      <w:r w:rsidR="00A77EAA">
        <w:rPr>
          <w:rFonts w:ascii="Times New Roman" w:hAnsi="Times New Roman"/>
        </w:rPr>
        <w:t>not shown</w:t>
      </w:r>
      <w:r w:rsidR="00810378" w:rsidRPr="00810378">
        <w:rPr>
          <w:rFonts w:ascii="Times New Roman" w:hAnsi="Times New Roman"/>
        </w:rPr>
        <w:t>.</w:t>
      </w:r>
      <w:r w:rsidRPr="001B556D">
        <w:rPr>
          <w:rFonts w:ascii="Times New Roman" w:hAnsi="Times New Roman"/>
        </w:rPr>
        <w:t>.</w:t>
      </w:r>
    </w:p>
    <w:p w14:paraId="184DD4CA" w14:textId="77777777" w:rsidR="00B511EB" w:rsidRPr="001B556D" w:rsidRDefault="00B511EB" w:rsidP="3BC9A475">
      <w:pPr>
        <w:spacing w:line="480" w:lineRule="auto"/>
        <w:rPr>
          <w:rFonts w:ascii="Times New Roman" w:hAnsi="Times New Roman"/>
        </w:rPr>
      </w:pPr>
    </w:p>
    <w:p w14:paraId="1FD0DDAF" w14:textId="33E60F26" w:rsidR="00136A72" w:rsidRPr="001B556D" w:rsidRDefault="0037008D" w:rsidP="001D6F56">
      <w:pPr>
        <w:pStyle w:val="Heading3"/>
        <w:spacing w:line="480" w:lineRule="auto"/>
        <w:rPr>
          <w:rFonts w:cs="Times New Roman"/>
        </w:rPr>
      </w:pPr>
      <w:r w:rsidRPr="001B556D">
        <w:rPr>
          <w:rFonts w:cs="Times New Roman"/>
        </w:rPr>
        <w:t xml:space="preserve">3.2.3 | </w:t>
      </w:r>
      <w:r w:rsidR="00EE7C6F" w:rsidRPr="001B556D">
        <w:rPr>
          <w:rFonts w:cs="Times New Roman"/>
        </w:rPr>
        <w:t>G</w:t>
      </w:r>
      <w:r w:rsidR="0089515D" w:rsidRPr="001B556D">
        <w:rPr>
          <w:rFonts w:cs="Times New Roman"/>
        </w:rPr>
        <w:t>eographical origin</w:t>
      </w:r>
      <w:r w:rsidR="004A26E1" w:rsidRPr="001B556D">
        <w:rPr>
          <w:rFonts w:cs="Times New Roman"/>
        </w:rPr>
        <w:t xml:space="preserve">, </w:t>
      </w:r>
      <w:r w:rsidR="00EE7C6F" w:rsidRPr="001B556D">
        <w:rPr>
          <w:rFonts w:cs="Times New Roman"/>
        </w:rPr>
        <w:t>affiliations,</w:t>
      </w:r>
      <w:r w:rsidR="0089515D" w:rsidRPr="001B556D">
        <w:rPr>
          <w:rFonts w:cs="Times New Roman"/>
        </w:rPr>
        <w:t xml:space="preserve"> </w:t>
      </w:r>
      <w:r w:rsidR="004A26E1" w:rsidRPr="001B556D">
        <w:rPr>
          <w:rFonts w:cs="Times New Roman"/>
        </w:rPr>
        <w:t xml:space="preserve">and </w:t>
      </w:r>
      <w:r w:rsidR="009A4B75" w:rsidRPr="001B556D">
        <w:rPr>
          <w:rFonts w:cs="Times New Roman"/>
        </w:rPr>
        <w:t>journal types</w:t>
      </w:r>
    </w:p>
    <w:p w14:paraId="61344ED5" w14:textId="4560AE82" w:rsidR="00136A72" w:rsidRPr="001B556D" w:rsidRDefault="455E7D20" w:rsidP="3BC9A475">
      <w:pPr>
        <w:spacing w:line="480" w:lineRule="auto"/>
        <w:rPr>
          <w:rFonts w:ascii="Times New Roman" w:hAnsi="Times New Roman"/>
        </w:rPr>
      </w:pPr>
      <w:r w:rsidRPr="001B556D">
        <w:rPr>
          <w:rFonts w:ascii="Times New Roman" w:hAnsi="Times New Roman"/>
        </w:rPr>
        <w:t xml:space="preserve">We analysed countries of the affiliation of the first authors of the included studies </w:t>
      </w:r>
      <w:r w:rsidR="00F50092">
        <w:rPr>
          <w:rFonts w:ascii="Times New Roman" w:hAnsi="Times New Roman"/>
        </w:rPr>
        <w:t>and</w:t>
      </w:r>
      <w:r w:rsidRPr="001B556D">
        <w:rPr>
          <w:rFonts w:ascii="Times New Roman" w:hAnsi="Times New Roman"/>
        </w:rPr>
        <w:t xml:space="preserve"> locations of </w:t>
      </w:r>
      <w:r w:rsidR="007A5EBC">
        <w:rPr>
          <w:rFonts w:ascii="Times New Roman" w:hAnsi="Times New Roman"/>
        </w:rPr>
        <w:t>wildlife</w:t>
      </w:r>
      <w:r w:rsidR="007A5EBC" w:rsidRPr="001B556D">
        <w:rPr>
          <w:rFonts w:ascii="Times New Roman" w:hAnsi="Times New Roman"/>
        </w:rPr>
        <w:t xml:space="preserve"> </w:t>
      </w:r>
      <w:r w:rsidRPr="001B556D">
        <w:rPr>
          <w:rFonts w:ascii="Times New Roman" w:hAnsi="Times New Roman"/>
        </w:rPr>
        <w:t>images used in the studies. The authors</w:t>
      </w:r>
      <w:r w:rsidR="007E4EC0" w:rsidRPr="001B556D">
        <w:rPr>
          <w:rFonts w:ascii="Times New Roman" w:hAnsi="Times New Roman"/>
        </w:rPr>
        <w:t xml:space="preserve"> came from </w:t>
      </w:r>
      <w:r w:rsidR="09EC3A36" w:rsidRPr="001B556D">
        <w:rPr>
          <w:rFonts w:ascii="Times New Roman" w:hAnsi="Times New Roman"/>
        </w:rPr>
        <w:t xml:space="preserve">40 different </w:t>
      </w:r>
      <w:r w:rsidR="007242B2" w:rsidRPr="001B556D">
        <w:rPr>
          <w:rFonts w:ascii="Times New Roman" w:hAnsi="Times New Roman"/>
        </w:rPr>
        <w:t xml:space="preserve">counties, </w:t>
      </w:r>
      <w:r w:rsidR="09EC3A36" w:rsidRPr="001B556D">
        <w:rPr>
          <w:rFonts w:ascii="Times New Roman" w:hAnsi="Times New Roman"/>
        </w:rPr>
        <w:t xml:space="preserve">but only 17 countries </w:t>
      </w:r>
      <w:r w:rsidR="007A5EBC">
        <w:rPr>
          <w:rFonts w:ascii="Times New Roman" w:hAnsi="Times New Roman"/>
        </w:rPr>
        <w:t>had</w:t>
      </w:r>
      <w:r w:rsidR="007A5EBC" w:rsidRPr="001B556D">
        <w:rPr>
          <w:rFonts w:ascii="Times New Roman" w:hAnsi="Times New Roman"/>
        </w:rPr>
        <w:t xml:space="preserve"> </w:t>
      </w:r>
      <w:r w:rsidR="09EC3A36" w:rsidRPr="001B556D">
        <w:rPr>
          <w:rFonts w:ascii="Times New Roman" w:hAnsi="Times New Roman"/>
        </w:rPr>
        <w:t>more than one study (Fig. 4A; left column)</w:t>
      </w:r>
      <w:r w:rsidR="007A5EBC">
        <w:rPr>
          <w:rFonts w:ascii="Times New Roman" w:hAnsi="Times New Roman"/>
        </w:rPr>
        <w:t xml:space="preserve">, using </w:t>
      </w:r>
      <w:r w:rsidR="00B94B4D" w:rsidRPr="001B556D">
        <w:rPr>
          <w:rFonts w:ascii="Times New Roman" w:hAnsi="Times New Roman"/>
        </w:rPr>
        <w:t xml:space="preserve">images from </w:t>
      </w:r>
      <w:r w:rsidR="51420544" w:rsidRPr="001B556D">
        <w:rPr>
          <w:rFonts w:ascii="Times New Roman" w:hAnsi="Times New Roman"/>
        </w:rPr>
        <w:t xml:space="preserve">38 </w:t>
      </w:r>
      <w:r w:rsidR="00B94B4D" w:rsidRPr="001B556D">
        <w:rPr>
          <w:rFonts w:ascii="Times New Roman" w:hAnsi="Times New Roman"/>
        </w:rPr>
        <w:t xml:space="preserve">countries </w:t>
      </w:r>
      <w:r w:rsidR="00F50092">
        <w:rPr>
          <w:rFonts w:ascii="Times New Roman" w:hAnsi="Times New Roman"/>
        </w:rPr>
        <w:t>and</w:t>
      </w:r>
      <w:r w:rsidR="00B94B4D" w:rsidRPr="001B556D">
        <w:rPr>
          <w:rFonts w:ascii="Times New Roman" w:hAnsi="Times New Roman"/>
        </w:rPr>
        <w:t xml:space="preserve"> </w:t>
      </w:r>
      <w:r w:rsidR="007242B2" w:rsidRPr="001B556D">
        <w:rPr>
          <w:rFonts w:ascii="Times New Roman" w:hAnsi="Times New Roman"/>
        </w:rPr>
        <w:t xml:space="preserve">10 </w:t>
      </w:r>
      <w:r w:rsidR="09EC3A36" w:rsidRPr="001B556D">
        <w:rPr>
          <w:rFonts w:ascii="Times New Roman" w:hAnsi="Times New Roman"/>
        </w:rPr>
        <w:t>other location</w:t>
      </w:r>
      <w:r w:rsidR="0074539C">
        <w:rPr>
          <w:rFonts w:ascii="Times New Roman" w:hAnsi="Times New Roman"/>
        </w:rPr>
        <w:t xml:space="preserve"> types</w:t>
      </w:r>
      <w:r w:rsidR="09EC3A36" w:rsidRPr="001B556D">
        <w:rPr>
          <w:rFonts w:ascii="Times New Roman" w:hAnsi="Times New Roman"/>
        </w:rPr>
        <w:t xml:space="preserve">, including </w:t>
      </w:r>
      <w:r w:rsidR="007411FF" w:rsidRPr="001B556D">
        <w:rPr>
          <w:rFonts w:ascii="Times New Roman" w:hAnsi="Times New Roman"/>
        </w:rPr>
        <w:t>‘</w:t>
      </w:r>
      <w:r w:rsidR="09EC3A36" w:rsidRPr="001B556D">
        <w:rPr>
          <w:rFonts w:ascii="Times New Roman" w:hAnsi="Times New Roman"/>
        </w:rPr>
        <w:t>global</w:t>
      </w:r>
      <w:r w:rsidR="007411FF" w:rsidRPr="001B556D">
        <w:rPr>
          <w:rFonts w:ascii="Times New Roman" w:hAnsi="Times New Roman"/>
        </w:rPr>
        <w:t>’</w:t>
      </w:r>
      <w:r w:rsidR="0074539C">
        <w:rPr>
          <w:rFonts w:ascii="Times New Roman" w:hAnsi="Times New Roman"/>
        </w:rPr>
        <w:t xml:space="preserve"> and Antarctic </w:t>
      </w:r>
      <w:r w:rsidR="007A5EBC">
        <w:rPr>
          <w:rFonts w:ascii="Times New Roman" w:hAnsi="Times New Roman"/>
        </w:rPr>
        <w:t>(</w:t>
      </w:r>
      <w:r w:rsidR="007242B2" w:rsidRPr="001B556D">
        <w:rPr>
          <w:rFonts w:ascii="Times New Roman" w:hAnsi="Times New Roman"/>
        </w:rPr>
        <w:t>Fig</w:t>
      </w:r>
      <w:r w:rsidR="09EC3A36" w:rsidRPr="001B556D">
        <w:rPr>
          <w:rFonts w:ascii="Times New Roman" w:hAnsi="Times New Roman"/>
        </w:rPr>
        <w:t>. 4</w:t>
      </w:r>
      <w:r w:rsidR="007242B2" w:rsidRPr="001B556D">
        <w:rPr>
          <w:rFonts w:ascii="Times New Roman" w:hAnsi="Times New Roman"/>
        </w:rPr>
        <w:t>A</w:t>
      </w:r>
      <w:r w:rsidR="0074539C">
        <w:rPr>
          <w:rFonts w:ascii="Times New Roman" w:hAnsi="Times New Roman"/>
        </w:rPr>
        <w:t>; right column</w:t>
      </w:r>
      <w:r w:rsidR="007242B2" w:rsidRPr="001B556D">
        <w:rPr>
          <w:rFonts w:ascii="Times New Roman" w:hAnsi="Times New Roman"/>
        </w:rPr>
        <w:t xml:space="preserve">). </w:t>
      </w:r>
      <w:r w:rsidR="00813ACB" w:rsidRPr="001B556D">
        <w:rPr>
          <w:rFonts w:ascii="Times New Roman" w:hAnsi="Times New Roman"/>
        </w:rPr>
        <w:t>Three countries</w:t>
      </w:r>
      <w:r w:rsidR="00A24DDF" w:rsidRPr="001B556D">
        <w:rPr>
          <w:rFonts w:ascii="Times New Roman" w:hAnsi="Times New Roman"/>
        </w:rPr>
        <w:t xml:space="preserve">, Australia, </w:t>
      </w:r>
      <w:r w:rsidR="00BD7ACB" w:rsidRPr="001B556D">
        <w:rPr>
          <w:rFonts w:ascii="Times New Roman" w:hAnsi="Times New Roman"/>
        </w:rPr>
        <w:t>China,</w:t>
      </w:r>
      <w:r w:rsidR="00A24DDF" w:rsidRPr="001B556D">
        <w:rPr>
          <w:rFonts w:ascii="Times New Roman" w:hAnsi="Times New Roman"/>
        </w:rPr>
        <w:t xml:space="preserve"> and </w:t>
      </w:r>
      <w:r w:rsidR="009A0254">
        <w:rPr>
          <w:rFonts w:ascii="Times New Roman" w:hAnsi="Times New Roman"/>
        </w:rPr>
        <w:t xml:space="preserve">the USA, dominated the literature in terms of </w:t>
      </w:r>
      <w:r w:rsidR="0074539C" w:rsidRPr="001B556D">
        <w:rPr>
          <w:rFonts w:ascii="Times New Roman" w:hAnsi="Times New Roman"/>
        </w:rPr>
        <w:t>author affiliations</w:t>
      </w:r>
      <w:r w:rsidR="0074539C">
        <w:rPr>
          <w:rFonts w:ascii="Times New Roman" w:hAnsi="Times New Roman"/>
        </w:rPr>
        <w:t xml:space="preserve"> and </w:t>
      </w:r>
      <w:r w:rsidR="007A5EBC">
        <w:rPr>
          <w:rFonts w:ascii="Times New Roman" w:hAnsi="Times New Roman"/>
        </w:rPr>
        <w:t>wildlife images</w:t>
      </w:r>
      <w:r w:rsidR="00A24DDF" w:rsidRPr="001B556D">
        <w:rPr>
          <w:rFonts w:ascii="Times New Roman" w:hAnsi="Times New Roman"/>
        </w:rPr>
        <w:t>.</w:t>
      </w:r>
      <w:r w:rsidR="00E23B4E" w:rsidRPr="001B556D">
        <w:rPr>
          <w:rFonts w:ascii="Times New Roman" w:hAnsi="Times New Roman"/>
        </w:rPr>
        <w:t xml:space="preserve"> </w:t>
      </w:r>
      <w:r w:rsidR="41B5020C" w:rsidRPr="001B556D">
        <w:rPr>
          <w:rFonts w:ascii="Times New Roman" w:hAnsi="Times New Roman"/>
        </w:rPr>
        <w:t xml:space="preserve">Datasets from the Antarctic, Africa and </w:t>
      </w:r>
      <w:r w:rsidR="00DF1F06" w:rsidRPr="001B556D">
        <w:rPr>
          <w:rFonts w:ascii="Times New Roman" w:hAnsi="Times New Roman"/>
        </w:rPr>
        <w:t>Southeast</w:t>
      </w:r>
      <w:r w:rsidR="41B5020C" w:rsidRPr="001B556D">
        <w:rPr>
          <w:rFonts w:ascii="Times New Roman" w:hAnsi="Times New Roman"/>
        </w:rPr>
        <w:t xml:space="preserve"> Asia </w:t>
      </w:r>
      <w:r w:rsidR="004B60AA" w:rsidRPr="001B556D">
        <w:rPr>
          <w:rFonts w:ascii="Times New Roman" w:hAnsi="Times New Roman"/>
        </w:rPr>
        <w:t>were</w:t>
      </w:r>
      <w:r w:rsidR="41B5020C" w:rsidRPr="001B556D">
        <w:rPr>
          <w:rFonts w:ascii="Times New Roman" w:hAnsi="Times New Roman"/>
        </w:rPr>
        <w:t xml:space="preserve"> commonly analysed by researche</w:t>
      </w:r>
      <w:r w:rsidR="004B60AA" w:rsidRPr="001B556D">
        <w:rPr>
          <w:rFonts w:ascii="Times New Roman" w:hAnsi="Times New Roman"/>
        </w:rPr>
        <w:t>r</w:t>
      </w:r>
      <w:r w:rsidR="41B5020C" w:rsidRPr="001B556D">
        <w:rPr>
          <w:rFonts w:ascii="Times New Roman" w:hAnsi="Times New Roman"/>
        </w:rPr>
        <w:t>s</w:t>
      </w:r>
      <w:r w:rsidR="004B60AA" w:rsidRPr="001B556D">
        <w:rPr>
          <w:rFonts w:ascii="Times New Roman" w:hAnsi="Times New Roman"/>
        </w:rPr>
        <w:t xml:space="preserve"> </w:t>
      </w:r>
      <w:r w:rsidR="00053C9B">
        <w:rPr>
          <w:rFonts w:ascii="Times New Roman" w:hAnsi="Times New Roman"/>
        </w:rPr>
        <w:t xml:space="preserve">from </w:t>
      </w:r>
      <w:r w:rsidR="41B5020C" w:rsidRPr="001B556D">
        <w:rPr>
          <w:rFonts w:ascii="Times New Roman" w:hAnsi="Times New Roman"/>
        </w:rPr>
        <w:t xml:space="preserve">other geographical </w:t>
      </w:r>
      <w:r w:rsidR="009A0254">
        <w:rPr>
          <w:rFonts w:ascii="Times New Roman" w:hAnsi="Times New Roman"/>
        </w:rPr>
        <w:t>areas</w:t>
      </w:r>
      <w:r w:rsidR="41B5020C" w:rsidRPr="001B556D">
        <w:rPr>
          <w:rFonts w:ascii="Times New Roman" w:hAnsi="Times New Roman"/>
        </w:rPr>
        <w:t xml:space="preserve"> (</w:t>
      </w:r>
      <w:r w:rsidR="649749DC" w:rsidRPr="001B556D">
        <w:rPr>
          <w:rFonts w:ascii="Times New Roman" w:hAnsi="Times New Roman"/>
        </w:rPr>
        <w:t>Fig. 4B</w:t>
      </w:r>
      <w:r w:rsidR="41B5020C" w:rsidRPr="001B556D">
        <w:rPr>
          <w:rFonts w:ascii="Times New Roman" w:hAnsi="Times New Roman"/>
        </w:rPr>
        <w:t xml:space="preserve">). </w:t>
      </w:r>
      <w:r w:rsidR="00372917">
        <w:rPr>
          <w:rFonts w:ascii="Times New Roman" w:hAnsi="Times New Roman"/>
        </w:rPr>
        <w:t>Especiallly, t</w:t>
      </w:r>
      <w:r w:rsidR="00053C9B">
        <w:rPr>
          <w:rFonts w:ascii="Times New Roman" w:hAnsi="Times New Roman"/>
        </w:rPr>
        <w:t xml:space="preserve">here was strong international use of images by the United States, compared to Australia, the two largest generators of articles (Fig. </w:t>
      </w:r>
      <w:r w:rsidR="00C21358">
        <w:rPr>
          <w:rFonts w:ascii="Times New Roman" w:hAnsi="Times New Roman"/>
        </w:rPr>
        <w:t>4</w:t>
      </w:r>
      <w:r w:rsidR="00053C9B">
        <w:rPr>
          <w:rFonts w:ascii="Times New Roman" w:hAnsi="Times New Roman"/>
        </w:rPr>
        <w:t xml:space="preserve">B). </w:t>
      </w:r>
      <w:r w:rsidR="41B5020C" w:rsidRPr="001B556D">
        <w:rPr>
          <w:rFonts w:ascii="Times New Roman" w:hAnsi="Times New Roman"/>
        </w:rPr>
        <w:t xml:space="preserve">While all papers had more </w:t>
      </w:r>
      <w:r w:rsidR="004B60AA" w:rsidRPr="001B556D">
        <w:rPr>
          <w:rFonts w:ascii="Times New Roman" w:hAnsi="Times New Roman"/>
        </w:rPr>
        <w:t>than</w:t>
      </w:r>
      <w:r w:rsidR="41B5020C" w:rsidRPr="001B556D">
        <w:rPr>
          <w:rFonts w:ascii="Times New Roman" w:hAnsi="Times New Roman"/>
        </w:rPr>
        <w:t xml:space="preserve"> one author, only 3 out of 173 papers with </w:t>
      </w:r>
      <w:r w:rsidR="009A0254">
        <w:rPr>
          <w:rFonts w:ascii="Times New Roman" w:hAnsi="Times New Roman"/>
        </w:rPr>
        <w:t>complete</w:t>
      </w:r>
      <w:r w:rsidR="41B5020C" w:rsidRPr="001B556D">
        <w:rPr>
          <w:rFonts w:ascii="Times New Roman" w:hAnsi="Times New Roman"/>
        </w:rPr>
        <w:t xml:space="preserve"> </w:t>
      </w:r>
      <w:r w:rsidR="00DF1F06" w:rsidRPr="001B556D">
        <w:rPr>
          <w:rFonts w:ascii="Times New Roman" w:hAnsi="Times New Roman"/>
        </w:rPr>
        <w:t>bibliographic</w:t>
      </w:r>
      <w:r w:rsidR="41B5020C" w:rsidRPr="001B556D">
        <w:rPr>
          <w:rFonts w:ascii="Times New Roman" w:hAnsi="Times New Roman"/>
        </w:rPr>
        <w:t xml:space="preserve"> data on affiliations had authors from more than one country (Supplementary Table S4).</w:t>
      </w:r>
    </w:p>
    <w:p w14:paraId="2B15977B" w14:textId="73B8B138" w:rsidR="00136A72" w:rsidRPr="001B556D" w:rsidRDefault="3BC9A475" w:rsidP="3BC9A475">
      <w:pPr>
        <w:spacing w:line="480" w:lineRule="auto"/>
        <w:rPr>
          <w:rFonts w:ascii="Times New Roman" w:hAnsi="Times New Roman"/>
        </w:rPr>
      </w:pPr>
      <w:r w:rsidRPr="001B556D">
        <w:rPr>
          <w:rFonts w:ascii="Times New Roman" w:hAnsi="Times New Roman"/>
          <w:noProof/>
        </w:rPr>
        <w:lastRenderedPageBreak/>
        <w:drawing>
          <wp:inline distT="0" distB="0" distL="0" distR="0" wp14:anchorId="71024405" wp14:editId="2DE9361D">
            <wp:extent cx="6082748" cy="4564643"/>
            <wp:effectExtent l="0" t="0" r="635" b="0"/>
            <wp:docPr id="1067560095" name="Picture 1067560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560095" name="Picture 1067560095"/>
                    <pic:cNvPicPr/>
                  </pic:nvPicPr>
                  <pic:blipFill>
                    <a:blip r:embed="rId22"/>
                    <a:stretch>
                      <a:fillRect/>
                    </a:stretch>
                  </pic:blipFill>
                  <pic:spPr>
                    <a:xfrm>
                      <a:off x="0" y="0"/>
                      <a:ext cx="6085447" cy="4566668"/>
                    </a:xfrm>
                    <a:prstGeom prst="rect">
                      <a:avLst/>
                    </a:prstGeom>
                  </pic:spPr>
                </pic:pic>
              </a:graphicData>
            </a:graphic>
          </wp:inline>
        </w:drawing>
      </w:r>
    </w:p>
    <w:p w14:paraId="5E09514B" w14:textId="6EA832E3" w:rsidR="00136A72" w:rsidRPr="001B556D" w:rsidRDefault="3BC9A475" w:rsidP="3BC9A475">
      <w:pPr>
        <w:spacing w:line="480" w:lineRule="auto"/>
        <w:rPr>
          <w:rFonts w:ascii="Times New Roman" w:hAnsi="Times New Roman"/>
        </w:rPr>
      </w:pPr>
      <w:r w:rsidRPr="001B556D">
        <w:rPr>
          <w:rFonts w:ascii="Times New Roman" w:hAnsi="Times New Roman"/>
          <w:b/>
          <w:bCs/>
          <w:i/>
          <w:iCs/>
        </w:rPr>
        <w:t>Figure 5.</w:t>
      </w:r>
      <w:r w:rsidRPr="001B556D">
        <w:rPr>
          <w:rFonts w:ascii="Times New Roman" w:hAnsi="Times New Roman"/>
          <w:i/>
          <w:iCs/>
        </w:rPr>
        <w:t xml:space="preserve"> </w:t>
      </w:r>
      <w:r w:rsidRPr="001B556D">
        <w:rPr>
          <w:rFonts w:ascii="Times New Roman" w:hAnsi="Times New Roman"/>
        </w:rPr>
        <w:t xml:space="preserve"> Diversity of the journals </w:t>
      </w:r>
      <w:r w:rsidR="004A471A">
        <w:rPr>
          <w:rFonts w:ascii="Times New Roman" w:hAnsi="Times New Roman"/>
        </w:rPr>
        <w:t>publishing</w:t>
      </w:r>
      <w:r w:rsidR="00957C56">
        <w:rPr>
          <w:rFonts w:ascii="Times New Roman" w:hAnsi="Times New Roman"/>
        </w:rPr>
        <w:t xml:space="preserve"> </w:t>
      </w:r>
      <w:r w:rsidRPr="001B556D">
        <w:rPr>
          <w:rFonts w:ascii="Times New Roman" w:hAnsi="Times New Roman"/>
        </w:rPr>
        <w:t>machine learning studies</w:t>
      </w:r>
      <w:r w:rsidR="00957C56">
        <w:rPr>
          <w:rFonts w:ascii="Times New Roman" w:hAnsi="Times New Roman"/>
        </w:rPr>
        <w:t xml:space="preserve"> on wildlife imagery</w:t>
      </w:r>
      <w:r w:rsidRPr="001B556D">
        <w:rPr>
          <w:rFonts w:ascii="Times New Roman" w:hAnsi="Times New Roman"/>
        </w:rPr>
        <w:t>. A</w:t>
      </w:r>
      <w:r w:rsidR="7220ED33" w:rsidRPr="001B556D">
        <w:rPr>
          <w:rFonts w:ascii="Times New Roman" w:hAnsi="Times New Roman"/>
        </w:rPr>
        <w:t xml:space="preserve"> - temporal trends in three main journal subject disciplines across the last </w:t>
      </w:r>
      <w:r w:rsidR="00A953BF">
        <w:rPr>
          <w:rFonts w:ascii="Times New Roman" w:hAnsi="Times New Roman"/>
        </w:rPr>
        <w:t>five</w:t>
      </w:r>
      <w:r w:rsidR="7220ED33" w:rsidRPr="001B556D">
        <w:rPr>
          <w:rFonts w:ascii="Times New Roman" w:hAnsi="Times New Roman"/>
        </w:rPr>
        <w:t xml:space="preserve"> years</w:t>
      </w:r>
      <w:r w:rsidR="00372917">
        <w:rPr>
          <w:rFonts w:ascii="Times New Roman" w:hAnsi="Times New Roman"/>
        </w:rPr>
        <w:t xml:space="preserve"> </w:t>
      </w:r>
      <w:r w:rsidR="00372917" w:rsidRPr="001B556D">
        <w:rPr>
          <w:rFonts w:ascii="Times New Roman" w:hAnsi="Times New Roman"/>
        </w:rPr>
        <w:t>(</w:t>
      </w:r>
      <w:r w:rsidR="00372917">
        <w:rPr>
          <w:rFonts w:ascii="Times New Roman" w:hAnsi="Times New Roman"/>
        </w:rPr>
        <w:t xml:space="preserve">articles </w:t>
      </w:r>
      <w:r w:rsidR="004A471A">
        <w:rPr>
          <w:rFonts w:ascii="Times New Roman" w:hAnsi="Times New Roman"/>
        </w:rPr>
        <w:t xml:space="preserve">are </w:t>
      </w:r>
      <w:r w:rsidR="00372917">
        <w:rPr>
          <w:rFonts w:ascii="Times New Roman" w:hAnsi="Times New Roman"/>
        </w:rPr>
        <w:t>included up to October 2021)</w:t>
      </w:r>
      <w:r w:rsidR="7220ED33" w:rsidRPr="001B556D">
        <w:rPr>
          <w:rFonts w:ascii="Times New Roman" w:hAnsi="Times New Roman"/>
        </w:rPr>
        <w:t>.  B</w:t>
      </w:r>
      <w:r w:rsidRPr="001B556D">
        <w:rPr>
          <w:rFonts w:ascii="Times New Roman" w:hAnsi="Times New Roman"/>
        </w:rPr>
        <w:t xml:space="preserve"> - </w:t>
      </w:r>
      <w:r w:rsidR="7220ED33" w:rsidRPr="001B556D">
        <w:rPr>
          <w:rFonts w:ascii="Times New Roman" w:hAnsi="Times New Roman"/>
        </w:rPr>
        <w:t xml:space="preserve">article counts for journals with at least </w:t>
      </w:r>
      <w:r w:rsidR="00A953BF">
        <w:rPr>
          <w:rFonts w:ascii="Times New Roman" w:hAnsi="Times New Roman"/>
        </w:rPr>
        <w:t>three</w:t>
      </w:r>
      <w:r w:rsidR="7220ED33" w:rsidRPr="001B556D">
        <w:rPr>
          <w:rFonts w:ascii="Times New Roman" w:hAnsi="Times New Roman"/>
        </w:rPr>
        <w:t xml:space="preserve"> articles included in our survey data set.</w:t>
      </w:r>
    </w:p>
    <w:p w14:paraId="53729D75" w14:textId="71B47A10" w:rsidR="00136A72" w:rsidRPr="001B556D" w:rsidRDefault="00E23B4E" w:rsidP="001D6F56">
      <w:pPr>
        <w:spacing w:line="480" w:lineRule="auto"/>
        <w:rPr>
          <w:rFonts w:ascii="Times New Roman" w:hAnsi="Times New Roman"/>
          <w:lang w:eastAsia="x-none"/>
        </w:rPr>
      </w:pPr>
      <w:r w:rsidRPr="001B556D">
        <w:rPr>
          <w:rFonts w:ascii="Times New Roman" w:hAnsi="Times New Roman"/>
        </w:rPr>
        <w:t>Although in 2017 most publications were in ‘computer science’ journals</w:t>
      </w:r>
      <w:r w:rsidR="30BAB833" w:rsidRPr="001B556D">
        <w:rPr>
          <w:rFonts w:ascii="Times New Roman" w:hAnsi="Times New Roman"/>
        </w:rPr>
        <w:t xml:space="preserve"> (</w:t>
      </w:r>
      <w:r w:rsidR="00851802">
        <w:rPr>
          <w:rFonts w:ascii="Times New Roman" w:hAnsi="Times New Roman"/>
        </w:rPr>
        <w:t>mostly</w:t>
      </w:r>
      <w:r w:rsidR="30BAB833" w:rsidRPr="001B556D">
        <w:rPr>
          <w:rFonts w:ascii="Times New Roman" w:hAnsi="Times New Roman"/>
        </w:rPr>
        <w:t xml:space="preserve"> conference proceedings), </w:t>
      </w:r>
      <w:r w:rsidR="21A1EDB2" w:rsidRPr="001B556D">
        <w:rPr>
          <w:rFonts w:ascii="Times New Roman" w:hAnsi="Times New Roman"/>
        </w:rPr>
        <w:t xml:space="preserve">increasing </w:t>
      </w:r>
      <w:r w:rsidR="00A953BF">
        <w:rPr>
          <w:rFonts w:ascii="Times New Roman" w:hAnsi="Times New Roman"/>
        </w:rPr>
        <w:t>number</w:t>
      </w:r>
      <w:r w:rsidR="00862F44">
        <w:rPr>
          <w:rFonts w:ascii="Times New Roman" w:hAnsi="Times New Roman"/>
        </w:rPr>
        <w:t>s</w:t>
      </w:r>
      <w:r w:rsidR="00A953BF">
        <w:rPr>
          <w:rFonts w:ascii="Times New Roman" w:hAnsi="Times New Roman"/>
        </w:rPr>
        <w:t xml:space="preserve"> of studies</w:t>
      </w:r>
      <w:r w:rsidR="21A1EDB2" w:rsidRPr="001B556D">
        <w:rPr>
          <w:rFonts w:ascii="Times New Roman" w:hAnsi="Times New Roman"/>
        </w:rPr>
        <w:t xml:space="preserve"> </w:t>
      </w:r>
      <w:r w:rsidR="007D2811">
        <w:rPr>
          <w:rFonts w:ascii="Times New Roman" w:hAnsi="Times New Roman"/>
        </w:rPr>
        <w:t>were</w:t>
      </w:r>
      <w:r w:rsidR="00F32AC3" w:rsidRPr="001B556D">
        <w:rPr>
          <w:rFonts w:ascii="Times New Roman" w:hAnsi="Times New Roman"/>
        </w:rPr>
        <w:t xml:space="preserve"> published in ‘ecological’ journals </w:t>
      </w:r>
      <w:r w:rsidR="004964DD" w:rsidRPr="001B556D">
        <w:rPr>
          <w:rFonts w:ascii="Times New Roman" w:hAnsi="Times New Roman"/>
        </w:rPr>
        <w:t xml:space="preserve">over the last few years </w:t>
      </w:r>
      <w:r w:rsidR="00F32AC3" w:rsidRPr="001B556D">
        <w:rPr>
          <w:rFonts w:ascii="Times New Roman" w:hAnsi="Times New Roman"/>
        </w:rPr>
        <w:t>(</w:t>
      </w:r>
      <w:r w:rsidR="21A1EDB2" w:rsidRPr="001B556D">
        <w:rPr>
          <w:rFonts w:ascii="Times New Roman" w:hAnsi="Times New Roman"/>
        </w:rPr>
        <w:t>Fig. 5</w:t>
      </w:r>
      <w:r w:rsidR="00F32AC3" w:rsidRPr="001B556D">
        <w:rPr>
          <w:rFonts w:ascii="Times New Roman" w:hAnsi="Times New Roman"/>
        </w:rPr>
        <w:t>A)</w:t>
      </w:r>
      <w:r w:rsidR="00027434" w:rsidRPr="001B556D">
        <w:rPr>
          <w:rFonts w:ascii="Times New Roman" w:hAnsi="Times New Roman"/>
        </w:rPr>
        <w:t xml:space="preserve">. </w:t>
      </w:r>
      <w:r w:rsidR="7C18FFF9" w:rsidRPr="001B556D">
        <w:rPr>
          <w:rFonts w:ascii="Times New Roman" w:hAnsi="Times New Roman"/>
        </w:rPr>
        <w:t xml:space="preserve">Indeed, </w:t>
      </w:r>
      <w:r w:rsidR="00A953BF">
        <w:rPr>
          <w:rFonts w:ascii="Times New Roman" w:hAnsi="Times New Roman"/>
        </w:rPr>
        <w:t xml:space="preserve">the </w:t>
      </w:r>
      <w:r w:rsidR="7C18FFF9" w:rsidRPr="001B556D">
        <w:rPr>
          <w:rFonts w:ascii="Times New Roman" w:hAnsi="Times New Roman"/>
        </w:rPr>
        <w:t>t</w:t>
      </w:r>
      <w:r w:rsidR="00B713B3" w:rsidRPr="001B556D">
        <w:rPr>
          <w:rFonts w:ascii="Times New Roman" w:hAnsi="Times New Roman"/>
        </w:rPr>
        <w:t xml:space="preserve">op two destinations </w:t>
      </w:r>
      <w:r w:rsidR="0025400C" w:rsidRPr="001B556D">
        <w:rPr>
          <w:rFonts w:ascii="Times New Roman" w:hAnsi="Times New Roman"/>
        </w:rPr>
        <w:t>of the surveyed papers were</w:t>
      </w:r>
      <w:r w:rsidR="00B713B3" w:rsidRPr="001B556D">
        <w:rPr>
          <w:rFonts w:ascii="Times New Roman" w:hAnsi="Times New Roman"/>
        </w:rPr>
        <w:t xml:space="preserve"> ecological journals</w:t>
      </w:r>
      <w:r w:rsidR="6B856A5B" w:rsidRPr="001B556D">
        <w:rPr>
          <w:rFonts w:ascii="Times New Roman" w:hAnsi="Times New Roman"/>
        </w:rPr>
        <w:t xml:space="preserve">: Ecological Informatics and Methods in </w:t>
      </w:r>
      <w:r w:rsidR="6B856A5B" w:rsidRPr="00D0762D">
        <w:rPr>
          <w:rFonts w:ascii="Times New Roman" w:hAnsi="Times New Roman"/>
        </w:rPr>
        <w:t>Ecology</w:t>
      </w:r>
      <w:r w:rsidR="6B856A5B" w:rsidRPr="001B556D">
        <w:rPr>
          <w:rFonts w:ascii="Times New Roman" w:hAnsi="Times New Roman"/>
        </w:rPr>
        <w:t xml:space="preserve"> and Evolution </w:t>
      </w:r>
      <w:r w:rsidR="30A9A9EA" w:rsidRPr="001B556D">
        <w:rPr>
          <w:rFonts w:ascii="Times New Roman" w:hAnsi="Times New Roman"/>
        </w:rPr>
        <w:t>(Fig. 5</w:t>
      </w:r>
      <w:r w:rsidR="009C531B" w:rsidRPr="001B556D">
        <w:rPr>
          <w:rFonts w:ascii="Times New Roman" w:hAnsi="Times New Roman"/>
        </w:rPr>
        <w:t>B)</w:t>
      </w:r>
      <w:r w:rsidR="00B713B3" w:rsidRPr="001B556D">
        <w:rPr>
          <w:rFonts w:ascii="Times New Roman" w:hAnsi="Times New Roman"/>
        </w:rPr>
        <w:t xml:space="preserve">. </w:t>
      </w:r>
    </w:p>
    <w:p w14:paraId="3CBBCAEA" w14:textId="73B716E0" w:rsidR="3BC9A475" w:rsidRPr="001B556D" w:rsidRDefault="3BC9A475" w:rsidP="3BC9A475">
      <w:pPr>
        <w:spacing w:line="480" w:lineRule="auto"/>
        <w:rPr>
          <w:rFonts w:ascii="Times New Roman" w:hAnsi="Times New Roman"/>
        </w:rPr>
      </w:pPr>
      <w:r w:rsidRPr="001B556D">
        <w:rPr>
          <w:rFonts w:ascii="Times New Roman" w:hAnsi="Times New Roman"/>
          <w:noProof/>
        </w:rPr>
        <w:lastRenderedPageBreak/>
        <w:drawing>
          <wp:inline distT="0" distB="0" distL="0" distR="0" wp14:anchorId="6510552A" wp14:editId="52EF7020">
            <wp:extent cx="6353175" cy="3171194"/>
            <wp:effectExtent l="0" t="0" r="0" b="3810"/>
            <wp:docPr id="1574068861" name="Picture 1574068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068861" name="Picture 1574068861"/>
                    <pic:cNvPicPr/>
                  </pic:nvPicPr>
                  <pic:blipFill>
                    <a:blip r:embed="rId23"/>
                    <a:stretch>
                      <a:fillRect/>
                    </a:stretch>
                  </pic:blipFill>
                  <pic:spPr>
                    <a:xfrm>
                      <a:off x="0" y="0"/>
                      <a:ext cx="6353175" cy="3171194"/>
                    </a:xfrm>
                    <a:prstGeom prst="rect">
                      <a:avLst/>
                    </a:prstGeom>
                  </pic:spPr>
                </pic:pic>
              </a:graphicData>
            </a:graphic>
          </wp:inline>
        </w:drawing>
      </w:r>
    </w:p>
    <w:p w14:paraId="0A4905A6" w14:textId="5C519720" w:rsidR="3BC9A475" w:rsidRPr="001B556D" w:rsidRDefault="3BC9A475" w:rsidP="3BC9A475">
      <w:pPr>
        <w:spacing w:line="480" w:lineRule="auto"/>
        <w:rPr>
          <w:rFonts w:ascii="Times New Roman" w:hAnsi="Times New Roman"/>
          <w:u w:val="single"/>
        </w:rPr>
      </w:pPr>
      <w:r w:rsidRPr="001B556D">
        <w:rPr>
          <w:rFonts w:ascii="Times New Roman" w:hAnsi="Times New Roman"/>
          <w:b/>
          <w:bCs/>
          <w:i/>
          <w:iCs/>
        </w:rPr>
        <w:t>Figure 6.</w:t>
      </w:r>
      <w:r w:rsidRPr="001B556D">
        <w:rPr>
          <w:rFonts w:ascii="Times New Roman" w:hAnsi="Times New Roman"/>
          <w:i/>
          <w:iCs/>
        </w:rPr>
        <w:t xml:space="preserve"> </w:t>
      </w:r>
      <w:r w:rsidRPr="001B556D">
        <w:rPr>
          <w:rFonts w:ascii="Times New Roman" w:hAnsi="Times New Roman"/>
        </w:rPr>
        <w:t xml:space="preserve"> Aspects of reporting quality and </w:t>
      </w:r>
      <w:r w:rsidR="00B511EB" w:rsidRPr="001B556D">
        <w:rPr>
          <w:rFonts w:ascii="Times New Roman" w:hAnsi="Times New Roman"/>
        </w:rPr>
        <w:t>openness</w:t>
      </w:r>
      <w:r w:rsidRPr="001B556D">
        <w:rPr>
          <w:rFonts w:ascii="Times New Roman" w:hAnsi="Times New Roman"/>
        </w:rPr>
        <w:t xml:space="preserve"> of the included machine learning studies. A – </w:t>
      </w:r>
      <w:r w:rsidR="7220ED33" w:rsidRPr="001B556D">
        <w:rPr>
          <w:rFonts w:ascii="Times New Roman" w:hAnsi="Times New Roman"/>
        </w:rPr>
        <w:t xml:space="preserve">percentages of relevant articles providing sufficient or </w:t>
      </w:r>
      <w:r w:rsidR="00B511EB" w:rsidRPr="001B556D">
        <w:rPr>
          <w:rFonts w:ascii="Times New Roman" w:hAnsi="Times New Roman"/>
        </w:rPr>
        <w:t>insufficient</w:t>
      </w:r>
      <w:r w:rsidR="7220ED33" w:rsidRPr="001B556D">
        <w:rPr>
          <w:rFonts w:ascii="Times New Roman" w:hAnsi="Times New Roman"/>
        </w:rPr>
        <w:t xml:space="preserve"> information to code a given variable </w:t>
      </w:r>
      <w:r w:rsidR="00372917">
        <w:rPr>
          <w:rFonts w:ascii="Times New Roman" w:hAnsi="Times New Roman"/>
          <w:i/>
          <w:iCs/>
        </w:rPr>
        <w:t>]</w:t>
      </w:r>
      <w:r w:rsidRPr="001B556D">
        <w:rPr>
          <w:rFonts w:ascii="Times New Roman" w:hAnsi="Times New Roman"/>
          <w:i/>
          <w:iCs/>
        </w:rPr>
        <w:t xml:space="preserve"> </w:t>
      </w:r>
      <w:r w:rsidR="7220ED33" w:rsidRPr="001B556D">
        <w:rPr>
          <w:rFonts w:ascii="Times New Roman" w:hAnsi="Times New Roman"/>
        </w:rPr>
        <w:t>. B</w:t>
      </w:r>
      <w:r w:rsidRPr="001B556D">
        <w:rPr>
          <w:rFonts w:ascii="Times New Roman" w:hAnsi="Times New Roman"/>
        </w:rPr>
        <w:t xml:space="preserve"> - </w:t>
      </w:r>
      <w:r w:rsidR="7220ED33" w:rsidRPr="001B556D">
        <w:rPr>
          <w:rFonts w:ascii="Times New Roman" w:hAnsi="Times New Roman"/>
        </w:rPr>
        <w:t>article counts for studies that shared or did not share their analysis code</w:t>
      </w:r>
      <w:r w:rsidR="004A471A">
        <w:rPr>
          <w:rFonts w:ascii="Times New Roman" w:hAnsi="Times New Roman"/>
        </w:rPr>
        <w:t>.</w:t>
      </w:r>
    </w:p>
    <w:p w14:paraId="2602E0FA" w14:textId="77777777" w:rsidR="00B511EB" w:rsidRPr="001B556D" w:rsidRDefault="00B511EB" w:rsidP="3BC9A475">
      <w:pPr>
        <w:spacing w:line="480" w:lineRule="auto"/>
        <w:rPr>
          <w:rFonts w:ascii="Times New Roman" w:hAnsi="Times New Roman"/>
          <w:u w:val="single"/>
        </w:rPr>
      </w:pPr>
    </w:p>
    <w:p w14:paraId="1E2BC373" w14:textId="3CC46857" w:rsidR="00FD25A4" w:rsidRPr="001B556D" w:rsidRDefault="00FD25A4" w:rsidP="001D6F56">
      <w:pPr>
        <w:pStyle w:val="Heading3"/>
        <w:spacing w:line="480" w:lineRule="auto"/>
        <w:rPr>
          <w:rFonts w:cs="Times New Roman"/>
        </w:rPr>
      </w:pPr>
      <w:r w:rsidRPr="001B556D">
        <w:rPr>
          <w:rFonts w:cs="Times New Roman"/>
        </w:rPr>
        <w:t xml:space="preserve">3.2.4 | </w:t>
      </w:r>
      <w:r w:rsidR="00EE7C6F" w:rsidRPr="001B556D">
        <w:rPr>
          <w:rFonts w:cs="Times New Roman"/>
        </w:rPr>
        <w:t>Reporting and open</w:t>
      </w:r>
      <w:r w:rsidR="007C77A3" w:rsidRPr="001B556D">
        <w:rPr>
          <w:rFonts w:cs="Times New Roman"/>
        </w:rPr>
        <w:t xml:space="preserve"> practices</w:t>
      </w:r>
    </w:p>
    <w:p w14:paraId="19107B79" w14:textId="413EE0A7" w:rsidR="00136A72" w:rsidRPr="001B556D" w:rsidRDefault="002A2AA5" w:rsidP="001D6F56">
      <w:pPr>
        <w:spacing w:line="480" w:lineRule="auto"/>
        <w:rPr>
          <w:rFonts w:ascii="Times New Roman" w:hAnsi="Times New Roman"/>
        </w:rPr>
      </w:pPr>
      <w:r w:rsidRPr="001B556D">
        <w:rPr>
          <w:rFonts w:ascii="Times New Roman" w:hAnsi="Times New Roman"/>
        </w:rPr>
        <w:t xml:space="preserve">Reporting quality </w:t>
      </w:r>
      <w:r w:rsidR="00331FA7">
        <w:rPr>
          <w:rFonts w:ascii="Times New Roman" w:hAnsi="Times New Roman"/>
        </w:rPr>
        <w:t xml:space="preserve">was </w:t>
      </w:r>
      <w:r w:rsidR="008274CD">
        <w:rPr>
          <w:rFonts w:ascii="Times New Roman" w:hAnsi="Times New Roman"/>
        </w:rPr>
        <w:t xml:space="preserve">usually </w:t>
      </w:r>
      <w:r w:rsidR="00331FA7">
        <w:rPr>
          <w:rFonts w:ascii="Times New Roman" w:hAnsi="Times New Roman"/>
        </w:rPr>
        <w:t>sufficient</w:t>
      </w:r>
      <w:r w:rsidR="005C1054" w:rsidRPr="001B556D">
        <w:rPr>
          <w:rFonts w:ascii="Times New Roman" w:hAnsi="Times New Roman"/>
        </w:rPr>
        <w:t xml:space="preserve"> </w:t>
      </w:r>
      <w:r w:rsidR="4AFC836B" w:rsidRPr="001B556D">
        <w:rPr>
          <w:rFonts w:ascii="Times New Roman" w:hAnsi="Times New Roman"/>
        </w:rPr>
        <w:t>for</w:t>
      </w:r>
      <w:r w:rsidR="00D71D65" w:rsidRPr="001B556D">
        <w:rPr>
          <w:rFonts w:ascii="Times New Roman" w:hAnsi="Times New Roman"/>
        </w:rPr>
        <w:t xml:space="preserve"> </w:t>
      </w:r>
      <w:r w:rsidRPr="001B556D">
        <w:rPr>
          <w:rFonts w:ascii="Times New Roman" w:hAnsi="Times New Roman"/>
        </w:rPr>
        <w:t xml:space="preserve">nine survey questions </w:t>
      </w:r>
      <w:r w:rsidR="5F103518" w:rsidRPr="001B556D">
        <w:rPr>
          <w:rFonts w:ascii="Times New Roman" w:hAnsi="Times New Roman"/>
        </w:rPr>
        <w:t>(&gt; 80% of studies;</w:t>
      </w:r>
      <w:r w:rsidR="3BC9A475" w:rsidRPr="001B556D">
        <w:rPr>
          <w:rFonts w:ascii="Times New Roman" w:hAnsi="Times New Roman"/>
        </w:rPr>
        <w:t xml:space="preserve"> </w:t>
      </w:r>
      <w:r w:rsidR="005C1054" w:rsidRPr="001B556D">
        <w:rPr>
          <w:rFonts w:ascii="Times New Roman" w:hAnsi="Times New Roman"/>
        </w:rPr>
        <w:t>Fig</w:t>
      </w:r>
      <w:r w:rsidR="5F103518" w:rsidRPr="001B556D">
        <w:rPr>
          <w:rFonts w:ascii="Times New Roman" w:hAnsi="Times New Roman"/>
        </w:rPr>
        <w:t>. 6</w:t>
      </w:r>
      <w:r w:rsidR="005C1054" w:rsidRPr="001B556D">
        <w:rPr>
          <w:rFonts w:ascii="Times New Roman" w:hAnsi="Times New Roman"/>
        </w:rPr>
        <w:t>A)</w:t>
      </w:r>
      <w:r w:rsidR="007E2ABD">
        <w:rPr>
          <w:rFonts w:ascii="Times New Roman" w:hAnsi="Times New Roman"/>
        </w:rPr>
        <w:t xml:space="preserve"> </w:t>
      </w:r>
      <w:r w:rsidR="004A471A">
        <w:rPr>
          <w:rFonts w:ascii="Times New Roman" w:hAnsi="Times New Roman"/>
        </w:rPr>
        <w:t>to allow us to collect the basic information for our survey</w:t>
      </w:r>
      <w:r w:rsidR="008274CD">
        <w:rPr>
          <w:rFonts w:ascii="Times New Roman" w:hAnsi="Times New Roman"/>
        </w:rPr>
        <w:t xml:space="preserve">. However, few studies shared their </w:t>
      </w:r>
      <w:r w:rsidR="005C1054" w:rsidRPr="001B556D">
        <w:rPr>
          <w:rFonts w:ascii="Times New Roman" w:hAnsi="Times New Roman"/>
        </w:rPr>
        <w:t>analysis code</w:t>
      </w:r>
      <w:r w:rsidR="00D40AC8" w:rsidRPr="001B556D">
        <w:rPr>
          <w:rFonts w:ascii="Times New Roman" w:hAnsi="Times New Roman"/>
        </w:rPr>
        <w:t xml:space="preserve"> (i.e.</w:t>
      </w:r>
      <w:r w:rsidR="007A2BD1" w:rsidRPr="001B556D">
        <w:rPr>
          <w:rFonts w:ascii="Times New Roman" w:hAnsi="Times New Roman"/>
        </w:rPr>
        <w:t>,</w:t>
      </w:r>
      <w:r w:rsidR="00D40AC8" w:rsidRPr="001B556D">
        <w:rPr>
          <w:rFonts w:ascii="Times New Roman" w:hAnsi="Times New Roman"/>
        </w:rPr>
        <w:t xml:space="preserve"> </w:t>
      </w:r>
      <w:r w:rsidR="008274CD">
        <w:rPr>
          <w:rFonts w:ascii="Times New Roman" w:hAnsi="Times New Roman"/>
        </w:rPr>
        <w:t xml:space="preserve">links to </w:t>
      </w:r>
      <w:r w:rsidR="00D40AC8" w:rsidRPr="001B556D">
        <w:rPr>
          <w:rFonts w:ascii="Times New Roman" w:hAnsi="Times New Roman"/>
        </w:rPr>
        <w:t xml:space="preserve">computer scripts used </w:t>
      </w:r>
      <w:r w:rsidR="008274CD">
        <w:rPr>
          <w:rFonts w:ascii="Times New Roman" w:hAnsi="Times New Roman"/>
        </w:rPr>
        <w:t xml:space="preserve">in </w:t>
      </w:r>
      <w:r w:rsidR="00D40AC8" w:rsidRPr="001B556D">
        <w:rPr>
          <w:rFonts w:ascii="Times New Roman" w:hAnsi="Times New Roman"/>
        </w:rPr>
        <w:t>a study</w:t>
      </w:r>
      <w:r w:rsidR="008274CD">
        <w:rPr>
          <w:rFonts w:ascii="Times New Roman" w:hAnsi="Times New Roman"/>
        </w:rPr>
        <w:t>;</w:t>
      </w:r>
      <w:r w:rsidR="00D40AC8" w:rsidRPr="001B556D">
        <w:rPr>
          <w:rFonts w:ascii="Times New Roman" w:hAnsi="Times New Roman"/>
        </w:rPr>
        <w:t xml:space="preserve"> </w:t>
      </w:r>
      <w:r w:rsidR="00B867B7" w:rsidRPr="001B556D">
        <w:rPr>
          <w:rFonts w:ascii="Times New Roman" w:hAnsi="Times New Roman"/>
        </w:rPr>
        <w:t>~</w:t>
      </w:r>
      <w:r w:rsidR="008274CD">
        <w:rPr>
          <w:rFonts w:ascii="Times New Roman" w:hAnsi="Times New Roman"/>
        </w:rPr>
        <w:t>2</w:t>
      </w:r>
      <w:r w:rsidR="00B867B7" w:rsidRPr="001B556D">
        <w:rPr>
          <w:rFonts w:ascii="Times New Roman" w:hAnsi="Times New Roman"/>
        </w:rPr>
        <w:t>0</w:t>
      </w:r>
      <w:r w:rsidR="003037D6" w:rsidRPr="001B556D">
        <w:rPr>
          <w:rFonts w:ascii="Times New Roman" w:hAnsi="Times New Roman"/>
        </w:rPr>
        <w:t xml:space="preserve">%, </w:t>
      </w:r>
      <w:r w:rsidR="008F484C" w:rsidRPr="001B556D">
        <w:rPr>
          <w:rFonts w:ascii="Times New Roman" w:hAnsi="Times New Roman"/>
        </w:rPr>
        <w:t>Fig</w:t>
      </w:r>
      <w:r w:rsidR="0462FC0B" w:rsidRPr="001B556D">
        <w:rPr>
          <w:rFonts w:ascii="Times New Roman" w:hAnsi="Times New Roman"/>
        </w:rPr>
        <w:t>. 6</w:t>
      </w:r>
      <w:r w:rsidR="008F484C" w:rsidRPr="001B556D">
        <w:rPr>
          <w:rFonts w:ascii="Times New Roman" w:hAnsi="Times New Roman"/>
        </w:rPr>
        <w:t>B</w:t>
      </w:r>
      <w:r w:rsidR="003037D6" w:rsidRPr="001B556D">
        <w:rPr>
          <w:rFonts w:ascii="Times New Roman" w:hAnsi="Times New Roman"/>
        </w:rPr>
        <w:t xml:space="preserve">). </w:t>
      </w:r>
    </w:p>
    <w:p w14:paraId="285D9691" w14:textId="77777777" w:rsidR="00136A72" w:rsidRPr="001B556D" w:rsidRDefault="00136A72" w:rsidP="001D6F56">
      <w:pPr>
        <w:pStyle w:val="Heading1"/>
        <w:spacing w:line="480" w:lineRule="auto"/>
        <w:rPr>
          <w:rFonts w:ascii="Times New Roman" w:hAnsi="Times New Roman"/>
          <w:color w:val="00000A"/>
          <w:lang w:val="en-AU"/>
        </w:rPr>
      </w:pPr>
      <w:r w:rsidRPr="001B556D">
        <w:rPr>
          <w:rFonts w:ascii="Times New Roman" w:hAnsi="Times New Roman"/>
          <w:color w:val="00000A"/>
          <w:lang w:val="en-AU"/>
        </w:rPr>
        <w:t>4 | DISCUSSION</w:t>
      </w:r>
    </w:p>
    <w:p w14:paraId="4A689491" w14:textId="5EAF5813" w:rsidR="00136A72" w:rsidRPr="001B556D" w:rsidRDefault="007D401B" w:rsidP="001D6F56">
      <w:pPr>
        <w:spacing w:line="480" w:lineRule="auto"/>
        <w:rPr>
          <w:rFonts w:ascii="Times New Roman" w:hAnsi="Times New Roman"/>
        </w:rPr>
      </w:pPr>
      <w:r>
        <w:rPr>
          <w:rFonts w:ascii="Times New Roman" w:hAnsi="Times New Roman"/>
        </w:rPr>
        <w:t xml:space="preserve">We </w:t>
      </w:r>
      <w:r w:rsidR="00164215" w:rsidRPr="001B556D">
        <w:rPr>
          <w:rFonts w:ascii="Times New Roman" w:hAnsi="Times New Roman"/>
        </w:rPr>
        <w:t>characterise</w:t>
      </w:r>
      <w:r w:rsidR="00327398">
        <w:rPr>
          <w:rFonts w:ascii="Times New Roman" w:hAnsi="Times New Roman"/>
        </w:rPr>
        <w:t>d</w:t>
      </w:r>
      <w:r w:rsidR="00164215" w:rsidRPr="001B556D">
        <w:rPr>
          <w:rFonts w:ascii="Times New Roman" w:hAnsi="Times New Roman"/>
        </w:rPr>
        <w:t xml:space="preserve"> </w:t>
      </w:r>
      <w:r w:rsidR="00BF456F" w:rsidRPr="001B556D">
        <w:rPr>
          <w:rFonts w:ascii="Times New Roman" w:hAnsi="Times New Roman"/>
        </w:rPr>
        <w:t xml:space="preserve">recent use of machine learning </w:t>
      </w:r>
      <w:r w:rsidR="0041260E" w:rsidRPr="001B556D">
        <w:rPr>
          <w:rFonts w:ascii="Times New Roman" w:hAnsi="Times New Roman"/>
        </w:rPr>
        <w:t>to process wildlife imagery</w:t>
      </w:r>
      <w:r w:rsidR="00327398">
        <w:rPr>
          <w:rFonts w:ascii="Times New Roman" w:hAnsi="Times New Roman"/>
        </w:rPr>
        <w:t xml:space="preserve">, using </w:t>
      </w:r>
      <w:r w:rsidR="00327398" w:rsidRPr="001B556D">
        <w:rPr>
          <w:rFonts w:ascii="Times New Roman" w:hAnsi="Times New Roman"/>
        </w:rPr>
        <w:t>systematic and bibliometric mapping techniques</w:t>
      </w:r>
      <w:r w:rsidR="00271E1A" w:rsidRPr="001B556D">
        <w:rPr>
          <w:rFonts w:ascii="Times New Roman" w:hAnsi="Times New Roman"/>
        </w:rPr>
        <w:t xml:space="preserve">. </w:t>
      </w:r>
      <w:r w:rsidR="00104909">
        <w:rPr>
          <w:rFonts w:ascii="Times New Roman" w:hAnsi="Times New Roman"/>
        </w:rPr>
        <w:t>W</w:t>
      </w:r>
      <w:r w:rsidR="00271E1A" w:rsidRPr="001B556D">
        <w:rPr>
          <w:rFonts w:ascii="Times New Roman" w:hAnsi="Times New Roman"/>
        </w:rPr>
        <w:t xml:space="preserve">e </w:t>
      </w:r>
      <w:r w:rsidR="00104909">
        <w:rPr>
          <w:rFonts w:ascii="Times New Roman" w:hAnsi="Times New Roman"/>
        </w:rPr>
        <w:t>had</w:t>
      </w:r>
      <w:r w:rsidR="00271E1A" w:rsidRPr="001B556D">
        <w:rPr>
          <w:rFonts w:ascii="Times New Roman" w:hAnsi="Times New Roman"/>
        </w:rPr>
        <w:t xml:space="preserve"> eight questions regarding: 1) </w:t>
      </w:r>
      <w:r w:rsidR="00AB5FD5" w:rsidRPr="001B556D">
        <w:rPr>
          <w:rFonts w:ascii="Times New Roman" w:hAnsi="Times New Roman"/>
        </w:rPr>
        <w:t>study</w:t>
      </w:r>
      <w:r w:rsidR="00F16D65" w:rsidRPr="001B556D">
        <w:rPr>
          <w:rFonts w:ascii="Times New Roman" w:hAnsi="Times New Roman"/>
        </w:rPr>
        <w:t xml:space="preserve"> species, 2) </w:t>
      </w:r>
      <w:r w:rsidR="001A0434" w:rsidRPr="001B556D">
        <w:rPr>
          <w:rFonts w:ascii="Times New Roman" w:hAnsi="Times New Roman"/>
        </w:rPr>
        <w:t>image types</w:t>
      </w:r>
      <w:r w:rsidR="00AB5FD5" w:rsidRPr="001B556D">
        <w:rPr>
          <w:rFonts w:ascii="Times New Roman" w:hAnsi="Times New Roman"/>
        </w:rPr>
        <w:t xml:space="preserve"> (e.g.</w:t>
      </w:r>
      <w:r w:rsidR="00F61387" w:rsidRPr="001B556D">
        <w:rPr>
          <w:rFonts w:ascii="Times New Roman" w:hAnsi="Times New Roman"/>
        </w:rPr>
        <w:t>,</w:t>
      </w:r>
      <w:r w:rsidR="00AB5FD5" w:rsidRPr="001B556D">
        <w:rPr>
          <w:rFonts w:ascii="Times New Roman" w:hAnsi="Times New Roman"/>
        </w:rPr>
        <w:t xml:space="preserve"> the use of camera trap, </w:t>
      </w:r>
      <w:r w:rsidR="008311FE" w:rsidRPr="001B556D">
        <w:rPr>
          <w:rFonts w:ascii="Times New Roman" w:hAnsi="Times New Roman"/>
        </w:rPr>
        <w:t>hand camera</w:t>
      </w:r>
      <w:r w:rsidR="00C85C47">
        <w:rPr>
          <w:rFonts w:ascii="Times New Roman" w:hAnsi="Times New Roman"/>
        </w:rPr>
        <w:t>,</w:t>
      </w:r>
      <w:r w:rsidR="008311FE" w:rsidRPr="001B556D">
        <w:rPr>
          <w:rFonts w:ascii="Times New Roman" w:hAnsi="Times New Roman"/>
        </w:rPr>
        <w:t xml:space="preserve"> or drones</w:t>
      </w:r>
      <w:r w:rsidR="00AB5FD5" w:rsidRPr="001B556D">
        <w:rPr>
          <w:rFonts w:ascii="Times New Roman" w:hAnsi="Times New Roman"/>
        </w:rPr>
        <w:t>)</w:t>
      </w:r>
      <w:r w:rsidR="008311FE" w:rsidRPr="001B556D">
        <w:rPr>
          <w:rFonts w:ascii="Times New Roman" w:hAnsi="Times New Roman"/>
        </w:rPr>
        <w:t xml:space="preserve">, 3) </w:t>
      </w:r>
      <w:r w:rsidR="00AA29DC" w:rsidRPr="001B556D">
        <w:rPr>
          <w:rFonts w:ascii="Times New Roman" w:hAnsi="Times New Roman"/>
        </w:rPr>
        <w:t xml:space="preserve">study location, 4) machine learning algorithms, 5) </w:t>
      </w:r>
      <w:r w:rsidR="009A3254" w:rsidRPr="001B556D">
        <w:rPr>
          <w:rFonts w:ascii="Times New Roman" w:hAnsi="Times New Roman"/>
        </w:rPr>
        <w:t>study outcomes (e.g</w:t>
      </w:r>
      <w:r w:rsidR="00F61387" w:rsidRPr="001B556D">
        <w:rPr>
          <w:rFonts w:ascii="Times New Roman" w:hAnsi="Times New Roman"/>
        </w:rPr>
        <w:t>.</w:t>
      </w:r>
      <w:r w:rsidR="009A3254" w:rsidRPr="001B556D">
        <w:rPr>
          <w:rFonts w:ascii="Times New Roman" w:hAnsi="Times New Roman"/>
        </w:rPr>
        <w:t>, species</w:t>
      </w:r>
      <w:r w:rsidR="7068D868" w:rsidRPr="001B556D">
        <w:rPr>
          <w:rFonts w:ascii="Times New Roman" w:hAnsi="Times New Roman"/>
        </w:rPr>
        <w:t xml:space="preserve"> / </w:t>
      </w:r>
      <w:r w:rsidR="009A3254" w:rsidRPr="001B556D">
        <w:rPr>
          <w:rFonts w:ascii="Times New Roman" w:hAnsi="Times New Roman"/>
        </w:rPr>
        <w:t xml:space="preserve">individual recognition or </w:t>
      </w:r>
      <w:r w:rsidR="7068D868" w:rsidRPr="001B556D">
        <w:rPr>
          <w:rFonts w:ascii="Times New Roman" w:hAnsi="Times New Roman"/>
        </w:rPr>
        <w:t>counting</w:t>
      </w:r>
      <w:r w:rsidR="009A3254" w:rsidRPr="001B556D">
        <w:rPr>
          <w:rFonts w:ascii="Times New Roman" w:hAnsi="Times New Roman"/>
        </w:rPr>
        <w:t xml:space="preserve">), 6) </w:t>
      </w:r>
      <w:r w:rsidR="00EF6C5D" w:rsidRPr="001B556D">
        <w:rPr>
          <w:rFonts w:ascii="Times New Roman" w:hAnsi="Times New Roman"/>
        </w:rPr>
        <w:t xml:space="preserve">reporting quality and openness, 7) author affiliation, and 8) </w:t>
      </w:r>
      <w:r w:rsidR="00F61387" w:rsidRPr="001B556D">
        <w:rPr>
          <w:rFonts w:ascii="Times New Roman" w:hAnsi="Times New Roman"/>
        </w:rPr>
        <w:t>journal types</w:t>
      </w:r>
      <w:r w:rsidR="00271E1A" w:rsidRPr="001B556D">
        <w:rPr>
          <w:rFonts w:ascii="Times New Roman" w:hAnsi="Times New Roman"/>
        </w:rPr>
        <w:t xml:space="preserve"> (see Section 1.2)</w:t>
      </w:r>
      <w:r w:rsidR="00A9050E" w:rsidRPr="001B556D">
        <w:rPr>
          <w:rFonts w:ascii="Times New Roman" w:hAnsi="Times New Roman"/>
        </w:rPr>
        <w:t xml:space="preserve">. </w:t>
      </w:r>
      <w:r w:rsidR="00295E80" w:rsidRPr="001B556D">
        <w:rPr>
          <w:rFonts w:ascii="Times New Roman" w:hAnsi="Times New Roman"/>
        </w:rPr>
        <w:t xml:space="preserve">We </w:t>
      </w:r>
      <w:r w:rsidR="00D26D40" w:rsidRPr="001B556D">
        <w:rPr>
          <w:rFonts w:ascii="Times New Roman" w:hAnsi="Times New Roman"/>
        </w:rPr>
        <w:t xml:space="preserve">have </w:t>
      </w:r>
      <w:r w:rsidR="00C85C47">
        <w:rPr>
          <w:rFonts w:ascii="Times New Roman" w:hAnsi="Times New Roman"/>
        </w:rPr>
        <w:lastRenderedPageBreak/>
        <w:t>characterised</w:t>
      </w:r>
      <w:r w:rsidR="00D26D40" w:rsidRPr="001B556D">
        <w:rPr>
          <w:rFonts w:ascii="Times New Roman" w:hAnsi="Times New Roman"/>
        </w:rPr>
        <w:t xml:space="preserve"> some clear patterns </w:t>
      </w:r>
      <w:r w:rsidR="008274CD">
        <w:rPr>
          <w:rFonts w:ascii="Times New Roman" w:hAnsi="Times New Roman"/>
        </w:rPr>
        <w:t>for</w:t>
      </w:r>
      <w:r w:rsidR="008274CD" w:rsidRPr="001B556D">
        <w:rPr>
          <w:rFonts w:ascii="Times New Roman" w:hAnsi="Times New Roman"/>
        </w:rPr>
        <w:t xml:space="preserve"> </w:t>
      </w:r>
      <w:r w:rsidR="00D26D40" w:rsidRPr="001B556D">
        <w:rPr>
          <w:rFonts w:ascii="Times New Roman" w:hAnsi="Times New Roman"/>
        </w:rPr>
        <w:t>each of these questions</w:t>
      </w:r>
      <w:r w:rsidR="009E0FF3" w:rsidRPr="001B556D">
        <w:rPr>
          <w:rFonts w:ascii="Times New Roman" w:hAnsi="Times New Roman"/>
        </w:rPr>
        <w:t xml:space="preserve"> (Fig</w:t>
      </w:r>
      <w:r w:rsidR="3844972D" w:rsidRPr="001B556D">
        <w:rPr>
          <w:rFonts w:ascii="Times New Roman" w:hAnsi="Times New Roman"/>
        </w:rPr>
        <w:t>.</w:t>
      </w:r>
      <w:r w:rsidR="009E0FF3" w:rsidRPr="001B556D">
        <w:rPr>
          <w:rFonts w:ascii="Times New Roman" w:hAnsi="Times New Roman"/>
        </w:rPr>
        <w:t xml:space="preserve"> </w:t>
      </w:r>
      <w:r w:rsidR="00C30740" w:rsidRPr="001B556D">
        <w:rPr>
          <w:rFonts w:ascii="Times New Roman" w:hAnsi="Times New Roman"/>
        </w:rPr>
        <w:t>1</w:t>
      </w:r>
      <w:r w:rsidR="5AD75300" w:rsidRPr="001B556D">
        <w:rPr>
          <w:rFonts w:ascii="Times New Roman" w:hAnsi="Times New Roman"/>
        </w:rPr>
        <w:t xml:space="preserve"> </w:t>
      </w:r>
      <w:r w:rsidR="008274CD">
        <w:rPr>
          <w:rFonts w:ascii="Times New Roman" w:hAnsi="Times New Roman"/>
        </w:rPr>
        <w:t>–</w:t>
      </w:r>
      <w:r w:rsidR="5AD75300" w:rsidRPr="001B556D">
        <w:rPr>
          <w:rFonts w:ascii="Times New Roman" w:hAnsi="Times New Roman"/>
        </w:rPr>
        <w:t xml:space="preserve"> 6</w:t>
      </w:r>
      <w:r w:rsidR="00C30740" w:rsidRPr="001B556D">
        <w:rPr>
          <w:rFonts w:ascii="Times New Roman" w:hAnsi="Times New Roman"/>
        </w:rPr>
        <w:t>)</w:t>
      </w:r>
      <w:r w:rsidR="00D26D40" w:rsidRPr="001B556D">
        <w:rPr>
          <w:rFonts w:ascii="Times New Roman" w:hAnsi="Times New Roman"/>
        </w:rPr>
        <w:t xml:space="preserve">. </w:t>
      </w:r>
      <w:r w:rsidR="007B485C" w:rsidRPr="001B556D">
        <w:rPr>
          <w:rFonts w:ascii="Times New Roman" w:hAnsi="Times New Roman"/>
        </w:rPr>
        <w:t>We discuss these patterns</w:t>
      </w:r>
      <w:r w:rsidR="00AF23EB" w:rsidRPr="001B556D">
        <w:rPr>
          <w:rFonts w:ascii="Times New Roman" w:hAnsi="Times New Roman"/>
        </w:rPr>
        <w:t xml:space="preserve"> </w:t>
      </w:r>
      <w:r w:rsidR="00BC1271" w:rsidRPr="001B556D">
        <w:rPr>
          <w:rFonts w:ascii="Times New Roman" w:hAnsi="Times New Roman"/>
        </w:rPr>
        <w:t xml:space="preserve">in </w:t>
      </w:r>
      <w:r w:rsidR="00EE7C6F" w:rsidRPr="001B556D">
        <w:rPr>
          <w:rFonts w:ascii="Times New Roman" w:hAnsi="Times New Roman"/>
        </w:rPr>
        <w:t xml:space="preserve">four subsections below: </w:t>
      </w:r>
      <w:r w:rsidR="005A7D18" w:rsidRPr="001B556D">
        <w:rPr>
          <w:rFonts w:ascii="Times New Roman" w:hAnsi="Times New Roman"/>
        </w:rPr>
        <w:t>i</w:t>
      </w:r>
      <w:r w:rsidR="002647DE" w:rsidRPr="001B556D">
        <w:rPr>
          <w:rFonts w:ascii="Times New Roman" w:hAnsi="Times New Roman"/>
        </w:rPr>
        <w:t xml:space="preserve">) Questions 1 &amp; 2, </w:t>
      </w:r>
      <w:r w:rsidR="005A7D18" w:rsidRPr="001B556D">
        <w:rPr>
          <w:rFonts w:ascii="Times New Roman" w:hAnsi="Times New Roman"/>
        </w:rPr>
        <w:t>ii</w:t>
      </w:r>
      <w:r w:rsidR="002647DE" w:rsidRPr="001B556D">
        <w:rPr>
          <w:rFonts w:ascii="Times New Roman" w:hAnsi="Times New Roman"/>
        </w:rPr>
        <w:t xml:space="preserve">) Questions 4 &amp; 5, </w:t>
      </w:r>
      <w:r w:rsidR="005A7D18" w:rsidRPr="001B556D">
        <w:rPr>
          <w:rFonts w:ascii="Times New Roman" w:hAnsi="Times New Roman"/>
        </w:rPr>
        <w:t>iii</w:t>
      </w:r>
      <w:r w:rsidR="002647DE" w:rsidRPr="001B556D">
        <w:rPr>
          <w:rFonts w:ascii="Times New Roman" w:hAnsi="Times New Roman"/>
        </w:rPr>
        <w:t xml:space="preserve">) Questions </w:t>
      </w:r>
      <w:r w:rsidR="005A7D18" w:rsidRPr="001B556D">
        <w:rPr>
          <w:rFonts w:ascii="Times New Roman" w:hAnsi="Times New Roman"/>
        </w:rPr>
        <w:t>3, 7 &amp; 8,</w:t>
      </w:r>
      <w:r w:rsidR="002647DE" w:rsidRPr="001B556D">
        <w:rPr>
          <w:rFonts w:ascii="Times New Roman" w:hAnsi="Times New Roman"/>
        </w:rPr>
        <w:t xml:space="preserve"> and </w:t>
      </w:r>
      <w:r w:rsidR="005A7D18" w:rsidRPr="001B556D">
        <w:rPr>
          <w:rFonts w:ascii="Times New Roman" w:hAnsi="Times New Roman"/>
        </w:rPr>
        <w:t>iv</w:t>
      </w:r>
      <w:r w:rsidR="002647DE" w:rsidRPr="001B556D">
        <w:rPr>
          <w:rFonts w:ascii="Times New Roman" w:hAnsi="Times New Roman"/>
        </w:rPr>
        <w:t xml:space="preserve">) </w:t>
      </w:r>
      <w:r w:rsidR="005A7D18" w:rsidRPr="001B556D">
        <w:rPr>
          <w:rFonts w:ascii="Times New Roman" w:hAnsi="Times New Roman"/>
        </w:rPr>
        <w:t>Question 6</w:t>
      </w:r>
      <w:r w:rsidR="00EE7C6F" w:rsidRPr="001B556D">
        <w:rPr>
          <w:rFonts w:ascii="Times New Roman" w:hAnsi="Times New Roman"/>
        </w:rPr>
        <w:t xml:space="preserve">. </w:t>
      </w:r>
    </w:p>
    <w:p w14:paraId="29185AD7" w14:textId="0CF26C72" w:rsidR="00136A72" w:rsidRPr="001B556D" w:rsidRDefault="00136A72" w:rsidP="001D6F56">
      <w:pPr>
        <w:pStyle w:val="Heading2"/>
      </w:pPr>
      <w:r w:rsidRPr="001B556D">
        <w:t xml:space="preserve">4.1 | </w:t>
      </w:r>
      <w:r w:rsidR="00EE7C6F" w:rsidRPr="001B556D">
        <w:t>Study species and image types</w:t>
      </w:r>
    </w:p>
    <w:p w14:paraId="2D06974C" w14:textId="7DCECDCE" w:rsidR="00921CD4" w:rsidRPr="001B556D" w:rsidRDefault="00FC7A4B" w:rsidP="00301396">
      <w:pPr>
        <w:spacing w:line="480" w:lineRule="auto"/>
        <w:rPr>
          <w:rFonts w:ascii="Times New Roman" w:hAnsi="Times New Roman"/>
          <w:lang w:eastAsia="x-none"/>
        </w:rPr>
      </w:pPr>
      <w:r w:rsidRPr="001B556D">
        <w:rPr>
          <w:rFonts w:ascii="Times New Roman" w:hAnsi="Times New Roman"/>
        </w:rPr>
        <w:t xml:space="preserve">Studies </w:t>
      </w:r>
      <w:r w:rsidR="00C85C47">
        <w:rPr>
          <w:rFonts w:ascii="Times New Roman" w:hAnsi="Times New Roman"/>
        </w:rPr>
        <w:t>mainly</w:t>
      </w:r>
      <w:r w:rsidRPr="001B556D">
        <w:rPr>
          <w:rFonts w:ascii="Times New Roman" w:hAnsi="Times New Roman"/>
        </w:rPr>
        <w:t xml:space="preserve"> focused on large charismatic</w:t>
      </w:r>
      <w:r w:rsidR="00AD29B7" w:rsidRPr="001B556D">
        <w:rPr>
          <w:rFonts w:ascii="Times New Roman" w:hAnsi="Times New Roman"/>
        </w:rPr>
        <w:t xml:space="preserve"> or iconic</w:t>
      </w:r>
      <w:r w:rsidRPr="001B556D">
        <w:rPr>
          <w:rFonts w:ascii="Times New Roman" w:hAnsi="Times New Roman"/>
        </w:rPr>
        <w:t xml:space="preserve"> mammals</w:t>
      </w:r>
      <w:r w:rsidR="00FB4F64" w:rsidRPr="001B556D">
        <w:rPr>
          <w:rFonts w:ascii="Times New Roman" w:hAnsi="Times New Roman"/>
        </w:rPr>
        <w:t xml:space="preserve"> such as </w:t>
      </w:r>
      <w:r w:rsidR="001B1099" w:rsidRPr="001B556D">
        <w:rPr>
          <w:rFonts w:ascii="Times New Roman" w:hAnsi="Times New Roman"/>
        </w:rPr>
        <w:t>the top three (</w:t>
      </w:r>
      <w:r w:rsidR="003E337A" w:rsidRPr="001B556D">
        <w:rPr>
          <w:rFonts w:ascii="Times New Roman" w:hAnsi="Times New Roman"/>
        </w:rPr>
        <w:t xml:space="preserve">tigers, </w:t>
      </w:r>
      <w:r w:rsidR="00DC2BCF" w:rsidRPr="001B556D">
        <w:rPr>
          <w:rFonts w:ascii="Times New Roman" w:hAnsi="Times New Roman"/>
        </w:rPr>
        <w:t>pandas,</w:t>
      </w:r>
      <w:r w:rsidR="003E337A" w:rsidRPr="001B556D">
        <w:rPr>
          <w:rFonts w:ascii="Times New Roman" w:hAnsi="Times New Roman"/>
        </w:rPr>
        <w:t xml:space="preserve"> and koalas</w:t>
      </w:r>
      <w:r w:rsidR="001B1099" w:rsidRPr="001B556D">
        <w:rPr>
          <w:rFonts w:ascii="Times New Roman" w:hAnsi="Times New Roman"/>
        </w:rPr>
        <w:t xml:space="preserve">), other </w:t>
      </w:r>
      <w:r w:rsidR="00B046AB" w:rsidRPr="001B556D">
        <w:rPr>
          <w:rFonts w:ascii="Times New Roman" w:hAnsi="Times New Roman"/>
        </w:rPr>
        <w:t xml:space="preserve">big cats, cetaceans and </w:t>
      </w:r>
      <w:r w:rsidR="00AD29B7" w:rsidRPr="001B556D">
        <w:rPr>
          <w:rFonts w:ascii="Times New Roman" w:hAnsi="Times New Roman"/>
        </w:rPr>
        <w:t>primates</w:t>
      </w:r>
      <w:r w:rsidR="00A20A51" w:rsidRPr="001B556D">
        <w:rPr>
          <w:rFonts w:ascii="Times New Roman" w:hAnsi="Times New Roman"/>
        </w:rPr>
        <w:t xml:space="preserve">, reflected in </w:t>
      </w:r>
      <w:r w:rsidR="00F15E76" w:rsidRPr="001B556D">
        <w:rPr>
          <w:rFonts w:ascii="Times New Roman" w:hAnsi="Times New Roman"/>
        </w:rPr>
        <w:t>single-species studies and individual-</w:t>
      </w:r>
      <w:r w:rsidR="00BD6B01" w:rsidRPr="001B556D">
        <w:rPr>
          <w:rFonts w:ascii="Times New Roman" w:hAnsi="Times New Roman"/>
        </w:rPr>
        <w:t>recognition</w:t>
      </w:r>
      <w:r w:rsidR="00F15E76" w:rsidRPr="001B556D">
        <w:rPr>
          <w:rFonts w:ascii="Times New Roman" w:hAnsi="Times New Roman"/>
        </w:rPr>
        <w:t xml:space="preserve"> studies (Fig. 1C, D).</w:t>
      </w:r>
      <w:r w:rsidR="00DE02B1" w:rsidRPr="001B556D">
        <w:rPr>
          <w:rFonts w:ascii="Times New Roman" w:hAnsi="Times New Roman"/>
        </w:rPr>
        <w:t xml:space="preserve"> </w:t>
      </w:r>
      <w:r w:rsidR="006A37F6">
        <w:rPr>
          <w:rFonts w:ascii="Times New Roman" w:hAnsi="Times New Roman"/>
        </w:rPr>
        <w:t>B</w:t>
      </w:r>
      <w:r w:rsidR="00A74176" w:rsidRPr="001B556D">
        <w:rPr>
          <w:rFonts w:ascii="Times New Roman" w:hAnsi="Times New Roman"/>
        </w:rPr>
        <w:t xml:space="preserve">irds </w:t>
      </w:r>
      <w:r w:rsidR="006A37F6">
        <w:rPr>
          <w:rFonts w:ascii="Times New Roman" w:hAnsi="Times New Roman"/>
        </w:rPr>
        <w:t>were</w:t>
      </w:r>
      <w:r w:rsidR="006A37F6" w:rsidRPr="001B556D">
        <w:rPr>
          <w:rFonts w:ascii="Times New Roman" w:hAnsi="Times New Roman"/>
        </w:rPr>
        <w:t xml:space="preserve"> </w:t>
      </w:r>
      <w:r w:rsidR="00A74176" w:rsidRPr="001B556D">
        <w:rPr>
          <w:rFonts w:ascii="Times New Roman" w:hAnsi="Times New Roman"/>
        </w:rPr>
        <w:t xml:space="preserve">the second most popular taxon </w:t>
      </w:r>
      <w:r w:rsidR="00DE02B1" w:rsidRPr="001B556D">
        <w:rPr>
          <w:rFonts w:ascii="Times New Roman" w:hAnsi="Times New Roman"/>
        </w:rPr>
        <w:t>(Fig. 1B)</w:t>
      </w:r>
      <w:r w:rsidR="00A74176" w:rsidRPr="001B556D">
        <w:rPr>
          <w:rFonts w:ascii="Times New Roman" w:hAnsi="Times New Roman"/>
        </w:rPr>
        <w:t xml:space="preserve">, but </w:t>
      </w:r>
      <w:r w:rsidR="000D7A16" w:rsidRPr="001B556D">
        <w:rPr>
          <w:rFonts w:ascii="Times New Roman" w:hAnsi="Times New Roman"/>
        </w:rPr>
        <w:t>only two</w:t>
      </w:r>
      <w:r w:rsidR="00A74176" w:rsidRPr="001B556D">
        <w:rPr>
          <w:rFonts w:ascii="Times New Roman" w:hAnsi="Times New Roman"/>
        </w:rPr>
        <w:t xml:space="preserve"> species</w:t>
      </w:r>
      <w:r w:rsidR="00F03794" w:rsidRPr="001B556D">
        <w:rPr>
          <w:rFonts w:ascii="Times New Roman" w:hAnsi="Times New Roman"/>
        </w:rPr>
        <w:t xml:space="preserve">, </w:t>
      </w:r>
      <w:r w:rsidR="000D7A16" w:rsidRPr="001B556D">
        <w:rPr>
          <w:rFonts w:ascii="Times New Roman" w:hAnsi="Times New Roman"/>
        </w:rPr>
        <w:t>snow geese</w:t>
      </w:r>
      <w:r w:rsidR="00B773F2" w:rsidRPr="001B556D">
        <w:rPr>
          <w:rFonts w:ascii="Times New Roman" w:hAnsi="Times New Roman"/>
        </w:rPr>
        <w:t xml:space="preserve">, </w:t>
      </w:r>
      <w:r w:rsidR="00B773F2" w:rsidRPr="001B556D">
        <w:rPr>
          <w:rFonts w:ascii="Times New Roman" w:hAnsi="Times New Roman"/>
          <w:i/>
        </w:rPr>
        <w:t>Anser caerulescens</w:t>
      </w:r>
      <w:r w:rsidR="000D7A16" w:rsidRPr="001B556D">
        <w:rPr>
          <w:rFonts w:ascii="Times New Roman" w:hAnsi="Times New Roman"/>
        </w:rPr>
        <w:t xml:space="preserve"> </w:t>
      </w:r>
      <w:r w:rsidR="00F03794" w:rsidRPr="001B556D">
        <w:rPr>
          <w:rFonts w:ascii="Times New Roman" w:hAnsi="Times New Roman"/>
        </w:rPr>
        <w:t>(</w:t>
      </w:r>
      <w:r w:rsidR="004F7D9A" w:rsidRPr="001B556D">
        <w:rPr>
          <w:rFonts w:ascii="Times New Roman" w:hAnsi="Times New Roman"/>
        </w:rPr>
        <w:fldChar w:fldCharType="begin">
          <w:fldData xml:space="preserve">PEVuZE5vdGU+PENpdGU+PEF1dGhvcj5Cb3dsZXk8L0F1dGhvcj48WWVhcj4yMDE3PC9ZZWFyPjxS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==
</w:fldData>
        </w:fldChar>
      </w:r>
      <w:r w:rsidR="004F7D9A" w:rsidRPr="001B556D">
        <w:rPr>
          <w:rFonts w:ascii="Times New Roman" w:hAnsi="Times New Roman"/>
        </w:rPr>
        <w:instrText xml:space="preserve"> ADDIN EN.CITE </w:instrText>
      </w:r>
      <w:r w:rsidR="004F7D9A" w:rsidRPr="001B556D">
        <w:rPr>
          <w:rFonts w:ascii="Times New Roman" w:hAnsi="Times New Roman"/>
        </w:rPr>
        <w:fldChar w:fldCharType="begin">
          <w:fldData xml:space="preserve">PEVuZE5vdGU+PENpdGU+PEF1dGhvcj5Cb3dsZXk8L0F1dGhvcj48WWVhcj4yMDE3PC9ZZWFyPjxS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==
</w:fldData>
        </w:fldChar>
      </w:r>
      <w:r w:rsidR="004F7D9A" w:rsidRPr="001B556D">
        <w:rPr>
          <w:rFonts w:ascii="Times New Roman" w:hAnsi="Times New Roman"/>
        </w:rPr>
        <w:instrText xml:space="preserve"> ADDIN EN.CITE.DATA </w:instrText>
      </w:r>
      <w:r w:rsidR="004F7D9A" w:rsidRPr="001B556D">
        <w:rPr>
          <w:rFonts w:ascii="Times New Roman" w:hAnsi="Times New Roman"/>
        </w:rPr>
      </w:r>
      <w:r w:rsidR="004F7D9A" w:rsidRPr="001B556D">
        <w:rPr>
          <w:rFonts w:ascii="Times New Roman" w:hAnsi="Times New Roman"/>
        </w:rPr>
        <w:fldChar w:fldCharType="end"/>
      </w:r>
      <w:r w:rsidR="004F7D9A" w:rsidRPr="001B556D">
        <w:rPr>
          <w:rFonts w:ascii="Times New Roman" w:hAnsi="Times New Roman"/>
        </w:rPr>
      </w:r>
      <w:r w:rsidR="004F7D9A" w:rsidRPr="001B556D">
        <w:rPr>
          <w:rFonts w:ascii="Times New Roman" w:hAnsi="Times New Roman"/>
        </w:rPr>
        <w:fldChar w:fldCharType="separate"/>
      </w:r>
      <w:r w:rsidR="004F7D9A" w:rsidRPr="001B556D">
        <w:rPr>
          <w:rFonts w:ascii="Times New Roman" w:hAnsi="Times New Roman"/>
          <w:noProof/>
        </w:rPr>
        <w:t>Bowley</w:t>
      </w:r>
      <w:r w:rsidR="004F7D9A" w:rsidRPr="001B556D">
        <w:rPr>
          <w:rFonts w:ascii="Times New Roman" w:hAnsi="Times New Roman"/>
          <w:i/>
          <w:noProof/>
        </w:rPr>
        <w:t xml:space="preserve"> et al.</w:t>
      </w:r>
      <w:r w:rsidR="004F7D9A" w:rsidRPr="001B556D">
        <w:rPr>
          <w:rFonts w:ascii="Times New Roman" w:hAnsi="Times New Roman"/>
          <w:noProof/>
        </w:rPr>
        <w:t>, 2017; Bowley</w:t>
      </w:r>
      <w:r w:rsidR="004F7D9A" w:rsidRPr="001B556D">
        <w:rPr>
          <w:rFonts w:ascii="Times New Roman" w:hAnsi="Times New Roman"/>
          <w:i/>
          <w:noProof/>
        </w:rPr>
        <w:t xml:space="preserve"> et al.</w:t>
      </w:r>
      <w:r w:rsidR="004F7D9A" w:rsidRPr="001B556D">
        <w:rPr>
          <w:rFonts w:ascii="Times New Roman" w:hAnsi="Times New Roman"/>
          <w:noProof/>
        </w:rPr>
        <w:t>, 2018</w:t>
      </w:r>
      <w:r w:rsidR="004F7D9A" w:rsidRPr="001B556D">
        <w:rPr>
          <w:rFonts w:ascii="Times New Roman" w:hAnsi="Times New Roman"/>
        </w:rPr>
        <w:fldChar w:fldCharType="end"/>
      </w:r>
      <w:r w:rsidR="00F03794" w:rsidRPr="001B556D">
        <w:rPr>
          <w:rFonts w:ascii="Times New Roman" w:hAnsi="Times New Roman"/>
        </w:rPr>
        <w:t xml:space="preserve">) </w:t>
      </w:r>
      <w:r w:rsidR="000D7A16" w:rsidRPr="001B556D">
        <w:rPr>
          <w:rFonts w:ascii="Times New Roman" w:hAnsi="Times New Roman"/>
        </w:rPr>
        <w:t>and purple mar</w:t>
      </w:r>
      <w:r w:rsidR="00B773F2" w:rsidRPr="001B556D">
        <w:rPr>
          <w:rFonts w:ascii="Times New Roman" w:hAnsi="Times New Roman"/>
        </w:rPr>
        <w:t>t</w:t>
      </w:r>
      <w:r w:rsidR="000D7A16" w:rsidRPr="001B556D">
        <w:rPr>
          <w:rFonts w:ascii="Times New Roman" w:hAnsi="Times New Roman"/>
        </w:rPr>
        <w:t xml:space="preserve">ins, </w:t>
      </w:r>
      <w:r w:rsidR="001C7761" w:rsidRPr="001B556D">
        <w:rPr>
          <w:rFonts w:ascii="Times New Roman" w:hAnsi="Times New Roman"/>
          <w:i/>
        </w:rPr>
        <w:t>Progne subis</w:t>
      </w:r>
      <w:r w:rsidR="00F03794" w:rsidRPr="001B556D">
        <w:rPr>
          <w:rFonts w:ascii="Times New Roman" w:hAnsi="Times New Roman"/>
        </w:rPr>
        <w:t xml:space="preserve">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Williams&lt;/Author&gt;&lt;Year&gt;2019&lt;/Year&gt;&lt;RecNum&gt;217&lt;/RecNum&gt;&lt;DisplayText&gt;Williams &amp;amp; DeLeon, 2019&lt;/DisplayText&gt;&lt;record&gt;&lt;rec-number&gt;217&lt;/rec-number&gt;&lt;foreign-keys&gt;&lt;key app="EN" db-id="std0vfss4f2as9eps9f59s0xd20vpsea9vp2" timestamp="1647488928"&gt;217&lt;/key&gt;&lt;/foreign-keys&gt;&lt;ref-type name="Journal Article"&gt;17&lt;/ref-type&gt;&lt;contributors&gt;&lt;authors&gt;&lt;author&gt;Williams, H. M.&lt;/author&gt;&lt;author&gt;DeLeon, R. L.&lt;/author&gt;&lt;/authors&gt;&lt;/contributors&gt;&lt;auth-address&gt;SUNY Buffalo, Dept Environm &amp;amp; Sustainabil, Buffalo, NY 14260 USA&amp;#xD;SUNY Buffalo, Ctr Computat Res, Buffalo, NY USA&lt;/auth-address&gt;&lt;titles&gt;&lt;title&gt;Deep learning analysis of nest camera video recordings reveals temperature-sensitive incubation behavior in the purple martin (Progne subis)&lt;/title&gt;&lt;secondary-title&gt;Behavioral Ecology and Sociobiology&lt;/secondary-title&gt;&lt;alt-title&gt;Behav Ecol Sociobiol&lt;/alt-title&gt;&lt;/titles&gt;&lt;periodical&gt;&lt;full-title&gt;Behavioral Ecology and Sociobiology&lt;/full-title&gt;&lt;abbr-1&gt;Behav Ecol Sociobiol&lt;/abbr-1&gt;&lt;/periodical&gt;&lt;alt-periodical&gt;&lt;full-title&gt;Behavioral Ecology and Sociobiology&lt;/full-title&gt;&lt;abbr-1&gt;Behav Ecol Sociobiol&lt;/abbr-1&gt;&lt;/alt-periodical&gt;&lt;volume&gt;74&lt;/volume&gt;&lt;number&gt;1&lt;/number&gt;&lt;keywords&gt;&lt;keyword&gt;incubation&lt;/keyword&gt;&lt;keyword&gt;purple martins&lt;/keyword&gt;&lt;keyword&gt;nest cameras&lt;/keyword&gt;&lt;keyword&gt;deep learning&lt;/keyword&gt;&lt;keyword&gt;physiological zero&lt;/keyword&gt;&lt;keyword&gt;ambient temperature&lt;/keyword&gt;&lt;keyword&gt;age&lt;/keyword&gt;&lt;keyword&gt;disturbance&lt;/keyword&gt;&lt;keyword&gt;parasites&lt;/keyword&gt;&lt;keyword&gt;survival&lt;/keyword&gt;&lt;keyword&gt;weather&lt;/keyword&gt;&lt;keyword&gt;rates&lt;/keyword&gt;&lt;keyword&gt;site&lt;/keyword&gt;&lt;keyword&gt;time&lt;/keyword&gt;&lt;/keywords&gt;&lt;dates&gt;&lt;year&gt;2019&lt;/year&gt;&lt;pub-dates&gt;&lt;date&gt;Dec 26&lt;/date&gt;&lt;/pub-dates&gt;&lt;/dates&gt;&lt;isbn&gt;0340-5443&lt;/isbn&gt;&lt;accession-num&gt;WOS:000519589100003&lt;/accession-num&gt;&lt;urls&gt;&lt;related-urls&gt;&lt;url&gt;&amp;lt;Go to ISI&amp;gt;://WOS:000519589100003&lt;/url&gt;&lt;/related-urls&gt;&lt;/urls&gt;&lt;electronic-resource-num&gt;ARTN 7&amp;#xD;10.1007/s00265-019-2789-2&lt;/electronic-resource-num&gt;&lt;language&gt;English&lt;/language&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Williams &amp; DeLeon, 2019</w:t>
      </w:r>
      <w:r w:rsidR="004F7D9A" w:rsidRPr="001B556D">
        <w:rPr>
          <w:rFonts w:ascii="Times New Roman" w:hAnsi="Times New Roman"/>
        </w:rPr>
        <w:fldChar w:fldCharType="end"/>
      </w:r>
      <w:r w:rsidR="00F03794" w:rsidRPr="001B556D">
        <w:rPr>
          <w:rFonts w:ascii="Times New Roman" w:hAnsi="Times New Roman"/>
        </w:rPr>
        <w:t xml:space="preserve">), </w:t>
      </w:r>
      <w:r w:rsidR="000D7A16" w:rsidRPr="001B556D">
        <w:rPr>
          <w:rFonts w:ascii="Times New Roman" w:hAnsi="Times New Roman"/>
        </w:rPr>
        <w:t>were</w:t>
      </w:r>
      <w:r w:rsidR="00A74176" w:rsidRPr="001B556D">
        <w:rPr>
          <w:rFonts w:ascii="Times New Roman" w:hAnsi="Times New Roman"/>
        </w:rPr>
        <w:t xml:space="preserve"> represented in single-</w:t>
      </w:r>
      <w:r w:rsidR="004F1D02" w:rsidRPr="001B556D">
        <w:rPr>
          <w:rFonts w:ascii="Times New Roman" w:hAnsi="Times New Roman"/>
        </w:rPr>
        <w:t>species studies</w:t>
      </w:r>
      <w:r w:rsidR="00A74176" w:rsidRPr="001B556D">
        <w:rPr>
          <w:rFonts w:ascii="Times New Roman" w:hAnsi="Times New Roman"/>
        </w:rPr>
        <w:t xml:space="preserve"> (Fig 1C). </w:t>
      </w:r>
      <w:r w:rsidR="00B773F2" w:rsidRPr="001B556D">
        <w:rPr>
          <w:rFonts w:ascii="Times New Roman" w:hAnsi="Times New Roman"/>
        </w:rPr>
        <w:t xml:space="preserve">This is because </w:t>
      </w:r>
      <w:r w:rsidR="005C73B4" w:rsidRPr="001B556D">
        <w:rPr>
          <w:rFonts w:ascii="Times New Roman" w:hAnsi="Times New Roman"/>
        </w:rPr>
        <w:t>multiple-species studies often focus</w:t>
      </w:r>
      <w:r w:rsidR="00F46B8C">
        <w:rPr>
          <w:rFonts w:ascii="Times New Roman" w:hAnsi="Times New Roman"/>
        </w:rPr>
        <w:t>ed</w:t>
      </w:r>
      <w:r w:rsidR="005C73B4" w:rsidRPr="001B556D">
        <w:rPr>
          <w:rFonts w:ascii="Times New Roman" w:hAnsi="Times New Roman"/>
        </w:rPr>
        <w:t xml:space="preserve"> on </w:t>
      </w:r>
      <w:r w:rsidR="0011650D" w:rsidRPr="001B556D">
        <w:rPr>
          <w:rFonts w:ascii="Times New Roman" w:hAnsi="Times New Roman"/>
        </w:rPr>
        <w:t>mammalian species,</w:t>
      </w:r>
      <w:r w:rsidR="005C73B4" w:rsidRPr="001B556D">
        <w:rPr>
          <w:rFonts w:ascii="Times New Roman" w:hAnsi="Times New Roman"/>
        </w:rPr>
        <w:t xml:space="preserve"> </w:t>
      </w:r>
      <w:r w:rsidR="009610A9">
        <w:rPr>
          <w:rFonts w:ascii="Times New Roman" w:hAnsi="Times New Roman"/>
        </w:rPr>
        <w:t>while</w:t>
      </w:r>
      <w:r w:rsidR="009610A9" w:rsidRPr="001B556D">
        <w:rPr>
          <w:rFonts w:ascii="Times New Roman" w:hAnsi="Times New Roman"/>
        </w:rPr>
        <w:t xml:space="preserve"> </w:t>
      </w:r>
      <w:r w:rsidR="009610A9">
        <w:rPr>
          <w:rFonts w:ascii="Times New Roman" w:hAnsi="Times New Roman"/>
        </w:rPr>
        <w:t xml:space="preserve">occasionally </w:t>
      </w:r>
      <w:r w:rsidR="00F46B8C">
        <w:rPr>
          <w:rFonts w:ascii="Times New Roman" w:hAnsi="Times New Roman"/>
        </w:rPr>
        <w:t>also including</w:t>
      </w:r>
      <w:r w:rsidR="0011650D" w:rsidRPr="001B556D">
        <w:rPr>
          <w:rFonts w:ascii="Times New Roman" w:hAnsi="Times New Roman"/>
        </w:rPr>
        <w:t xml:space="preserve"> large bird species (e.g., images from African savanna including ostrich</w:t>
      </w:r>
      <w:r w:rsidR="00FE2001" w:rsidRPr="001B556D">
        <w:rPr>
          <w:rFonts w:ascii="Times New Roman" w:hAnsi="Times New Roman"/>
        </w:rPr>
        <w:t>;</w:t>
      </w:r>
      <w:r w:rsidR="00F76099" w:rsidRPr="001B556D">
        <w:rPr>
          <w:rFonts w:ascii="Times New Roman" w:hAnsi="Times New Roman"/>
        </w:rPr>
        <w:t xml:space="preserve"> </w:t>
      </w:r>
      <w:r w:rsidR="004F7D9A" w:rsidRPr="001B556D">
        <w:rPr>
          <w:rFonts w:ascii="Times New Roman" w:hAnsi="Times New Roman"/>
        </w:rPr>
        <w:fldChar w:fldCharType="begin">
          <w:fldData xml:space="preserve">PEVuZE5vdGU+PENpdGU+PEF1dGhvcj5Mb29zPC9BdXRob3I+PFllYXI+MjAxODwvWWVhcj48UmVj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DEtMzUxPC9wYWdlcz48dm9sdW1lPjIwMDwvdm9sdW1lPjxrZXl3b3Jkcz48a2V5d29yZD5hbmlt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</w:fldData>
        </w:fldChar>
      </w:r>
      <w:r w:rsidR="004F7D9A" w:rsidRPr="001B556D">
        <w:rPr>
          <w:rFonts w:ascii="Times New Roman" w:hAnsi="Times New Roman"/>
        </w:rPr>
        <w:instrText xml:space="preserve"> ADDIN EN.CITE </w:instrText>
      </w:r>
      <w:r w:rsidR="004F7D9A" w:rsidRPr="001B556D">
        <w:rPr>
          <w:rFonts w:ascii="Times New Roman" w:hAnsi="Times New Roman"/>
        </w:rPr>
        <w:fldChar w:fldCharType="begin">
          <w:fldData xml:space="preserve">PEVuZE5vdGU+PENpdGU+PEF1dGhvcj5Mb29zPC9BdXRob3I+PFllYXI+MjAxODwvWWVhcj48UmVj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</w:fldData>
        </w:fldChar>
      </w:r>
      <w:r w:rsidR="004F7D9A" w:rsidRPr="001B556D">
        <w:rPr>
          <w:rFonts w:ascii="Times New Roman" w:hAnsi="Times New Roman"/>
        </w:rPr>
        <w:instrText xml:space="preserve"> ADDIN EN.CITE.DATA </w:instrText>
      </w:r>
      <w:r w:rsidR="004F7D9A" w:rsidRPr="001B556D">
        <w:rPr>
          <w:rFonts w:ascii="Times New Roman" w:hAnsi="Times New Roman"/>
        </w:rPr>
      </w:r>
      <w:r w:rsidR="004F7D9A" w:rsidRPr="001B556D">
        <w:rPr>
          <w:rFonts w:ascii="Times New Roman" w:hAnsi="Times New Roman"/>
        </w:rPr>
        <w:fldChar w:fldCharType="end"/>
      </w:r>
      <w:r w:rsidR="004F7D9A" w:rsidRPr="001B556D">
        <w:rPr>
          <w:rFonts w:ascii="Times New Roman" w:hAnsi="Times New Roman"/>
        </w:rPr>
      </w:r>
      <w:r w:rsidR="004F7D9A" w:rsidRPr="001B556D">
        <w:rPr>
          <w:rFonts w:ascii="Times New Roman" w:hAnsi="Times New Roman"/>
        </w:rPr>
        <w:fldChar w:fldCharType="separate"/>
      </w:r>
      <w:r w:rsidR="004F7D9A" w:rsidRPr="001B556D">
        <w:rPr>
          <w:rFonts w:ascii="Times New Roman" w:hAnsi="Times New Roman"/>
          <w:noProof/>
        </w:rPr>
        <w:t>Rey</w:t>
      </w:r>
      <w:r w:rsidR="004F7D9A" w:rsidRPr="001B556D">
        <w:rPr>
          <w:rFonts w:ascii="Times New Roman" w:hAnsi="Times New Roman"/>
          <w:i/>
          <w:noProof/>
        </w:rPr>
        <w:t xml:space="preserve"> et al.</w:t>
      </w:r>
      <w:r w:rsidR="004F7D9A" w:rsidRPr="001B556D">
        <w:rPr>
          <w:rFonts w:ascii="Times New Roman" w:hAnsi="Times New Roman"/>
          <w:noProof/>
        </w:rPr>
        <w:t>, 2017; Loos, Weigel &amp; Koehler, 2018</w:t>
      </w:r>
      <w:r w:rsidR="004F7D9A" w:rsidRPr="001B556D">
        <w:rPr>
          <w:rFonts w:ascii="Times New Roman" w:hAnsi="Times New Roman"/>
        </w:rPr>
        <w:fldChar w:fldCharType="end"/>
      </w:r>
      <w:r w:rsidR="0011650D" w:rsidRPr="001B556D">
        <w:rPr>
          <w:rFonts w:ascii="Times New Roman" w:hAnsi="Times New Roman"/>
        </w:rPr>
        <w:t xml:space="preserve">). </w:t>
      </w:r>
      <w:r w:rsidR="00BB226C">
        <w:rPr>
          <w:rFonts w:ascii="Times New Roman" w:hAnsi="Times New Roman"/>
        </w:rPr>
        <w:t>T</w:t>
      </w:r>
      <w:r w:rsidR="000D6F85" w:rsidRPr="001B556D">
        <w:rPr>
          <w:rFonts w:ascii="Times New Roman" w:hAnsi="Times New Roman"/>
        </w:rPr>
        <w:t xml:space="preserve">he paper with 16,583 species included </w:t>
      </w:r>
      <w:r w:rsidR="009610A9">
        <w:rPr>
          <w:rFonts w:ascii="Times New Roman" w:hAnsi="Times New Roman"/>
        </w:rPr>
        <w:t>an exceptionally wide range of</w:t>
      </w:r>
      <w:r w:rsidR="000D6F85" w:rsidRPr="001B556D">
        <w:rPr>
          <w:rFonts w:ascii="Times New Roman" w:hAnsi="Times New Roman"/>
        </w:rPr>
        <w:t xml:space="preserve"> species</w:t>
      </w:r>
      <w:r w:rsidR="00BB226C">
        <w:rPr>
          <w:rFonts w:ascii="Times New Roman" w:hAnsi="Times New Roman"/>
        </w:rPr>
        <w:t xml:space="preserve">, </w:t>
      </w:r>
      <w:r w:rsidR="000D6F85" w:rsidRPr="001B556D">
        <w:rPr>
          <w:rFonts w:ascii="Times New Roman" w:hAnsi="Times New Roman"/>
        </w:rPr>
        <w:t xml:space="preserve"> as it </w:t>
      </w:r>
      <w:r w:rsidR="00EA07DF" w:rsidRPr="001B556D">
        <w:rPr>
          <w:rFonts w:ascii="Times New Roman" w:hAnsi="Times New Roman"/>
        </w:rPr>
        <w:t>tried to utilise all the species recorded in GBIF (</w:t>
      </w:r>
      <w:r w:rsidR="00230670" w:rsidRPr="001B556D">
        <w:rPr>
          <w:rFonts w:ascii="Times New Roman" w:hAnsi="Times New Roman"/>
        </w:rPr>
        <w:t>the Global Biodiversity Information Facility</w:t>
      </w:r>
      <w:r w:rsidR="009B5D8B" w:rsidRPr="001B556D">
        <w:rPr>
          <w:rFonts w:ascii="Times New Roman" w:hAnsi="Times New Roman"/>
        </w:rPr>
        <w:t xml:space="preserve">;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Mo&lt;/Author&gt;&lt;Year&gt;2017&lt;/Year&gt;&lt;RecNum&gt;165&lt;/RecNum&gt;&lt;DisplayText&gt;Mo, Frank &amp;amp; Vetrova, 2017&lt;/DisplayText&gt;&lt;record&gt;&lt;rec-number&gt;165&lt;/rec-number&gt;&lt;foreign-keys&gt;&lt;key app="EN" db-id="std0vfss4f2as9eps9f59s0xd20vpsea9vp2" timestamp="1646996003"&gt;165&lt;/key&gt;&lt;/foreign-keys&gt;&lt;ref-type name="Conference Proceedings"&gt;10&lt;/ref-type&gt;&lt;contributors&gt;&lt;authors&gt;&lt;author&gt;Mo, Jeff&lt;/author&gt;&lt;author&gt;Frank, Eibe&lt;/author&gt;&lt;author&gt;Vetrova, Varvara&lt;/author&gt;&lt;/authors&gt;&lt;/contributors&gt;&lt;titles&gt;&lt;title&gt;Large-scale automatic species identification&lt;/title&gt;&lt;secondary-title&gt;Australasian Joint Conference on Artificial Intelligence&lt;/secondary-title&gt;&lt;/titles&gt;&lt;pages&gt;301-312&lt;/pages&gt;&lt;dates&gt;&lt;year&gt;2017&lt;/year&gt;&lt;/dates&gt;&lt;publisher&gt;Springer&lt;/publisher&gt;&lt;urls&gt;&lt;/urls&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Mo, Frank &amp; Vetrova, 2017</w:t>
      </w:r>
      <w:r w:rsidR="004F7D9A" w:rsidRPr="001B556D">
        <w:rPr>
          <w:rFonts w:ascii="Times New Roman" w:hAnsi="Times New Roman"/>
        </w:rPr>
        <w:fldChar w:fldCharType="end"/>
      </w:r>
      <w:r w:rsidR="00EA07DF" w:rsidRPr="001B556D">
        <w:rPr>
          <w:rFonts w:ascii="Times New Roman" w:hAnsi="Times New Roman"/>
        </w:rPr>
        <w:t xml:space="preserve">). </w:t>
      </w:r>
      <w:r w:rsidR="00230670" w:rsidRPr="001B556D">
        <w:rPr>
          <w:rFonts w:ascii="Times New Roman" w:hAnsi="Times New Roman"/>
        </w:rPr>
        <w:t xml:space="preserve">Other papers with over 100 species </w:t>
      </w:r>
      <w:r w:rsidR="00253683" w:rsidRPr="001B556D">
        <w:rPr>
          <w:rFonts w:ascii="Times New Roman" w:hAnsi="Times New Roman"/>
        </w:rPr>
        <w:t>often</w:t>
      </w:r>
      <w:r w:rsidR="00230670" w:rsidRPr="001B556D">
        <w:rPr>
          <w:rFonts w:ascii="Times New Roman" w:hAnsi="Times New Roman"/>
        </w:rPr>
        <w:t xml:space="preserve"> </w:t>
      </w:r>
      <w:r w:rsidR="00CD3E4A" w:rsidRPr="001B556D">
        <w:rPr>
          <w:rFonts w:ascii="Times New Roman" w:hAnsi="Times New Roman"/>
        </w:rPr>
        <w:t>deal</w:t>
      </w:r>
      <w:r w:rsidR="00253683" w:rsidRPr="001B556D">
        <w:rPr>
          <w:rFonts w:ascii="Times New Roman" w:hAnsi="Times New Roman"/>
        </w:rPr>
        <w:t>t</w:t>
      </w:r>
      <w:r w:rsidR="00CD3E4A" w:rsidRPr="001B556D">
        <w:rPr>
          <w:rFonts w:ascii="Times New Roman" w:hAnsi="Times New Roman"/>
        </w:rPr>
        <w:t xml:space="preserve"> with </w:t>
      </w:r>
      <w:r w:rsidR="00246ABA" w:rsidRPr="001B556D">
        <w:rPr>
          <w:rFonts w:ascii="Times New Roman" w:hAnsi="Times New Roman"/>
        </w:rPr>
        <w:t xml:space="preserve">a </w:t>
      </w:r>
      <w:r w:rsidR="00252D68">
        <w:rPr>
          <w:rFonts w:ascii="Times New Roman" w:hAnsi="Times New Roman"/>
        </w:rPr>
        <w:t>particular</w:t>
      </w:r>
      <w:r w:rsidR="00CD3E4A" w:rsidRPr="001B556D">
        <w:rPr>
          <w:rFonts w:ascii="Times New Roman" w:hAnsi="Times New Roman"/>
        </w:rPr>
        <w:t xml:space="preserve"> </w:t>
      </w:r>
      <w:r w:rsidR="00B17135" w:rsidRPr="001B556D">
        <w:rPr>
          <w:rFonts w:ascii="Times New Roman" w:hAnsi="Times New Roman"/>
        </w:rPr>
        <w:t xml:space="preserve">taxon, </w:t>
      </w:r>
      <w:r w:rsidR="009617B8">
        <w:rPr>
          <w:rFonts w:ascii="Times New Roman" w:hAnsi="Times New Roman"/>
        </w:rPr>
        <w:t>such as</w:t>
      </w:r>
      <w:r w:rsidR="00B17135" w:rsidRPr="001B556D">
        <w:rPr>
          <w:rFonts w:ascii="Times New Roman" w:hAnsi="Times New Roman"/>
        </w:rPr>
        <w:t xml:space="preserve"> birds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Ragib&lt;/Author&gt;&lt;Year&gt;2020&lt;/Year&gt;&lt;RecNum&gt;166&lt;/RecNum&gt;&lt;DisplayText&gt;Ragib&lt;style face="italic"&gt; et al.&lt;/style&gt;, 2020&lt;/DisplayText&gt;&lt;record&gt;&lt;rec-number&gt;166&lt;/rec-number&gt;&lt;foreign-keys&gt;&lt;key app="EN" db-id="std0vfss4f2as9eps9f59s0xd20vpsea9vp2" timestamp="1646996202"&gt;166&lt;/key&gt;&lt;/foreign-keys&gt;&lt;ref-type name="Journal Article"&gt;17&lt;/ref-type&gt;&lt;contributors&gt;&lt;authors&gt;&lt;author&gt;Ragib, K. M.&lt;/author&gt;&lt;author&gt;Shithi, R. T.&lt;/author&gt;&lt;author&gt;Haq, S. A.&lt;/author&gt;&lt;author&gt;Hasan, M.&lt;/author&gt;&lt;author&gt;Sakib, K. M.&lt;/author&gt;&lt;author&gt;Farah, T.&lt;/author&gt;&lt;/authors&gt;&lt;/contributors&gt;&lt;auth-address&gt;North South Univ, Dept Elect &amp;amp; Comp Engn, Dhaka, Bangladesh&lt;/auth-address&gt;&lt;titles&gt;&lt;title&gt;PakhiChini: Automatic Bird Species Identification Using Deep Learning&lt;/title&gt;&lt;secondary-title&gt;Proceedings of the 2020 Fourth World Conference on Smart Trends in Systems, Security and Sustainability (Worlds4 2020)&lt;/secondary-title&gt;&lt;/titles&gt;&lt;periodical&gt;&lt;full-title&gt;Proceedings of the 2020 Fourth World Conference on Smart Trends in Systems, Security and Sustainability (Worlds4 2020)&lt;/full-title&gt;&lt;/periodical&gt;&lt;pages&gt;1-6&lt;/pages&gt;&lt;keywords&gt;&lt;keyword&gt;deep neural network&lt;/keyword&gt;&lt;keyword&gt;computer vision&lt;/keyword&gt;&lt;keyword&gt;convolutional neural network&lt;/keyword&gt;&lt;keyword&gt;image classification&lt;/keyword&gt;&lt;keyword&gt;image recognition&lt;/keyword&gt;&lt;keyword&gt;transfer learning&lt;/keyword&gt;&lt;keyword&gt;machine learning&lt;/keyword&gt;&lt;keyword&gt;bird species classification&lt;/keyword&gt;&lt;keyword&gt;resnet&lt;/keyword&gt;&lt;/keywords&gt;&lt;dates&gt;&lt;year&gt;2020&lt;/year&gt;&lt;/dates&gt;&lt;accession-num&gt;WOS:000629054300001&lt;/accession-num&gt;&lt;urls&gt;&lt;related-urls&gt;&lt;url&gt;&amp;lt;Go to ISI&amp;gt;://WOS:000629054300001&lt;/url&gt;&lt;/related-urls&gt;&lt;/urls&gt;&lt;language&gt;English&lt;/language&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Ragib</w:t>
      </w:r>
      <w:r w:rsidR="004F7D9A" w:rsidRPr="001B556D">
        <w:rPr>
          <w:rFonts w:ascii="Times New Roman" w:hAnsi="Times New Roman"/>
          <w:i/>
          <w:noProof/>
        </w:rPr>
        <w:t xml:space="preserve"> et al.</w:t>
      </w:r>
      <w:r w:rsidR="004F7D9A" w:rsidRPr="001B556D">
        <w:rPr>
          <w:rFonts w:ascii="Times New Roman" w:hAnsi="Times New Roman"/>
          <w:noProof/>
        </w:rPr>
        <w:t>, 2020</w:t>
      </w:r>
      <w:r w:rsidR="004F7D9A" w:rsidRPr="001B556D">
        <w:rPr>
          <w:rFonts w:ascii="Times New Roman" w:hAnsi="Times New Roman"/>
        </w:rPr>
        <w:fldChar w:fldCharType="end"/>
      </w:r>
      <w:r w:rsidR="00B17135" w:rsidRPr="001B556D">
        <w:rPr>
          <w:rFonts w:ascii="Times New Roman" w:hAnsi="Times New Roman"/>
        </w:rPr>
        <w:t>), fish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Sayed&lt;/Author&gt;&lt;Year&gt;2018&lt;/Year&gt;&lt;RecNum&gt;168&lt;/RecNum&gt;&lt;DisplayText&gt;Sayed&lt;style face="italic"&gt; et al.&lt;/style&gt;, 2018&lt;/DisplayText&gt;&lt;record&gt;&lt;rec-number&gt;168&lt;/rec-number&gt;&lt;foreign-keys&gt;&lt;key app="EN" db-id="std0vfss4f2as9eps9f59s0xd20vpsea9vp2" timestamp="1646996454"&gt;168&lt;/key&gt;&lt;/foreign-keys&gt;&lt;ref-type name="Journal Article"&gt;17&lt;/ref-type&gt;&lt;contributors&gt;&lt;authors&gt;&lt;author&gt;Sayed, G. I.&lt;/author&gt;&lt;author&gt;Hassanien, A. E.&lt;/author&gt;&lt;author&gt;Gamal, A.&lt;/author&gt;&lt;author&gt;Ella, H. A.&lt;/author&gt;&lt;/authors&gt;&lt;/contributors&gt;&lt;auth-address&gt;Cairo Univ, Fac Comp &amp;amp; Informat, Cairo, Egypt&amp;#xD;Cairo Univ, Fac Vet Med, Cairo, Egypt&amp;#xD;Sci Res Grp Egypt SRGE, Cairo, Egypt&lt;/auth-address&gt;&lt;titles&gt;&lt;title&gt;An Automated Fish Species Identification System Based on Crow Search Algorithm&lt;/title&gt;&lt;secondary-title&gt;International Conference on Advanced Machine Learning Technologies and Applications (Amlta2018)&lt;/secondary-title&gt;&lt;alt-title&gt;Adv Intell Syst Comp&lt;/alt-title&gt;&lt;/titles&gt;&lt;periodical&gt;&lt;full-title&gt;International Conference on Advanced Machine Learning Technologies and Applications (Amlta2018)&lt;/full-title&gt;&lt;abbr-1&gt;Adv Intell Syst Comp&lt;/abbr-1&gt;&lt;/periodical&gt;&lt;alt-periodical&gt;&lt;full-title&gt;International Conference on Advanced Machine Learning Technologies and Applications (Amlta2018)&lt;/full-title&gt;&lt;abbr-1&gt;Adv Intell Syst Comp&lt;/abbr-1&gt;&lt;/alt-periodical&gt;&lt;pages&gt;112-123&lt;/pages&gt;&lt;volume&gt;723&lt;/volume&gt;&lt;keywords&gt;&lt;keyword&gt;crow search algorithm (csa)&lt;/keyword&gt;&lt;keyword&gt;image classification&lt;/keyword&gt;&lt;keyword&gt;fish identification&lt;/keyword&gt;&lt;keyword&gt;feature selection&lt;/keyword&gt;&lt;keyword&gt;color&lt;/keyword&gt;&lt;/keywords&gt;&lt;dates&gt;&lt;year&gt;2018&lt;/year&gt;&lt;/dates&gt;&lt;isbn&gt;2194-5357&lt;/isbn&gt;&lt;accession-num&gt;WOS:000552666500012&lt;/accession-num&gt;&lt;urls&gt;&lt;related-urls&gt;&lt;url&gt;&amp;lt;Go to ISI&amp;gt;://WOS:000552666500012&lt;/url&gt;&lt;/related-urls&gt;&lt;/urls&gt;&lt;electronic-resource-num&gt;10.1007/978-3-319-74690-6_12&lt;/electronic-resource-num&gt;&lt;language&gt;English&lt;/language&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Sayed</w:t>
      </w:r>
      <w:r w:rsidR="004F7D9A" w:rsidRPr="001B556D">
        <w:rPr>
          <w:rFonts w:ascii="Times New Roman" w:hAnsi="Times New Roman"/>
          <w:i/>
          <w:noProof/>
        </w:rPr>
        <w:t xml:space="preserve"> et al.</w:t>
      </w:r>
      <w:r w:rsidR="004F7D9A" w:rsidRPr="001B556D">
        <w:rPr>
          <w:rFonts w:ascii="Times New Roman" w:hAnsi="Times New Roman"/>
          <w:noProof/>
        </w:rPr>
        <w:t>, 2018</w:t>
      </w:r>
      <w:r w:rsidR="004F7D9A" w:rsidRPr="001B556D">
        <w:rPr>
          <w:rFonts w:ascii="Times New Roman" w:hAnsi="Times New Roman"/>
        </w:rPr>
        <w:fldChar w:fldCharType="end"/>
      </w:r>
      <w:r w:rsidR="00B17135" w:rsidRPr="001B556D">
        <w:rPr>
          <w:rFonts w:ascii="Times New Roman" w:hAnsi="Times New Roman"/>
        </w:rPr>
        <w:t>)</w:t>
      </w:r>
      <w:r w:rsidR="00246ABA" w:rsidRPr="001B556D">
        <w:rPr>
          <w:rFonts w:ascii="Times New Roman" w:hAnsi="Times New Roman"/>
        </w:rPr>
        <w:t>, and snakes (</w:t>
      </w:r>
      <w:r w:rsidR="004F7D9A" w:rsidRPr="001B556D">
        <w:rPr>
          <w:rFonts w:ascii="Times New Roman" w:hAnsi="Times New Roman"/>
        </w:rPr>
        <w:fldChar w:fldCharType="begin"/>
      </w:r>
      <w:r w:rsidR="004F7D9A" w:rsidRPr="001B556D">
        <w:rPr>
          <w:rFonts w:ascii="Times New Roman" w:hAnsi="Times New Roman"/>
        </w:rPr>
        <w:instrText xml:space="preserve"> ADDIN EN.CITE &lt;EndNote&gt;&lt;Cite&gt;&lt;Author&gt;Picek&lt;/Author&gt;&lt;Year&gt;2021&lt;/Year&gt;&lt;RecNum&gt;167&lt;/RecNum&gt;&lt;DisplayText&gt;Picek&lt;style face="italic"&gt; et al.&lt;/style&gt;, 2021&lt;/DisplayText&gt;&lt;record&gt;&lt;rec-number&gt;167&lt;/rec-number&gt;&lt;foreign-keys&gt;&lt;key app="EN" db-id="std0vfss4f2as9eps9f59s0xd20vpsea9vp2" timestamp="1646996329"&gt;167&lt;/key&gt;&lt;/foreign-keys&gt;&lt;ref-type name="Journal Article"&gt;17&lt;/ref-type&gt;&lt;contributors&gt;&lt;authors&gt;&lt;author&gt;Picek, L&lt;/author&gt;&lt;author&gt;Durso, AM&lt;/author&gt;&lt;author&gt;De Castañeda, R Ruiz&lt;/author&gt;&lt;author&gt;Bolon, I&lt;/author&gt;&lt;/authors&gt;&lt;/contributors&gt;&lt;titles&gt;&lt;title&gt;Overview of SnakeCLEF 2021: Automatic snake species identification with country-level focus&lt;/title&gt;&lt;secondary-title&gt;Working Notes of CLEF&lt;/secondary-title&gt;&lt;/titles&gt;&lt;periodical&gt;&lt;full-title&gt;Working Notes of CLEF&lt;/full-title&gt;&lt;/periodical&gt;&lt;dates&gt;&lt;year&gt;2021&lt;/year&gt;&lt;/dates&gt;&lt;urls&gt;&lt;/urls&gt;&lt;/record&gt;&lt;/Cite&gt;&lt;/EndNote&gt;</w:instrText>
      </w:r>
      <w:r w:rsidR="004F7D9A" w:rsidRPr="001B556D">
        <w:rPr>
          <w:rFonts w:ascii="Times New Roman" w:hAnsi="Times New Roman"/>
        </w:rPr>
        <w:fldChar w:fldCharType="separate"/>
      </w:r>
      <w:r w:rsidR="004F7D9A" w:rsidRPr="001B556D">
        <w:rPr>
          <w:rFonts w:ascii="Times New Roman" w:hAnsi="Times New Roman"/>
          <w:noProof/>
        </w:rPr>
        <w:t>Picek</w:t>
      </w:r>
      <w:r w:rsidR="004F7D9A" w:rsidRPr="001B556D">
        <w:rPr>
          <w:rFonts w:ascii="Times New Roman" w:hAnsi="Times New Roman"/>
          <w:i/>
          <w:noProof/>
        </w:rPr>
        <w:t xml:space="preserve"> et al.</w:t>
      </w:r>
      <w:r w:rsidR="004F7D9A" w:rsidRPr="001B556D">
        <w:rPr>
          <w:rFonts w:ascii="Times New Roman" w:hAnsi="Times New Roman"/>
          <w:noProof/>
        </w:rPr>
        <w:t>, 2021</w:t>
      </w:r>
      <w:r w:rsidR="004F7D9A" w:rsidRPr="001B556D">
        <w:rPr>
          <w:rFonts w:ascii="Times New Roman" w:hAnsi="Times New Roman"/>
        </w:rPr>
        <w:fldChar w:fldCharType="end"/>
      </w:r>
      <w:r w:rsidR="00246ABA" w:rsidRPr="001B556D">
        <w:rPr>
          <w:rFonts w:ascii="Times New Roman" w:hAnsi="Times New Roman"/>
        </w:rPr>
        <w:t>).</w:t>
      </w:r>
    </w:p>
    <w:p w14:paraId="04BB2BB7" w14:textId="18748F1F" w:rsidR="00902195" w:rsidRPr="001B556D" w:rsidRDefault="2CCF221B" w:rsidP="001D6F56">
      <w:pPr>
        <w:spacing w:line="480" w:lineRule="auto"/>
        <w:rPr>
          <w:rFonts w:ascii="Times New Roman" w:hAnsi="Times New Roman"/>
          <w:lang w:eastAsia="x-none"/>
        </w:rPr>
      </w:pPr>
      <w:r w:rsidRPr="001B556D">
        <w:rPr>
          <w:rFonts w:ascii="Times New Roman" w:hAnsi="Times New Roman"/>
        </w:rPr>
        <w:t xml:space="preserve">Researchers’ </w:t>
      </w:r>
      <w:r w:rsidR="00D011AB" w:rsidRPr="001B556D">
        <w:rPr>
          <w:rFonts w:ascii="Times New Roman" w:hAnsi="Times New Roman"/>
          <w:lang w:eastAsia="x-none"/>
        </w:rPr>
        <w:t xml:space="preserve">preference for certain taxa is known as </w:t>
      </w:r>
      <w:r w:rsidR="00132020" w:rsidRPr="001B556D">
        <w:rPr>
          <w:rFonts w:ascii="Times New Roman" w:hAnsi="Times New Roman"/>
          <w:lang w:eastAsia="x-none"/>
        </w:rPr>
        <w:t>taxonomic</w:t>
      </w:r>
      <w:r w:rsidR="00D011AB" w:rsidRPr="001B556D">
        <w:rPr>
          <w:rFonts w:ascii="Times New Roman" w:hAnsi="Times New Roman"/>
          <w:lang w:eastAsia="x-none"/>
        </w:rPr>
        <w:t xml:space="preserve"> bias (</w:t>
      </w:r>
      <w:r w:rsidR="004F7D9A" w:rsidRPr="001B556D">
        <w:rPr>
          <w:rFonts w:ascii="Times New Roman" w:hAnsi="Times New Roman"/>
          <w:lang w:eastAsia="x-none"/>
        </w:rPr>
        <w:fldChar w:fldCharType="begin">
          <w:fldData xml:space="preserve">PEVuZE5vdGU+PENpdGU+PEF1dGhvcj5Cb25uZXQ8L0F1dGhvcj48WWVhcj4yMDAyPC9ZZWFyPjxS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Cb25uZXQ8L0F1dGhvcj48WWVhcj4yMDAyPC9ZZWFyPjxS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Bonnet, Shine &amp; Lourdais, 2002; Donaldson</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6</w:t>
      </w:r>
      <w:r w:rsidR="004F7D9A" w:rsidRPr="001B556D">
        <w:rPr>
          <w:rFonts w:ascii="Times New Roman" w:hAnsi="Times New Roman"/>
          <w:lang w:eastAsia="x-none"/>
        </w:rPr>
        <w:fldChar w:fldCharType="end"/>
      </w:r>
      <w:r w:rsidR="00D011AB" w:rsidRPr="001B556D">
        <w:rPr>
          <w:rFonts w:ascii="Times New Roman" w:hAnsi="Times New Roman"/>
          <w:lang w:eastAsia="x-none"/>
        </w:rPr>
        <w:t>)</w:t>
      </w:r>
      <w:r w:rsidR="00132020" w:rsidRPr="001B556D">
        <w:rPr>
          <w:rFonts w:ascii="Times New Roman" w:hAnsi="Times New Roman"/>
          <w:lang w:eastAsia="x-none"/>
        </w:rPr>
        <w:t xml:space="preserve">, </w:t>
      </w:r>
      <w:r w:rsidR="009617B8">
        <w:rPr>
          <w:rFonts w:ascii="Times New Roman" w:hAnsi="Times New Roman"/>
          <w:lang w:eastAsia="x-none"/>
        </w:rPr>
        <w:t xml:space="preserve">well known in the </w:t>
      </w:r>
      <w:r w:rsidR="004743AA" w:rsidRPr="001B556D">
        <w:rPr>
          <w:rFonts w:ascii="Times New Roman" w:hAnsi="Times New Roman"/>
          <w:lang w:eastAsia="x-none"/>
        </w:rPr>
        <w:t>research literature</w:t>
      </w:r>
      <w:r w:rsidR="005971BD" w:rsidRPr="001B556D">
        <w:rPr>
          <w:rFonts w:ascii="Times New Roman" w:hAnsi="Times New Roman"/>
          <w:lang w:eastAsia="x-none"/>
        </w:rPr>
        <w:t xml:space="preserve">, </w:t>
      </w:r>
      <w:r w:rsidR="00DA6D3B">
        <w:rPr>
          <w:rFonts w:ascii="Times New Roman" w:hAnsi="Times New Roman"/>
          <w:lang w:eastAsia="x-none"/>
        </w:rPr>
        <w:t>including</w:t>
      </w:r>
      <w:r w:rsidR="5BC04726" w:rsidRPr="001B556D">
        <w:rPr>
          <w:rFonts w:ascii="Times New Roman" w:hAnsi="Times New Roman"/>
        </w:rPr>
        <w:t xml:space="preserve"> </w:t>
      </w:r>
      <w:r w:rsidR="005971BD" w:rsidRPr="001B556D">
        <w:rPr>
          <w:rFonts w:ascii="Times New Roman" w:hAnsi="Times New Roman"/>
          <w:lang w:eastAsia="x-none"/>
        </w:rPr>
        <w:t>conservation</w:t>
      </w:r>
      <w:r w:rsidR="0072179D" w:rsidRPr="001B556D">
        <w:rPr>
          <w:rFonts w:ascii="Times New Roman" w:hAnsi="Times New Roman"/>
          <w:lang w:eastAsia="x-none"/>
        </w:rPr>
        <w:t xml:space="preserve">, </w:t>
      </w:r>
      <w:r w:rsidR="005971BD" w:rsidRPr="001B556D">
        <w:rPr>
          <w:rFonts w:ascii="Times New Roman" w:hAnsi="Times New Roman"/>
          <w:lang w:eastAsia="x-none"/>
        </w:rPr>
        <w:t>behavioural ecology</w:t>
      </w:r>
      <w:r w:rsidR="0072179D" w:rsidRPr="001B556D">
        <w:rPr>
          <w:rFonts w:ascii="Times New Roman" w:hAnsi="Times New Roman"/>
          <w:lang w:eastAsia="x-none"/>
        </w:rPr>
        <w:t xml:space="preserve"> and ecotoxicology</w:t>
      </w:r>
      <w:r w:rsidR="005971BD" w:rsidRPr="001B556D">
        <w:rPr>
          <w:rFonts w:ascii="Times New Roman" w:hAnsi="Times New Roman"/>
          <w:lang w:eastAsia="x-none"/>
        </w:rPr>
        <w:t xml:space="preserve"> (</w:t>
      </w:r>
      <w:r w:rsidR="004F7D9A" w:rsidRPr="001B556D">
        <w:rPr>
          <w:rFonts w:ascii="Times New Roman" w:hAnsi="Times New Roman"/>
          <w:lang w:eastAsia="x-none"/>
        </w:rPr>
        <w:fldChar w:fldCharType="begin">
          <w:fldData xml:space="preserve">PEVuZE5vdGU+PENpdGU+PEF1dGhvcj5Ucm91ZGV0PC9BdXRob3I+PFllYXI+MjAxNzwvWWVhcj48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i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Ucm91ZGV0PC9BdXRob3I+PFllYXI+MjAxNzwvWWVhcj48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Rosenthal</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7; Troudet</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7; Prosser</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1</w:t>
      </w:r>
      <w:r w:rsidR="004F7D9A" w:rsidRPr="001B556D">
        <w:rPr>
          <w:rFonts w:ascii="Times New Roman" w:hAnsi="Times New Roman"/>
          <w:lang w:eastAsia="x-none"/>
        </w:rPr>
        <w:fldChar w:fldCharType="end"/>
      </w:r>
      <w:r w:rsidR="005971BD" w:rsidRPr="001B556D">
        <w:rPr>
          <w:rFonts w:ascii="Times New Roman" w:hAnsi="Times New Roman"/>
          <w:lang w:eastAsia="x-none"/>
        </w:rPr>
        <w:t>).</w:t>
      </w:r>
      <w:r w:rsidR="00FA5E0C" w:rsidRPr="001B556D">
        <w:rPr>
          <w:rFonts w:ascii="Times New Roman" w:hAnsi="Times New Roman"/>
          <w:lang w:eastAsia="x-none"/>
        </w:rPr>
        <w:t xml:space="preserve"> </w:t>
      </w:r>
      <w:r w:rsidR="70982AE1" w:rsidRPr="001B556D">
        <w:rPr>
          <w:rFonts w:ascii="Times New Roman" w:hAnsi="Times New Roman"/>
          <w:lang w:eastAsia="x-none"/>
        </w:rPr>
        <w:t xml:space="preserve">The distribution of </w:t>
      </w:r>
      <w:r w:rsidR="004743AA" w:rsidRPr="001B556D">
        <w:rPr>
          <w:rFonts w:ascii="Times New Roman" w:hAnsi="Times New Roman"/>
          <w:lang w:eastAsia="x-none"/>
        </w:rPr>
        <w:t xml:space="preserve">study species in </w:t>
      </w:r>
      <w:r w:rsidR="70982AE1" w:rsidRPr="001B556D">
        <w:rPr>
          <w:rFonts w:ascii="Times New Roman" w:hAnsi="Times New Roman"/>
        </w:rPr>
        <w:t xml:space="preserve">our literature </w:t>
      </w:r>
      <w:r w:rsidR="004743AA" w:rsidRPr="001B556D">
        <w:rPr>
          <w:rFonts w:ascii="Times New Roman" w:hAnsi="Times New Roman"/>
          <w:lang w:eastAsia="x-none"/>
        </w:rPr>
        <w:t>survey</w:t>
      </w:r>
      <w:r w:rsidR="00FA5E0C" w:rsidRPr="001B556D">
        <w:rPr>
          <w:rFonts w:ascii="Times New Roman" w:hAnsi="Times New Roman"/>
          <w:lang w:eastAsia="x-none"/>
        </w:rPr>
        <w:t xml:space="preserve"> </w:t>
      </w:r>
      <w:r w:rsidR="00B94BFA">
        <w:rPr>
          <w:rFonts w:ascii="Times New Roman" w:hAnsi="Times New Roman"/>
          <w:lang w:eastAsia="x-none"/>
        </w:rPr>
        <w:t xml:space="preserve">supports the anthropomorphic stimuli hypothesis </w:t>
      </w:r>
      <w:r w:rsidR="00A32C2B" w:rsidRPr="001B556D">
        <w:rPr>
          <w:rFonts w:ascii="Times New Roman" w:hAnsi="Times New Roman"/>
          <w:lang w:eastAsia="x-none"/>
        </w:rPr>
        <w:t xml:space="preserve">that </w:t>
      </w:r>
      <w:r w:rsidR="00FA2753" w:rsidRPr="001B556D">
        <w:rPr>
          <w:rFonts w:ascii="Times New Roman" w:hAnsi="Times New Roman"/>
          <w:lang w:eastAsia="x-none"/>
        </w:rPr>
        <w:t xml:space="preserve">we humans are </w:t>
      </w:r>
      <w:r w:rsidR="006F0A86" w:rsidRPr="001B556D">
        <w:rPr>
          <w:rFonts w:ascii="Times New Roman" w:hAnsi="Times New Roman"/>
          <w:lang w:eastAsia="x-none"/>
        </w:rPr>
        <w:t>more attracted to species phylogenetically closer to us</w:t>
      </w:r>
      <w:r w:rsidR="00486750" w:rsidRPr="001B556D">
        <w:rPr>
          <w:rFonts w:ascii="Times New Roman" w:hAnsi="Times New Roman"/>
          <w:lang w:eastAsia="x-none"/>
        </w:rPr>
        <w:t xml:space="preserve"> (</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Miralles&lt;/Author&gt;&lt;Year&gt;2019&lt;/Year&gt;&lt;RecNum&gt;178&lt;/RecNum&gt;&lt;DisplayText&gt;Miralles, Raymond &amp;amp; Lecointre, 2019&lt;/DisplayText&gt;&lt;record&gt;&lt;rec-number&gt;178&lt;/rec-number&gt;&lt;foreign-keys&gt;&lt;key app="EN" db-id="std0vfss4f2as9eps9f59s0xd20vpsea9vp2" timestamp="1647032472"&gt;178&lt;/key&gt;&lt;/foreign-keys&gt;&lt;ref-type name="Journal Article"&gt;17&lt;/ref-type&gt;&lt;contributors&gt;&lt;authors&gt;&lt;author&gt;Miralles, A.&lt;/author&gt;&lt;author&gt;Raymond, M.&lt;/author&gt;&lt;author&gt;Lecointre, G.&lt;/author&gt;&lt;/authors&gt;&lt;/contributors&gt;&lt;auth-address&gt;Sorbonne Univ, Inst Systemat Evolut Biodiversite, Museum Natl Hist Nat, CNRS UPMC EPHE,UMR 7205, CP30,25 Rue Cuvier, F-75005 Paris, France&amp;#xD;Univ Montpellier, EPHE, CNRS, ISEM,IRD, Montpellier, France&lt;/auth-address&gt;&lt;titles&gt;&lt;title&gt;Empathy and compassion toward other species decrease with evolutionary divergence time&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9&lt;/volume&gt;&lt;keywords&gt;&lt;keyword&gt;human preferences&lt;/keyword&gt;&lt;keyword&gt;adoption&lt;/keyword&gt;&lt;/keywords&gt;&lt;dates&gt;&lt;year&gt;2019&lt;/year&gt;&lt;pub-dates&gt;&lt;date&gt;Dec 20&lt;/date&gt;&lt;/pub-dates&gt;&lt;/dates&gt;&lt;isbn&gt;2045-2322&lt;/isbn&gt;&lt;accession-num&gt;WOS:000508872700001&lt;/accession-num&gt;&lt;urls&gt;&lt;related-urls&gt;&lt;url&gt;&amp;lt;Go to ISI&amp;gt;://WOS:000508872700001&lt;/url&gt;&lt;/related-urls&gt;&lt;/urls&gt;&lt;electronic-resource-num&gt;ARTN 19555&amp;#xD;10.1038/s41598-019-56006-9&lt;/electronic-resource-num&gt;&lt;language&gt;English&lt;/language&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Miralles, Raymond &amp; Lecointre, 2019</w:t>
      </w:r>
      <w:r w:rsidR="004F7D9A" w:rsidRPr="001B556D">
        <w:rPr>
          <w:rFonts w:ascii="Times New Roman" w:hAnsi="Times New Roman"/>
          <w:lang w:eastAsia="x-none"/>
        </w:rPr>
        <w:fldChar w:fldCharType="end"/>
      </w:r>
      <w:r w:rsidR="00486750" w:rsidRPr="001B556D">
        <w:rPr>
          <w:rFonts w:ascii="Times New Roman" w:hAnsi="Times New Roman"/>
          <w:lang w:eastAsia="x-none"/>
        </w:rPr>
        <w:t>)</w:t>
      </w:r>
      <w:r w:rsidR="004F1D02" w:rsidRPr="001B556D">
        <w:rPr>
          <w:rFonts w:ascii="Times New Roman" w:hAnsi="Times New Roman"/>
          <w:lang w:eastAsia="x-none"/>
        </w:rPr>
        <w:t>.</w:t>
      </w:r>
      <w:r w:rsidR="006F0A86" w:rsidRPr="001B556D">
        <w:rPr>
          <w:rFonts w:ascii="Times New Roman" w:hAnsi="Times New Roman"/>
          <w:lang w:eastAsia="x-none"/>
        </w:rPr>
        <w:t xml:space="preserve"> This hypothesis explains </w:t>
      </w:r>
      <w:r w:rsidR="00961CDE" w:rsidRPr="001B556D">
        <w:rPr>
          <w:rFonts w:ascii="Times New Roman" w:hAnsi="Times New Roman"/>
          <w:lang w:eastAsia="x-none"/>
        </w:rPr>
        <w:t xml:space="preserve">the </w:t>
      </w:r>
      <w:r w:rsidR="00B94BFA">
        <w:rPr>
          <w:rFonts w:ascii="Times New Roman" w:hAnsi="Times New Roman"/>
          <w:lang w:eastAsia="x-none"/>
        </w:rPr>
        <w:t>widespread</w:t>
      </w:r>
      <w:r w:rsidR="00717986" w:rsidRPr="001B556D">
        <w:rPr>
          <w:rFonts w:ascii="Times New Roman" w:hAnsi="Times New Roman"/>
          <w:lang w:eastAsia="x-none"/>
        </w:rPr>
        <w:t xml:space="preserve"> use of </w:t>
      </w:r>
      <w:r w:rsidR="777F4482" w:rsidRPr="001B556D">
        <w:rPr>
          <w:rFonts w:ascii="Times New Roman" w:hAnsi="Times New Roman"/>
          <w:lang w:eastAsia="x-none"/>
        </w:rPr>
        <w:t>mammals</w:t>
      </w:r>
      <w:r w:rsidR="00B94BFA">
        <w:rPr>
          <w:rFonts w:ascii="Times New Roman" w:hAnsi="Times New Roman"/>
          <w:lang w:eastAsia="x-none"/>
        </w:rPr>
        <w:t xml:space="preserve"> and </w:t>
      </w:r>
      <w:r w:rsidR="00717986" w:rsidRPr="001B556D">
        <w:rPr>
          <w:rFonts w:ascii="Times New Roman" w:hAnsi="Times New Roman"/>
          <w:lang w:eastAsia="x-none"/>
        </w:rPr>
        <w:t xml:space="preserve">primates (Fig. </w:t>
      </w:r>
      <w:r w:rsidR="777F4482" w:rsidRPr="001B556D">
        <w:rPr>
          <w:rFonts w:ascii="Times New Roman" w:hAnsi="Times New Roman"/>
          <w:lang w:eastAsia="x-none"/>
        </w:rPr>
        <w:t>1 B</w:t>
      </w:r>
      <w:r w:rsidR="00717986" w:rsidRPr="001B556D">
        <w:rPr>
          <w:rFonts w:ascii="Times New Roman" w:hAnsi="Times New Roman"/>
          <w:lang w:eastAsia="x-none"/>
        </w:rPr>
        <w:t>,</w:t>
      </w:r>
      <w:r w:rsidR="00B94BFA">
        <w:rPr>
          <w:rFonts w:ascii="Times New Roman" w:hAnsi="Times New Roman"/>
          <w:lang w:eastAsia="x-none"/>
        </w:rPr>
        <w:t xml:space="preserve"> </w:t>
      </w:r>
      <w:r w:rsidR="00717986" w:rsidRPr="001B556D">
        <w:rPr>
          <w:rFonts w:ascii="Times New Roman" w:hAnsi="Times New Roman"/>
          <w:lang w:eastAsia="x-none"/>
        </w:rPr>
        <w:t>C)</w:t>
      </w:r>
      <w:r w:rsidR="00D428B5" w:rsidRPr="001B556D">
        <w:rPr>
          <w:rFonts w:ascii="Times New Roman" w:hAnsi="Times New Roman"/>
          <w:lang w:eastAsia="x-none"/>
        </w:rPr>
        <w:t>.</w:t>
      </w:r>
      <w:r w:rsidR="006749F8" w:rsidRPr="001B556D">
        <w:rPr>
          <w:rFonts w:ascii="Times New Roman" w:hAnsi="Times New Roman"/>
          <w:lang w:eastAsia="x-none"/>
        </w:rPr>
        <w:t xml:space="preserve"> </w:t>
      </w:r>
      <w:r w:rsidR="00301396" w:rsidRPr="001B556D">
        <w:rPr>
          <w:rFonts w:ascii="Times New Roman" w:hAnsi="Times New Roman"/>
          <w:lang w:eastAsia="x-none"/>
        </w:rPr>
        <w:t xml:space="preserve">Indeed, </w:t>
      </w:r>
      <w:r w:rsidR="00694D4D" w:rsidRPr="001B556D">
        <w:rPr>
          <w:rFonts w:ascii="Times New Roman" w:hAnsi="Times New Roman"/>
          <w:lang w:eastAsia="x-none"/>
        </w:rPr>
        <w:t xml:space="preserve">a </w:t>
      </w:r>
      <w:r w:rsidR="395934B3" w:rsidRPr="001B556D">
        <w:rPr>
          <w:rFonts w:ascii="Times New Roman" w:hAnsi="Times New Roman"/>
          <w:lang w:eastAsia="x-none"/>
        </w:rPr>
        <w:t xml:space="preserve">recent </w:t>
      </w:r>
      <w:r w:rsidR="006A6C32" w:rsidRPr="001B556D">
        <w:rPr>
          <w:rFonts w:ascii="Times New Roman" w:hAnsi="Times New Roman"/>
          <w:lang w:eastAsia="x-none"/>
        </w:rPr>
        <w:t>comprehensive</w:t>
      </w:r>
      <w:r w:rsidR="00694D4D" w:rsidRPr="001B556D">
        <w:rPr>
          <w:rFonts w:ascii="Times New Roman" w:hAnsi="Times New Roman"/>
          <w:lang w:eastAsia="x-none"/>
        </w:rPr>
        <w:t xml:space="preserve"> study</w:t>
      </w:r>
      <w:r w:rsidR="00DA6D3B">
        <w:rPr>
          <w:rFonts w:ascii="Times New Roman" w:hAnsi="Times New Roman"/>
          <w:lang w:eastAsia="x-none"/>
        </w:rPr>
        <w:t>,</w:t>
      </w:r>
      <w:r w:rsidR="00694D4D" w:rsidRPr="001B556D">
        <w:rPr>
          <w:rFonts w:ascii="Times New Roman" w:hAnsi="Times New Roman"/>
          <w:lang w:eastAsia="x-none"/>
        </w:rPr>
        <w:t xml:space="preserve"> including</w:t>
      </w:r>
      <w:r w:rsidR="005D6F6B" w:rsidRPr="001B556D">
        <w:rPr>
          <w:rFonts w:ascii="Times New Roman" w:hAnsi="Times New Roman"/>
          <w:lang w:eastAsia="x-none"/>
        </w:rPr>
        <w:t xml:space="preserve"> </w:t>
      </w:r>
      <w:r w:rsidR="005A01B0" w:rsidRPr="001B556D">
        <w:rPr>
          <w:rFonts w:ascii="Times New Roman" w:hAnsi="Times New Roman"/>
          <w:lang w:eastAsia="x-none"/>
        </w:rPr>
        <w:t>7,521</w:t>
      </w:r>
      <w:r w:rsidR="005D6F6B" w:rsidRPr="001B556D">
        <w:rPr>
          <w:rFonts w:ascii="Times New Roman" w:hAnsi="Times New Roman"/>
          <w:lang w:eastAsia="x-none"/>
        </w:rPr>
        <w:t xml:space="preserve"> </w:t>
      </w:r>
      <w:r w:rsidR="00694D4D" w:rsidRPr="001B556D">
        <w:rPr>
          <w:rFonts w:ascii="Times New Roman" w:hAnsi="Times New Roman"/>
          <w:lang w:eastAsia="x-none"/>
        </w:rPr>
        <w:t>mammalian species</w:t>
      </w:r>
      <w:r w:rsidR="00DA6D3B">
        <w:rPr>
          <w:rFonts w:ascii="Times New Roman" w:hAnsi="Times New Roman"/>
          <w:lang w:eastAsia="x-none"/>
        </w:rPr>
        <w:t>,</w:t>
      </w:r>
      <w:r w:rsidR="00694D4D" w:rsidRPr="001B556D">
        <w:rPr>
          <w:rFonts w:ascii="Times New Roman" w:hAnsi="Times New Roman"/>
          <w:lang w:eastAsia="x-none"/>
        </w:rPr>
        <w:t xml:space="preserve"> </w:t>
      </w:r>
      <w:r w:rsidR="00DA6D3B">
        <w:rPr>
          <w:rFonts w:ascii="Times New Roman" w:hAnsi="Times New Roman"/>
          <w:lang w:eastAsia="x-none"/>
        </w:rPr>
        <w:t>showed</w:t>
      </w:r>
      <w:r w:rsidR="00301396" w:rsidRPr="001B556D">
        <w:rPr>
          <w:rFonts w:ascii="Times New Roman" w:hAnsi="Times New Roman"/>
          <w:lang w:eastAsia="x-none"/>
        </w:rPr>
        <w:t xml:space="preserve"> </w:t>
      </w:r>
      <w:r w:rsidR="00AB78E3" w:rsidRPr="001B556D">
        <w:rPr>
          <w:rFonts w:ascii="Times New Roman" w:hAnsi="Times New Roman"/>
          <w:lang w:eastAsia="x-none"/>
        </w:rPr>
        <w:t>phylogenetic</w:t>
      </w:r>
      <w:r w:rsidR="00301396" w:rsidRPr="001B556D">
        <w:rPr>
          <w:rFonts w:ascii="Times New Roman" w:hAnsi="Times New Roman"/>
          <w:lang w:eastAsia="x-none"/>
        </w:rPr>
        <w:t xml:space="preserve"> relatedness</w:t>
      </w:r>
      <w:r w:rsidR="003D7FA0" w:rsidRPr="001B556D">
        <w:rPr>
          <w:rFonts w:ascii="Times New Roman" w:hAnsi="Times New Roman"/>
          <w:lang w:eastAsia="x-none"/>
        </w:rPr>
        <w:t xml:space="preserve"> </w:t>
      </w:r>
      <w:r w:rsidR="00DA6D3B">
        <w:rPr>
          <w:rFonts w:ascii="Times New Roman" w:hAnsi="Times New Roman"/>
          <w:lang w:eastAsia="x-none"/>
        </w:rPr>
        <w:t>was</w:t>
      </w:r>
      <w:r w:rsidR="00DA6D3B" w:rsidRPr="001B556D">
        <w:rPr>
          <w:rFonts w:ascii="Times New Roman" w:hAnsi="Times New Roman"/>
          <w:lang w:eastAsia="x-none"/>
        </w:rPr>
        <w:t xml:space="preserve"> </w:t>
      </w:r>
      <w:r w:rsidR="0096535E" w:rsidRPr="001B556D">
        <w:rPr>
          <w:rFonts w:ascii="Times New Roman" w:hAnsi="Times New Roman"/>
          <w:lang w:eastAsia="x-none"/>
        </w:rPr>
        <w:t>closely</w:t>
      </w:r>
      <w:r w:rsidR="003D7FA0" w:rsidRPr="001B556D">
        <w:rPr>
          <w:rFonts w:ascii="Times New Roman" w:hAnsi="Times New Roman"/>
          <w:lang w:eastAsia="x-none"/>
        </w:rPr>
        <w:t xml:space="preserve"> related to </w:t>
      </w:r>
      <w:r w:rsidR="00301396" w:rsidRPr="001B556D">
        <w:rPr>
          <w:rFonts w:ascii="Times New Roman" w:hAnsi="Times New Roman"/>
          <w:lang w:eastAsia="x-none"/>
        </w:rPr>
        <w:t xml:space="preserve">research </w:t>
      </w:r>
      <w:r w:rsidR="397F39D1" w:rsidRPr="001B556D">
        <w:rPr>
          <w:rFonts w:ascii="Times New Roman" w:hAnsi="Times New Roman"/>
          <w:lang w:eastAsia="x-none"/>
        </w:rPr>
        <w:t>interest</w:t>
      </w:r>
      <w:r w:rsidR="00B94BFA">
        <w:rPr>
          <w:rFonts w:ascii="Times New Roman" w:hAnsi="Times New Roman"/>
          <w:lang w:eastAsia="x-none"/>
        </w:rPr>
        <w:t>,</w:t>
      </w:r>
      <w:r w:rsidR="397F39D1" w:rsidRPr="001B556D">
        <w:rPr>
          <w:rFonts w:ascii="Times New Roman" w:hAnsi="Times New Roman"/>
          <w:lang w:eastAsia="x-none"/>
        </w:rPr>
        <w:t xml:space="preserve"> as reflected by </w:t>
      </w:r>
      <w:r w:rsidR="00660752">
        <w:rPr>
          <w:rFonts w:ascii="Times New Roman" w:hAnsi="Times New Roman"/>
          <w:lang w:eastAsia="x-none"/>
        </w:rPr>
        <w:t xml:space="preserve">the </w:t>
      </w:r>
      <w:r w:rsidR="397F39D1" w:rsidRPr="001B556D">
        <w:rPr>
          <w:rFonts w:ascii="Times New Roman" w:hAnsi="Times New Roman"/>
          <w:lang w:eastAsia="x-none"/>
        </w:rPr>
        <w:t xml:space="preserve">number of publications and citations </w:t>
      </w:r>
      <w:r w:rsidR="00694D4D" w:rsidRPr="001B556D">
        <w:rPr>
          <w:rFonts w:ascii="Times New Roman" w:hAnsi="Times New Roman"/>
          <w:lang w:eastAsia="x-none"/>
        </w:rPr>
        <w:t>(</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Tam&lt;/Author&gt;&lt;Year&gt;2021&lt;/Year&gt;&lt;RecNum&gt;180&lt;/RecNum&gt;&lt;DisplayText&gt;Tam&lt;style face="italic"&gt; et al.&lt;/style&gt;, 2021&lt;/DisplayText&gt;&lt;record&gt;&lt;rec-number&gt;180&lt;/rec-number&gt;&lt;foreign-keys&gt;&lt;key app="EN" db-id="std0vfss4f2as9eps9f59s0xd20vpsea9vp2" timestamp="1647032597"&gt;180&lt;/key&gt;&lt;/foreign-keys&gt;&lt;ref-type name="Journal Article"&gt;17&lt;/ref-type&gt;&lt;contributors&gt;&lt;authors&gt;&lt;author&gt;Tam, Jessica&lt;/author&gt;&lt;author&gt;Lagisz, Malgorzata&lt;/author&gt;&lt;author&gt;Cornwell, Will&lt;/author&gt;&lt;author&gt;Nakagawa, Shinichi&lt;/author&gt;&lt;/authors&gt;&lt;/contributors&gt;&lt;titles&gt;&lt;title&gt;Quantifying research interests in 7,521 mammalian species with h-index: a case study&lt;/title&gt;&lt;/titles&gt;&lt;dates&gt;&lt;year&gt;2021&lt;/year&gt;&lt;/dates&gt;&lt;urls&gt;&lt;/urls&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Tam</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1</w:t>
      </w:r>
      <w:r w:rsidR="004F7D9A" w:rsidRPr="001B556D">
        <w:rPr>
          <w:rFonts w:ascii="Times New Roman" w:hAnsi="Times New Roman"/>
          <w:lang w:eastAsia="x-none"/>
        </w:rPr>
        <w:fldChar w:fldCharType="end"/>
      </w:r>
      <w:r w:rsidR="00694D4D" w:rsidRPr="001B556D">
        <w:rPr>
          <w:rFonts w:ascii="Times New Roman" w:hAnsi="Times New Roman"/>
          <w:lang w:eastAsia="x-none"/>
        </w:rPr>
        <w:t>)</w:t>
      </w:r>
      <w:r w:rsidR="00A31467" w:rsidRPr="001B556D">
        <w:rPr>
          <w:rFonts w:ascii="Times New Roman" w:hAnsi="Times New Roman"/>
          <w:lang w:eastAsia="x-none"/>
        </w:rPr>
        <w:t xml:space="preserve">, </w:t>
      </w:r>
      <w:r w:rsidR="004230B4">
        <w:rPr>
          <w:rFonts w:ascii="Times New Roman" w:hAnsi="Times New Roman"/>
          <w:lang w:eastAsia="x-none"/>
        </w:rPr>
        <w:t xml:space="preserve">with </w:t>
      </w:r>
      <w:r w:rsidR="003F2101" w:rsidRPr="001B556D">
        <w:rPr>
          <w:rFonts w:ascii="Times New Roman" w:hAnsi="Times New Roman"/>
          <w:lang w:eastAsia="x-none"/>
        </w:rPr>
        <w:t xml:space="preserve">primates </w:t>
      </w:r>
      <w:r w:rsidR="006D65B1" w:rsidRPr="001B556D">
        <w:rPr>
          <w:rFonts w:ascii="Times New Roman" w:hAnsi="Times New Roman"/>
          <w:lang w:eastAsia="x-none"/>
        </w:rPr>
        <w:t xml:space="preserve">overrepresented among </w:t>
      </w:r>
      <w:r w:rsidR="4677A259" w:rsidRPr="001B556D">
        <w:rPr>
          <w:rFonts w:ascii="Times New Roman" w:hAnsi="Times New Roman"/>
          <w:lang w:eastAsia="x-none"/>
        </w:rPr>
        <w:t xml:space="preserve">the </w:t>
      </w:r>
      <w:r w:rsidR="006D65B1" w:rsidRPr="001B556D">
        <w:rPr>
          <w:rFonts w:ascii="Times New Roman" w:hAnsi="Times New Roman"/>
          <w:lang w:eastAsia="x-none"/>
        </w:rPr>
        <w:t>most popular species</w:t>
      </w:r>
      <w:r w:rsidR="00A31467" w:rsidRPr="001B556D">
        <w:rPr>
          <w:rFonts w:ascii="Times New Roman" w:hAnsi="Times New Roman"/>
          <w:lang w:eastAsia="x-none"/>
        </w:rPr>
        <w:t xml:space="preserve">. </w:t>
      </w:r>
      <w:r w:rsidR="0572A27F" w:rsidRPr="001B556D">
        <w:rPr>
          <w:rFonts w:ascii="Times New Roman" w:hAnsi="Times New Roman"/>
          <w:lang w:eastAsia="x-none"/>
        </w:rPr>
        <w:t>In our survey, a</w:t>
      </w:r>
      <w:r w:rsidR="008630C1" w:rsidRPr="001B556D">
        <w:rPr>
          <w:rFonts w:ascii="Times New Roman" w:hAnsi="Times New Roman"/>
          <w:lang w:eastAsia="x-none"/>
        </w:rPr>
        <w:t xml:space="preserve">mong </w:t>
      </w:r>
      <w:r w:rsidR="00A460ED" w:rsidRPr="001B556D">
        <w:rPr>
          <w:rFonts w:ascii="Times New Roman" w:hAnsi="Times New Roman"/>
          <w:lang w:eastAsia="x-none"/>
        </w:rPr>
        <w:t xml:space="preserve">the </w:t>
      </w:r>
      <w:r w:rsidR="00E02B9E" w:rsidRPr="001B556D">
        <w:rPr>
          <w:rFonts w:ascii="Times New Roman" w:hAnsi="Times New Roman"/>
          <w:lang w:eastAsia="x-none"/>
        </w:rPr>
        <w:t>13 specie</w:t>
      </w:r>
      <w:r w:rsidR="000811FD" w:rsidRPr="001B556D">
        <w:rPr>
          <w:rFonts w:ascii="Times New Roman" w:hAnsi="Times New Roman"/>
          <w:lang w:eastAsia="x-none"/>
        </w:rPr>
        <w:t xml:space="preserve">s </w:t>
      </w:r>
      <w:r w:rsidR="00E02B9E" w:rsidRPr="001B556D">
        <w:rPr>
          <w:rFonts w:ascii="Times New Roman" w:hAnsi="Times New Roman"/>
          <w:lang w:eastAsia="x-none"/>
        </w:rPr>
        <w:t xml:space="preserve">used for </w:t>
      </w:r>
      <w:r w:rsidR="003D5FC6" w:rsidRPr="001B556D">
        <w:rPr>
          <w:rFonts w:ascii="Times New Roman" w:hAnsi="Times New Roman"/>
          <w:lang w:eastAsia="x-none"/>
        </w:rPr>
        <w:t xml:space="preserve">individual recognition, </w:t>
      </w:r>
      <w:r w:rsidR="000811FD" w:rsidRPr="001B556D">
        <w:rPr>
          <w:rFonts w:ascii="Times New Roman" w:hAnsi="Times New Roman"/>
          <w:lang w:eastAsia="x-none"/>
        </w:rPr>
        <w:t xml:space="preserve">brown </w:t>
      </w:r>
      <w:r w:rsidR="000811FD" w:rsidRPr="001B556D">
        <w:rPr>
          <w:rFonts w:ascii="Times New Roman" w:hAnsi="Times New Roman"/>
          <w:lang w:eastAsia="x-none"/>
        </w:rPr>
        <w:lastRenderedPageBreak/>
        <w:t>trout</w:t>
      </w:r>
      <w:r w:rsidR="00C21358">
        <w:rPr>
          <w:rFonts w:ascii="Times New Roman" w:hAnsi="Times New Roman"/>
          <w:lang w:eastAsia="x-none"/>
        </w:rPr>
        <w:t xml:space="preserve"> (</w:t>
      </w:r>
      <w:r w:rsidR="007E6A7F" w:rsidRPr="00E63AE3">
        <w:rPr>
          <w:rFonts w:ascii="Times New Roman" w:hAnsi="Times New Roman"/>
          <w:i/>
          <w:iCs/>
          <w:lang w:eastAsia="x-none"/>
        </w:rPr>
        <w:t>Salmo trutta</w:t>
      </w:r>
      <w:r w:rsidR="00C21358">
        <w:rPr>
          <w:rFonts w:ascii="Times New Roman" w:hAnsi="Times New Roman"/>
          <w:lang w:eastAsia="x-none"/>
        </w:rPr>
        <w:t>)</w:t>
      </w:r>
      <w:r w:rsidR="000811FD" w:rsidRPr="001B556D">
        <w:rPr>
          <w:rFonts w:ascii="Times New Roman" w:hAnsi="Times New Roman"/>
          <w:lang w:eastAsia="x-none"/>
        </w:rPr>
        <w:t xml:space="preserve"> appeared to be </w:t>
      </w:r>
      <w:r w:rsidR="00D15FDD" w:rsidRPr="001B556D">
        <w:rPr>
          <w:rFonts w:ascii="Times New Roman" w:hAnsi="Times New Roman"/>
          <w:lang w:eastAsia="x-none"/>
        </w:rPr>
        <w:t>the ‘odd one out’</w:t>
      </w:r>
      <w:r w:rsidR="00F71117" w:rsidRPr="001B556D">
        <w:rPr>
          <w:rFonts w:ascii="Times New Roman" w:hAnsi="Times New Roman"/>
          <w:lang w:eastAsia="x-none"/>
        </w:rPr>
        <w:t>, not fit</w:t>
      </w:r>
      <w:r w:rsidR="004230B4">
        <w:rPr>
          <w:rFonts w:ascii="Times New Roman" w:hAnsi="Times New Roman"/>
          <w:lang w:eastAsia="x-none"/>
        </w:rPr>
        <w:t>ting</w:t>
      </w:r>
      <w:r w:rsidR="00F71117" w:rsidRPr="001B556D">
        <w:rPr>
          <w:rFonts w:ascii="Times New Roman" w:hAnsi="Times New Roman"/>
          <w:lang w:eastAsia="x-none"/>
        </w:rPr>
        <w:t xml:space="preserve"> </w:t>
      </w:r>
      <w:r w:rsidR="004230B4">
        <w:rPr>
          <w:rFonts w:ascii="Times New Roman" w:hAnsi="Times New Roman"/>
          <w:lang w:eastAsia="x-none"/>
        </w:rPr>
        <w:t>categories of</w:t>
      </w:r>
      <w:r w:rsidR="00F71117" w:rsidRPr="001B556D">
        <w:rPr>
          <w:rFonts w:ascii="Times New Roman" w:hAnsi="Times New Roman"/>
          <w:lang w:eastAsia="x-none"/>
        </w:rPr>
        <w:t xml:space="preserve"> </w:t>
      </w:r>
      <w:r w:rsidR="003E337A" w:rsidRPr="001B556D">
        <w:rPr>
          <w:rFonts w:ascii="Times New Roman" w:hAnsi="Times New Roman"/>
          <w:lang w:eastAsia="x-none"/>
        </w:rPr>
        <w:t>iconic</w:t>
      </w:r>
      <w:r w:rsidR="00D221D0" w:rsidRPr="001B556D">
        <w:rPr>
          <w:rFonts w:ascii="Times New Roman" w:hAnsi="Times New Roman"/>
          <w:lang w:eastAsia="x-none"/>
        </w:rPr>
        <w:t xml:space="preserve"> species or phylogenetic relatedness</w:t>
      </w:r>
      <w:r w:rsidR="009D0EDC" w:rsidRPr="001B556D">
        <w:rPr>
          <w:rFonts w:ascii="Times New Roman" w:hAnsi="Times New Roman"/>
          <w:lang w:eastAsia="x-none"/>
        </w:rPr>
        <w:t xml:space="preserve">. However, </w:t>
      </w:r>
      <w:r w:rsidR="00FF2948">
        <w:rPr>
          <w:rFonts w:ascii="Times New Roman" w:hAnsi="Times New Roman"/>
          <w:lang w:eastAsia="x-none"/>
        </w:rPr>
        <w:t xml:space="preserve">the </w:t>
      </w:r>
      <w:r w:rsidR="009503BE" w:rsidRPr="001B556D">
        <w:rPr>
          <w:rFonts w:ascii="Times New Roman" w:hAnsi="Times New Roman"/>
          <w:lang w:eastAsia="x-none"/>
        </w:rPr>
        <w:t>motivation</w:t>
      </w:r>
      <w:r w:rsidR="00FF2948">
        <w:rPr>
          <w:rFonts w:ascii="Times New Roman" w:hAnsi="Times New Roman"/>
          <w:lang w:eastAsia="x-none"/>
        </w:rPr>
        <w:t xml:space="preserve"> behind the study</w:t>
      </w:r>
      <w:r w:rsidR="7C5ECAD2" w:rsidRPr="001B556D">
        <w:rPr>
          <w:rFonts w:ascii="Times New Roman" w:hAnsi="Times New Roman"/>
          <w:lang w:eastAsia="x-none"/>
        </w:rPr>
        <w:t xml:space="preserve"> </w:t>
      </w:r>
      <w:r w:rsidR="002D168D" w:rsidRPr="001B556D">
        <w:rPr>
          <w:rFonts w:ascii="Times New Roman" w:hAnsi="Times New Roman"/>
          <w:lang w:eastAsia="x-none"/>
        </w:rPr>
        <w:t xml:space="preserve">was </w:t>
      </w:r>
      <w:r w:rsidR="00FF2948" w:rsidRPr="001B556D">
        <w:rPr>
          <w:rFonts w:ascii="Times New Roman" w:hAnsi="Times New Roman"/>
          <w:lang w:eastAsia="x-none"/>
        </w:rPr>
        <w:t>related to human economic values</w:t>
      </w:r>
      <w:r w:rsidR="00FF2948">
        <w:rPr>
          <w:rFonts w:ascii="Times New Roman" w:hAnsi="Times New Roman"/>
          <w:lang w:eastAsia="x-none"/>
        </w:rPr>
        <w:t xml:space="preserve"> –</w:t>
      </w:r>
      <w:r w:rsidR="00FF2948" w:rsidRPr="001B556D">
        <w:rPr>
          <w:rFonts w:ascii="Times New Roman" w:hAnsi="Times New Roman"/>
          <w:lang w:eastAsia="x-none"/>
        </w:rPr>
        <w:t xml:space="preserve"> help</w:t>
      </w:r>
      <w:r w:rsidR="00FF2948">
        <w:rPr>
          <w:rFonts w:ascii="Times New Roman" w:hAnsi="Times New Roman"/>
          <w:lang w:eastAsia="x-none"/>
        </w:rPr>
        <w:t>ing</w:t>
      </w:r>
      <w:r w:rsidR="00FF2948" w:rsidRPr="001B556D">
        <w:rPr>
          <w:rFonts w:ascii="Times New Roman" w:hAnsi="Times New Roman"/>
          <w:lang w:eastAsia="x-none"/>
        </w:rPr>
        <w:t xml:space="preserve"> aquaculture and fishing tourism</w:t>
      </w:r>
      <w:r w:rsidR="00FF2948">
        <w:rPr>
          <w:rFonts w:ascii="Times New Roman" w:hAnsi="Times New Roman"/>
          <w:lang w:eastAsia="x-none"/>
        </w:rPr>
        <w:t xml:space="preserve"> by tracing</w:t>
      </w:r>
      <w:r w:rsidR="00FF2948" w:rsidRPr="001B556D">
        <w:rPr>
          <w:rFonts w:ascii="Times New Roman" w:hAnsi="Times New Roman"/>
          <w:lang w:eastAsia="x-none"/>
        </w:rPr>
        <w:t xml:space="preserve"> </w:t>
      </w:r>
      <w:r w:rsidR="002D168D" w:rsidRPr="001B556D">
        <w:rPr>
          <w:rFonts w:ascii="Times New Roman" w:hAnsi="Times New Roman"/>
          <w:lang w:eastAsia="x-none"/>
        </w:rPr>
        <w:t xml:space="preserve">fish </w:t>
      </w:r>
      <w:r w:rsidR="0079456F" w:rsidRPr="001B556D">
        <w:rPr>
          <w:rFonts w:ascii="Times New Roman" w:hAnsi="Times New Roman"/>
          <w:lang w:eastAsia="x-none"/>
        </w:rPr>
        <w:t xml:space="preserve">migration </w:t>
      </w:r>
      <w:r w:rsidR="007C330F" w:rsidRPr="001B556D">
        <w:rPr>
          <w:rFonts w:ascii="Times New Roman" w:hAnsi="Times New Roman"/>
          <w:lang w:eastAsia="x-none"/>
        </w:rPr>
        <w:t xml:space="preserve">and distribution, </w:t>
      </w:r>
      <w:r w:rsidR="000A07BD" w:rsidRPr="001B556D">
        <w:rPr>
          <w:rFonts w:ascii="Times New Roman" w:hAnsi="Times New Roman"/>
          <w:lang w:eastAsia="x-none"/>
        </w:rPr>
        <w:t xml:space="preserve">, </w:t>
      </w:r>
      <w:r w:rsidR="00D221D0" w:rsidRPr="001B556D">
        <w:rPr>
          <w:rFonts w:ascii="Times New Roman" w:hAnsi="Times New Roman"/>
          <w:lang w:eastAsia="x-none"/>
        </w:rPr>
        <w:t>(</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Zhao&lt;/Author&gt;&lt;Year&gt;2019&lt;/Year&gt;&lt;RecNum&gt;179&lt;/RecNum&gt;&lt;DisplayText&gt;Zhao&lt;style face="italic"&gt; et al.&lt;/style&gt;, 2019&lt;/DisplayText&gt;&lt;record&gt;&lt;rec-number&gt;179&lt;/rec-number&gt;&lt;foreign-keys&gt;&lt;key app="EN" db-id="std0vfss4f2as9eps9f59s0xd20vpsea9vp2" timestamp="1647032544"&gt;179&lt;/key&gt;&lt;/foreign-keys&gt;&lt;ref-type name="Journal Article"&gt;17&lt;/ref-type&gt;&lt;contributors&gt;&lt;authors&gt;&lt;author&gt;Zhao, L. C.&lt;/author&gt;&lt;author&gt;Pedersen, M.&lt;/author&gt;&lt;author&gt;Hardeberg, J. Y.&lt;/author&gt;&lt;author&gt;Dervo, B.&lt;/author&gt;&lt;/authors&gt;&lt;/contributors&gt;&lt;auth-address&gt;Norwegian Univ Sci &amp;amp; Technol, Dept Comp Sci, Trondheim, Norway&amp;#xD;Norwegian Inst Nat Res, Trondheim, Norway&lt;/auth-address&gt;&lt;titles&gt;&lt;title&gt;Image-Based Recognition of Individual Trouts in the Wild&lt;/title&gt;&lt;secondary-title&gt;2019 8th European Workshop on Visual Information Processing (Euvip 2019)&lt;/secondary-title&gt;&lt;alt-title&gt;Eur W Vis Inf Proces&lt;/alt-title&gt;&lt;/titles&gt;&lt;periodical&gt;&lt;full-title&gt;2019 8th European Workshop on Visual Information Processing (Euvip 2019)&lt;/full-title&gt;&lt;abbr-1&gt;Eur W Vis Inf Proces&lt;/abbr-1&gt;&lt;/periodical&gt;&lt;alt-periodical&gt;&lt;full-title&gt;2019 8th European Workshop on Visual Information Processing (Euvip 2019)&lt;/full-title&gt;&lt;abbr-1&gt;Eur W Vis Inf Proces&lt;/abbr-1&gt;&lt;/alt-periodical&gt;&lt;pages&gt;82-87&lt;/pages&gt;&lt;keywords&gt;&lt;keyword&gt;individual fish recognition&lt;/keyword&gt;&lt;keyword&gt;recognition&lt;/keyword&gt;&lt;keyword&gt;image in the wild&lt;/keyword&gt;&lt;keyword&gt;surf&lt;/keyword&gt;&lt;keyword&gt;melanophore pattern&lt;/keyword&gt;&lt;keyword&gt;bow&lt;/keyword&gt;&lt;/keywords&gt;&lt;dates&gt;&lt;year&gt;2019&lt;/year&gt;&lt;/dates&gt;&lt;isbn&gt;2164-974x&lt;/isbn&gt;&lt;accession-num&gt;WOS:000525848400014&lt;/accession-num&gt;&lt;urls&gt;&lt;related-urls&gt;&lt;url&gt;&amp;lt;Go to ISI&amp;gt;://WOS:000525848400014&lt;/url&gt;&lt;/related-urls&gt;&lt;/urls&gt;&lt;language&gt;English&lt;/language&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Zhao</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w:t>
      </w:r>
      <w:r w:rsidR="004F7D9A" w:rsidRPr="001B556D">
        <w:rPr>
          <w:rFonts w:ascii="Times New Roman" w:hAnsi="Times New Roman"/>
          <w:lang w:eastAsia="x-none"/>
        </w:rPr>
        <w:fldChar w:fldCharType="end"/>
      </w:r>
      <w:r w:rsidR="00D221D0" w:rsidRPr="001B556D">
        <w:rPr>
          <w:rFonts w:ascii="Times New Roman" w:hAnsi="Times New Roman"/>
          <w:lang w:eastAsia="x-none"/>
        </w:rPr>
        <w:t>)</w:t>
      </w:r>
      <w:r w:rsidR="00170A44" w:rsidRPr="001B556D">
        <w:rPr>
          <w:rFonts w:ascii="Times New Roman" w:hAnsi="Times New Roman"/>
          <w:lang w:eastAsia="x-none"/>
        </w:rPr>
        <w:t xml:space="preserve">. </w:t>
      </w:r>
    </w:p>
    <w:p w14:paraId="36E87827" w14:textId="4AA35720" w:rsidR="00CC4CF6" w:rsidRDefault="00CC4CF6" w:rsidP="00CC4CF6">
      <w:pPr>
        <w:spacing w:line="480" w:lineRule="auto"/>
        <w:rPr>
          <w:rFonts w:ascii="Times New Roman" w:hAnsi="Times New Roman"/>
          <w:lang w:eastAsia="x-none"/>
        </w:rPr>
      </w:pPr>
      <w:r w:rsidRPr="001B556D">
        <w:rPr>
          <w:rFonts w:ascii="Times New Roman" w:hAnsi="Times New Roman"/>
          <w:lang w:eastAsia="x-none"/>
        </w:rPr>
        <w:t xml:space="preserve">Given the affordability and accessibility of fixed cameras (i.e., camera traps and surveillance cameras), it </w:t>
      </w:r>
      <w:r w:rsidR="00042C0C">
        <w:rPr>
          <w:rFonts w:ascii="Times New Roman" w:hAnsi="Times New Roman"/>
          <w:lang w:eastAsia="x-none"/>
        </w:rPr>
        <w:t>was</w:t>
      </w:r>
      <w:r w:rsidR="00042C0C" w:rsidRPr="001B556D">
        <w:rPr>
          <w:rFonts w:ascii="Times New Roman" w:hAnsi="Times New Roman"/>
          <w:lang w:eastAsia="x-none"/>
        </w:rPr>
        <w:t xml:space="preserve"> </w:t>
      </w:r>
      <w:r w:rsidRPr="001B556D">
        <w:rPr>
          <w:rFonts w:ascii="Times New Roman" w:hAnsi="Times New Roman"/>
          <w:lang w:eastAsia="x-none"/>
        </w:rPr>
        <w:t xml:space="preserve">not surprising </w:t>
      </w:r>
      <w:r w:rsidR="00660752">
        <w:rPr>
          <w:rFonts w:ascii="Times New Roman" w:hAnsi="Times New Roman"/>
          <w:lang w:eastAsia="x-none"/>
        </w:rPr>
        <w:t xml:space="preserve">that </w:t>
      </w:r>
      <w:r w:rsidRPr="001B556D">
        <w:rPr>
          <w:rFonts w:ascii="Times New Roman" w:hAnsi="Times New Roman"/>
          <w:lang w:eastAsia="x-none"/>
        </w:rPr>
        <w:t>fixed cameras were most used</w:t>
      </w:r>
      <w:r w:rsidR="000744F2" w:rsidRPr="001B556D">
        <w:rPr>
          <w:rFonts w:ascii="Times New Roman" w:hAnsi="Times New Roman"/>
          <w:lang w:eastAsia="x-none"/>
        </w:rPr>
        <w:t xml:space="preserve"> </w:t>
      </w:r>
      <w:r w:rsidRPr="001B556D">
        <w:rPr>
          <w:rFonts w:ascii="Times New Roman" w:hAnsi="Times New Roman"/>
          <w:lang w:eastAsia="x-none"/>
        </w:rPr>
        <w:t>among the surveyed studies</w:t>
      </w:r>
      <w:r w:rsidR="000744F2" w:rsidRPr="001B556D">
        <w:rPr>
          <w:rFonts w:ascii="Times New Roman" w:hAnsi="Times New Roman"/>
          <w:lang w:eastAsia="x-none"/>
        </w:rPr>
        <w:t xml:space="preserve"> (</w:t>
      </w:r>
      <w:r w:rsidR="00FF2948">
        <w:rPr>
          <w:rFonts w:ascii="Times New Roman" w:hAnsi="Times New Roman"/>
          <w:lang w:eastAsia="x-none"/>
        </w:rPr>
        <w:t>52%</w:t>
      </w:r>
      <w:r w:rsidR="000744F2" w:rsidRPr="001B556D">
        <w:rPr>
          <w:rFonts w:ascii="Times New Roman" w:hAnsi="Times New Roman"/>
          <w:lang w:eastAsia="x-none"/>
        </w:rPr>
        <w:t xml:space="preserve"> studies)</w:t>
      </w:r>
      <w:r w:rsidRPr="001B556D">
        <w:rPr>
          <w:rFonts w:ascii="Times New Roman" w:hAnsi="Times New Roman"/>
          <w:lang w:eastAsia="x-none"/>
        </w:rPr>
        <w:t>. Indeed, many machine learning applications have focused on camera traps in ecology and environmental sciences (</w:t>
      </w:r>
      <w:r w:rsidR="004F7D9A" w:rsidRPr="001B556D">
        <w:rPr>
          <w:rFonts w:ascii="Times New Roman" w:hAnsi="Times New Roman"/>
          <w:lang w:eastAsia="x-none"/>
        </w:rPr>
        <w:fldChar w:fldCharType="begin">
          <w:fldData xml:space="preserve">PEVuZE5vdGU+PENpdGU+PEF1dGhvcj5DYXJhdmFnZ2k8L0F1dGhvcj48WWVhcj4yMDE3PC9ZZWFy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DYXJhdmFnZ2k8L0F1dGhvcj48WWVhcj4yMDE3PC9ZZWFy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Caravaggi</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7</w:t>
      </w:r>
      <w:r w:rsidR="004F7D9A" w:rsidRPr="001B556D">
        <w:rPr>
          <w:rFonts w:ascii="Times New Roman" w:hAnsi="Times New Roman"/>
          <w:lang w:eastAsia="x-none"/>
        </w:rPr>
        <w:fldChar w:fldCharType="end"/>
      </w:r>
      <w:r w:rsidRPr="001B556D">
        <w:rPr>
          <w:rFonts w:ascii="Times New Roman" w:hAnsi="Times New Roman"/>
          <w:lang w:eastAsia="x-none"/>
        </w:rPr>
        <w:t>), along with the dedicated book titled “Camera traps: wildlife management and research” (</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Meek&lt;/Author&gt;&lt;Year&gt;2014&lt;/Year&gt;&lt;RecNum&gt;27&lt;/RecNum&gt;&lt;DisplayText&gt;Meek&lt;style face="italic"&gt; et al.&lt;/style&gt;, 2014&lt;/DisplayText&gt;&lt;record&gt;&lt;rec-number&gt;27&lt;/rec-number&gt;&lt;foreign-keys&gt;&lt;key app="EN" db-id="std0vfss4f2as9eps9f59s0xd20vpsea9vp2" timestamp="1628422563"&gt;27&lt;/key&gt;&lt;/foreign-keys&gt;&lt;ref-type name="Book"&gt;6&lt;/ref-type&gt;&lt;contributors&gt;&lt;authors&gt;&lt;author&gt;Meek, Paul editor&lt;/author&gt;&lt;author&gt;Fleming, Peter editor&lt;/author&gt;&lt;author&gt;Ballard, Guy editor&lt;/author&gt;&lt;author&gt;Banks, Peter editor&lt;/author&gt;&lt;author&gt;Claridge, Andrew W. editor&lt;/author&gt;&lt;author&gt;Sanderson, Jim editor&lt;/author&gt;&lt;author&gt;Swann, Don editor&lt;/author&gt;&lt;/authors&gt;&lt;/contributors&gt;&lt;titles&gt;&lt;title&gt;Camera trapping : wildlife management and research&lt;/title&gt;&lt;/titles&gt;&lt;keywords&gt;&lt;keyword&gt;Hunting Equipment and supplies.&lt;/keyword&gt;&lt;keyword&gt;Photography in wildlife monitoring Australia.&lt;/keyword&gt;&lt;keyword&gt;Scouting cameras.&lt;/keyword&gt;&lt;keyword&gt;Wildlife management Australia.&lt;/keyword&gt;&lt;/keywords&gt;&lt;dates&gt;&lt;year&gt;2014&lt;/year&gt;&lt;/dates&gt;&lt;isbn&gt;9781486300396&amp;#xD;1486300391&lt;/isbn&gt;&lt;accession-num&gt;(OCoLC)882414855 (OCoLC)885298731&lt;/accession-num&gt;&lt;call-num&gt;799.2028 23&amp;#xD;British Library HMNTS YD.2015.b.340&lt;/call-num&gt;&lt;urls&gt;&lt;/urls&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Meek</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4</w:t>
      </w:r>
      <w:r w:rsidR="004F7D9A" w:rsidRPr="001B556D">
        <w:rPr>
          <w:rFonts w:ascii="Times New Roman" w:hAnsi="Times New Roman"/>
          <w:lang w:eastAsia="x-none"/>
        </w:rPr>
        <w:fldChar w:fldCharType="end"/>
      </w:r>
      <w:r w:rsidRPr="001B556D">
        <w:rPr>
          <w:rFonts w:ascii="Times New Roman" w:hAnsi="Times New Roman"/>
          <w:lang w:eastAsia="x-none"/>
        </w:rPr>
        <w:t xml:space="preserve">). </w:t>
      </w:r>
      <w:r w:rsidR="00660752">
        <w:rPr>
          <w:rFonts w:ascii="Times New Roman" w:hAnsi="Times New Roman"/>
          <w:lang w:eastAsia="x-none"/>
        </w:rPr>
        <w:t>Notably,</w:t>
      </w:r>
      <w:r w:rsidR="000744F2" w:rsidRPr="001B556D">
        <w:rPr>
          <w:rFonts w:ascii="Times New Roman" w:hAnsi="Times New Roman"/>
          <w:lang w:eastAsia="x-none"/>
        </w:rPr>
        <w:t xml:space="preserve"> a combined total </w:t>
      </w:r>
      <w:r w:rsidR="00CE16CF" w:rsidRPr="001B556D">
        <w:rPr>
          <w:rFonts w:ascii="Times New Roman" w:hAnsi="Times New Roman"/>
          <w:lang w:eastAsia="x-none"/>
        </w:rPr>
        <w:t>of the usage of hand cameras</w:t>
      </w:r>
      <w:r w:rsidR="00AC1107" w:rsidRPr="001B556D">
        <w:rPr>
          <w:rFonts w:ascii="Times New Roman" w:hAnsi="Times New Roman"/>
          <w:lang w:eastAsia="x-none"/>
        </w:rPr>
        <w:t xml:space="preserve"> (including mobile phones)</w:t>
      </w:r>
      <w:r w:rsidR="00CE16CF" w:rsidRPr="001B556D">
        <w:rPr>
          <w:rFonts w:ascii="Times New Roman" w:hAnsi="Times New Roman"/>
          <w:lang w:eastAsia="x-none"/>
        </w:rPr>
        <w:t xml:space="preserve"> and </w:t>
      </w:r>
      <w:r w:rsidR="00645338">
        <w:rPr>
          <w:rFonts w:ascii="Times New Roman" w:hAnsi="Times New Roman"/>
          <w:lang w:eastAsia="x-none"/>
        </w:rPr>
        <w:t>aerial</w:t>
      </w:r>
      <w:r w:rsidR="00645338" w:rsidRPr="001B556D">
        <w:rPr>
          <w:rFonts w:ascii="Times New Roman" w:hAnsi="Times New Roman"/>
          <w:lang w:eastAsia="x-none"/>
        </w:rPr>
        <w:t xml:space="preserve"> </w:t>
      </w:r>
      <w:r w:rsidR="00CE16CF" w:rsidRPr="001B556D">
        <w:rPr>
          <w:rFonts w:ascii="Times New Roman" w:hAnsi="Times New Roman"/>
          <w:lang w:eastAsia="x-none"/>
        </w:rPr>
        <w:t xml:space="preserve">(drone) </w:t>
      </w:r>
      <w:r w:rsidR="00FF2948">
        <w:rPr>
          <w:rFonts w:ascii="Times New Roman" w:hAnsi="Times New Roman"/>
          <w:lang w:eastAsia="x-none"/>
        </w:rPr>
        <w:t xml:space="preserve">wildlife </w:t>
      </w:r>
      <w:r w:rsidR="00CE16CF" w:rsidRPr="001B556D">
        <w:rPr>
          <w:rFonts w:ascii="Times New Roman" w:hAnsi="Times New Roman"/>
          <w:lang w:eastAsia="x-none"/>
        </w:rPr>
        <w:t xml:space="preserve">images were nearly as high as </w:t>
      </w:r>
      <w:r w:rsidR="007F118C" w:rsidRPr="001B556D">
        <w:rPr>
          <w:rFonts w:ascii="Times New Roman" w:hAnsi="Times New Roman"/>
          <w:lang w:eastAsia="x-none"/>
        </w:rPr>
        <w:t>that of fixed cameras</w:t>
      </w:r>
      <w:r w:rsidR="002C0DCD" w:rsidRPr="001B556D">
        <w:rPr>
          <w:rFonts w:ascii="Times New Roman" w:hAnsi="Times New Roman"/>
          <w:lang w:eastAsia="x-none"/>
        </w:rPr>
        <w:t xml:space="preserve"> (85 vs. 99 studies)</w:t>
      </w:r>
      <w:r w:rsidR="00FD12E4" w:rsidRPr="001B556D">
        <w:rPr>
          <w:rFonts w:ascii="Times New Roman" w:hAnsi="Times New Roman"/>
          <w:lang w:eastAsia="x-none"/>
        </w:rPr>
        <w:t xml:space="preserve">. </w:t>
      </w:r>
      <w:r w:rsidR="00810EBE" w:rsidRPr="001B556D">
        <w:rPr>
          <w:rFonts w:ascii="Times New Roman" w:hAnsi="Times New Roman"/>
          <w:lang w:eastAsia="x-none"/>
        </w:rPr>
        <w:t xml:space="preserve">However, </w:t>
      </w:r>
      <w:r w:rsidR="008D4672" w:rsidRPr="001B556D">
        <w:rPr>
          <w:rFonts w:ascii="Times New Roman" w:hAnsi="Times New Roman"/>
          <w:lang w:eastAsia="x-none"/>
        </w:rPr>
        <w:t xml:space="preserve">the use of </w:t>
      </w:r>
      <w:r w:rsidR="0006303E">
        <w:rPr>
          <w:rFonts w:ascii="Times New Roman" w:hAnsi="Times New Roman"/>
          <w:lang w:eastAsia="x-none"/>
        </w:rPr>
        <w:t xml:space="preserve">the </w:t>
      </w:r>
      <w:r w:rsidR="008D4672" w:rsidRPr="001B556D">
        <w:rPr>
          <w:rFonts w:ascii="Times New Roman" w:hAnsi="Times New Roman"/>
          <w:lang w:eastAsia="x-none"/>
        </w:rPr>
        <w:t>fixed camera (especially camera traps) has been increasing rapidly</w:t>
      </w:r>
      <w:r w:rsidR="0006303E">
        <w:rPr>
          <w:rFonts w:ascii="Times New Roman" w:hAnsi="Times New Roman"/>
          <w:lang w:eastAsia="x-none"/>
        </w:rPr>
        <w:t>,</w:t>
      </w:r>
      <w:r w:rsidR="008D4672" w:rsidRPr="001B556D">
        <w:rPr>
          <w:rFonts w:ascii="Times New Roman" w:hAnsi="Times New Roman"/>
          <w:lang w:eastAsia="x-none"/>
        </w:rPr>
        <w:t xml:space="preserve"> and this trend is likely to continue</w:t>
      </w:r>
      <w:r w:rsidR="007D3517" w:rsidRPr="001B556D">
        <w:rPr>
          <w:rFonts w:ascii="Times New Roman" w:hAnsi="Times New Roman"/>
          <w:lang w:eastAsia="x-none"/>
        </w:rPr>
        <w:t xml:space="preserve"> (Fig. 2 B</w:t>
      </w:r>
      <w:r w:rsidR="00FF2948">
        <w:rPr>
          <w:rFonts w:ascii="Times New Roman" w:hAnsi="Times New Roman"/>
          <w:lang w:eastAsia="x-none"/>
        </w:rPr>
        <w:t xml:space="preserve">; tailing off in 2021 is caused by our survey not capturing all images from that year, as </w:t>
      </w:r>
      <w:r w:rsidR="005B7453">
        <w:rPr>
          <w:rFonts w:ascii="Times New Roman" w:hAnsi="Times New Roman"/>
          <w:lang w:eastAsia="x-none"/>
        </w:rPr>
        <w:t xml:space="preserve">literature </w:t>
      </w:r>
      <w:r w:rsidR="00FF2948">
        <w:rPr>
          <w:rFonts w:ascii="Times New Roman" w:hAnsi="Times New Roman"/>
          <w:lang w:eastAsia="x-none"/>
        </w:rPr>
        <w:t>searches were run in October</w:t>
      </w:r>
      <w:r w:rsidR="005B7453">
        <w:rPr>
          <w:rFonts w:ascii="Times New Roman" w:hAnsi="Times New Roman"/>
          <w:lang w:eastAsia="x-none"/>
        </w:rPr>
        <w:t xml:space="preserve"> 2021</w:t>
      </w:r>
      <w:r w:rsidR="007D3517" w:rsidRPr="001B556D">
        <w:rPr>
          <w:rFonts w:ascii="Times New Roman" w:hAnsi="Times New Roman"/>
          <w:lang w:eastAsia="x-none"/>
        </w:rPr>
        <w:t>)</w:t>
      </w:r>
      <w:r w:rsidR="008D4672" w:rsidRPr="001B556D">
        <w:rPr>
          <w:rFonts w:ascii="Times New Roman" w:hAnsi="Times New Roman"/>
          <w:lang w:eastAsia="x-none"/>
        </w:rPr>
        <w:t xml:space="preserve">. </w:t>
      </w:r>
    </w:p>
    <w:p w14:paraId="2DB38035" w14:textId="77777777" w:rsidR="00B76768" w:rsidRPr="001B556D" w:rsidRDefault="00B76768" w:rsidP="00CC4CF6">
      <w:pPr>
        <w:spacing w:line="480" w:lineRule="auto"/>
        <w:rPr>
          <w:rFonts w:ascii="Times New Roman" w:hAnsi="Times New Roman"/>
          <w:lang w:eastAsia="x-none"/>
        </w:rPr>
      </w:pPr>
    </w:p>
    <w:p w14:paraId="5DE44AF4" w14:textId="2FEB2E91" w:rsidR="00EE7C6F" w:rsidRPr="001B556D" w:rsidRDefault="00EE7C6F" w:rsidP="00EE7C6F">
      <w:pPr>
        <w:pStyle w:val="Heading2"/>
      </w:pPr>
      <w:r w:rsidRPr="001B556D">
        <w:t>4.</w:t>
      </w:r>
      <w:r w:rsidR="00B058C3" w:rsidRPr="001B556D">
        <w:t>2</w:t>
      </w:r>
      <w:r w:rsidRPr="001B556D">
        <w:t xml:space="preserve"> | </w:t>
      </w:r>
      <w:r w:rsidR="00B058C3" w:rsidRPr="001B556D">
        <w:t>Algorithms and outcomes</w:t>
      </w:r>
    </w:p>
    <w:p w14:paraId="60EB32E6" w14:textId="5A645311" w:rsidR="000050E5" w:rsidRPr="001B556D" w:rsidRDefault="003426B9" w:rsidP="001D6F56">
      <w:pPr>
        <w:spacing w:line="480" w:lineRule="auto"/>
        <w:rPr>
          <w:rFonts w:ascii="Times New Roman" w:hAnsi="Times New Roman"/>
          <w:lang w:eastAsia="x-none"/>
        </w:rPr>
      </w:pPr>
      <w:r>
        <w:rPr>
          <w:rFonts w:ascii="Times New Roman" w:hAnsi="Times New Roman"/>
          <w:lang w:eastAsia="x-none"/>
        </w:rPr>
        <w:t xml:space="preserve">Most </w:t>
      </w:r>
      <w:r w:rsidR="0093209F">
        <w:rPr>
          <w:rFonts w:ascii="Times New Roman" w:hAnsi="Times New Roman"/>
          <w:lang w:eastAsia="x-none"/>
        </w:rPr>
        <w:t>(</w:t>
      </w:r>
      <w:r w:rsidR="0093209F">
        <w:rPr>
          <w:lang w:eastAsia="x-none"/>
        </w:rPr>
        <w:t>∼</w:t>
      </w:r>
      <w:r w:rsidR="0093209F">
        <w:rPr>
          <w:rFonts w:ascii="Times New Roman" w:hAnsi="Times New Roman"/>
          <w:lang w:eastAsia="x-none"/>
        </w:rPr>
        <w:t xml:space="preserve">92%) algorithms </w:t>
      </w:r>
      <w:r w:rsidR="005B7453">
        <w:rPr>
          <w:rFonts w:ascii="Times New Roman" w:hAnsi="Times New Roman"/>
          <w:lang w:eastAsia="x-none"/>
        </w:rPr>
        <w:t>applied</w:t>
      </w:r>
      <w:r w:rsidR="005B7453" w:rsidRPr="001B556D">
        <w:rPr>
          <w:rFonts w:ascii="Times New Roman" w:hAnsi="Times New Roman"/>
          <w:lang w:eastAsia="x-none"/>
        </w:rPr>
        <w:t xml:space="preserve"> </w:t>
      </w:r>
      <w:r w:rsidR="0093209F" w:rsidRPr="001B556D">
        <w:rPr>
          <w:rFonts w:ascii="Times New Roman" w:hAnsi="Times New Roman"/>
          <w:lang w:eastAsia="x-none"/>
        </w:rPr>
        <w:t xml:space="preserve">a neural network </w:t>
      </w:r>
      <w:r w:rsidR="0093209F">
        <w:rPr>
          <w:rFonts w:ascii="Times New Roman" w:hAnsi="Times New Roman"/>
          <w:lang w:eastAsia="x-none"/>
        </w:rPr>
        <w:t>approach</w:t>
      </w:r>
      <w:r w:rsidR="0093209F" w:rsidRPr="001B556D">
        <w:rPr>
          <w:rFonts w:ascii="Times New Roman" w:hAnsi="Times New Roman"/>
          <w:lang w:eastAsia="x-none"/>
        </w:rPr>
        <w:t xml:space="preserve"> to classify or recognise animals</w:t>
      </w:r>
      <w:r w:rsidR="004E6223" w:rsidRPr="001B556D">
        <w:rPr>
          <w:rFonts w:ascii="Times New Roman" w:hAnsi="Times New Roman"/>
          <w:lang w:eastAsia="x-none"/>
        </w:rPr>
        <w:t xml:space="preserve">. </w:t>
      </w:r>
      <w:r w:rsidR="00985DB8" w:rsidRPr="001B556D">
        <w:rPr>
          <w:rFonts w:ascii="Times New Roman" w:hAnsi="Times New Roman"/>
          <w:lang w:eastAsia="x-none"/>
        </w:rPr>
        <w:t>Neural network</w:t>
      </w:r>
      <w:r w:rsidR="00B459CF" w:rsidRPr="001B556D">
        <w:rPr>
          <w:rFonts w:ascii="Times New Roman" w:hAnsi="Times New Roman"/>
          <w:lang w:eastAsia="x-none"/>
        </w:rPr>
        <w:t xml:space="preserve">s or deep learning algorithms were used </w:t>
      </w:r>
      <w:r w:rsidR="002A4D91" w:rsidRPr="001B556D">
        <w:rPr>
          <w:rFonts w:ascii="Times New Roman" w:hAnsi="Times New Roman"/>
          <w:lang w:eastAsia="x-none"/>
        </w:rPr>
        <w:t xml:space="preserve">for all </w:t>
      </w:r>
      <w:r w:rsidR="00602B1B" w:rsidRPr="001B556D">
        <w:rPr>
          <w:rFonts w:ascii="Times New Roman" w:hAnsi="Times New Roman"/>
          <w:lang w:eastAsia="x-none"/>
        </w:rPr>
        <w:t xml:space="preserve">six </w:t>
      </w:r>
      <w:r w:rsidR="00A45BD2" w:rsidRPr="001B556D">
        <w:rPr>
          <w:rFonts w:ascii="Times New Roman" w:hAnsi="Times New Roman"/>
          <w:lang w:eastAsia="x-none"/>
        </w:rPr>
        <w:t>different tasks</w:t>
      </w:r>
      <w:r w:rsidR="00F24C36" w:rsidRPr="001B556D">
        <w:rPr>
          <w:rFonts w:ascii="Times New Roman" w:hAnsi="Times New Roman"/>
          <w:lang w:eastAsia="x-none"/>
        </w:rPr>
        <w:t>:</w:t>
      </w:r>
      <w:r w:rsidR="007B63D4" w:rsidRPr="001B556D">
        <w:rPr>
          <w:rFonts w:ascii="Times New Roman" w:hAnsi="Times New Roman"/>
          <w:lang w:eastAsia="x-none"/>
        </w:rPr>
        <w:t xml:space="preserve"> 1) </w:t>
      </w:r>
      <w:r w:rsidR="008F5F47" w:rsidRPr="001B556D">
        <w:rPr>
          <w:rFonts w:ascii="Times New Roman" w:hAnsi="Times New Roman"/>
          <w:lang w:eastAsia="x-none"/>
        </w:rPr>
        <w:t>species</w:t>
      </w:r>
      <w:r w:rsidR="00573940">
        <w:rPr>
          <w:rFonts w:ascii="Times New Roman" w:hAnsi="Times New Roman"/>
          <w:lang w:eastAsia="x-none"/>
        </w:rPr>
        <w:t>’</w:t>
      </w:r>
      <w:r w:rsidR="008F5F47" w:rsidRPr="001B556D">
        <w:rPr>
          <w:rFonts w:ascii="Times New Roman" w:hAnsi="Times New Roman"/>
          <w:lang w:eastAsia="x-none"/>
        </w:rPr>
        <w:t xml:space="preserve"> </w:t>
      </w:r>
      <w:r w:rsidR="004C2D0E" w:rsidRPr="001B556D">
        <w:rPr>
          <w:rFonts w:ascii="Times New Roman" w:hAnsi="Times New Roman"/>
          <w:lang w:eastAsia="x-none"/>
        </w:rPr>
        <w:t>recognition</w:t>
      </w:r>
      <w:r w:rsidR="008F5F47" w:rsidRPr="001B556D">
        <w:rPr>
          <w:rFonts w:ascii="Times New Roman" w:hAnsi="Times New Roman"/>
          <w:lang w:eastAsia="x-none"/>
        </w:rPr>
        <w:t xml:space="preserve">/classification, </w:t>
      </w:r>
      <w:r w:rsidR="004C2D0E" w:rsidRPr="001B556D">
        <w:rPr>
          <w:rFonts w:ascii="Times New Roman" w:hAnsi="Times New Roman"/>
          <w:lang w:eastAsia="x-none"/>
        </w:rPr>
        <w:t xml:space="preserve">2) individual recognition, 3) </w:t>
      </w:r>
      <w:r w:rsidR="00C6009C" w:rsidRPr="001B556D">
        <w:rPr>
          <w:rFonts w:ascii="Times New Roman" w:hAnsi="Times New Roman"/>
          <w:lang w:eastAsia="x-none"/>
        </w:rPr>
        <w:t xml:space="preserve">counting number of individuals, 4) </w:t>
      </w:r>
      <w:r w:rsidR="00573940">
        <w:rPr>
          <w:rFonts w:ascii="Times New Roman" w:hAnsi="Times New Roman"/>
          <w:lang w:eastAsia="x-none"/>
        </w:rPr>
        <w:t>tracking</w:t>
      </w:r>
      <w:r w:rsidR="00573940" w:rsidRPr="001B556D">
        <w:rPr>
          <w:rFonts w:ascii="Times New Roman" w:hAnsi="Times New Roman"/>
          <w:lang w:eastAsia="x-none"/>
        </w:rPr>
        <w:t xml:space="preserve"> </w:t>
      </w:r>
      <w:r w:rsidR="008C731B" w:rsidRPr="001B556D">
        <w:rPr>
          <w:rFonts w:ascii="Times New Roman" w:hAnsi="Times New Roman"/>
          <w:lang w:eastAsia="x-none"/>
        </w:rPr>
        <w:t>individuals</w:t>
      </w:r>
      <w:r w:rsidR="00AF662D" w:rsidRPr="001B556D">
        <w:rPr>
          <w:rFonts w:ascii="Times New Roman" w:hAnsi="Times New Roman"/>
          <w:lang w:eastAsia="x-none"/>
        </w:rPr>
        <w:t xml:space="preserve">, 5) </w:t>
      </w:r>
      <w:r w:rsidR="00EC16A4" w:rsidRPr="001B556D">
        <w:rPr>
          <w:rFonts w:ascii="Times New Roman" w:hAnsi="Times New Roman"/>
          <w:lang w:eastAsia="x-none"/>
        </w:rPr>
        <w:t xml:space="preserve">detecting behaviour </w:t>
      </w:r>
      <w:r w:rsidR="006911BB" w:rsidRPr="001B556D">
        <w:rPr>
          <w:rFonts w:ascii="Times New Roman" w:hAnsi="Times New Roman"/>
          <w:lang w:eastAsia="x-none"/>
        </w:rPr>
        <w:t xml:space="preserve">at </w:t>
      </w:r>
      <w:r w:rsidR="00BC5E3E" w:rsidRPr="001B556D">
        <w:rPr>
          <w:rFonts w:ascii="Times New Roman" w:hAnsi="Times New Roman"/>
          <w:lang w:eastAsia="x-none"/>
        </w:rPr>
        <w:t xml:space="preserve">a given time and 6) classifying </w:t>
      </w:r>
      <w:r w:rsidR="008C731B" w:rsidRPr="001B556D">
        <w:rPr>
          <w:rFonts w:ascii="Times New Roman" w:hAnsi="Times New Roman"/>
          <w:lang w:eastAsia="x-none"/>
        </w:rPr>
        <w:t>behaviours</w:t>
      </w:r>
      <w:r w:rsidR="00BC5E3E" w:rsidRPr="001B556D">
        <w:rPr>
          <w:rFonts w:ascii="Times New Roman" w:hAnsi="Times New Roman"/>
          <w:lang w:eastAsia="x-none"/>
        </w:rPr>
        <w:t xml:space="preserve"> over time</w:t>
      </w:r>
      <w:r w:rsidR="004C2D0E" w:rsidRPr="001B556D">
        <w:rPr>
          <w:rFonts w:ascii="Times New Roman" w:hAnsi="Times New Roman"/>
          <w:lang w:eastAsia="x-none"/>
        </w:rPr>
        <w:t xml:space="preserve"> </w:t>
      </w:r>
      <w:r w:rsidR="007B63D4" w:rsidRPr="001B556D">
        <w:rPr>
          <w:rFonts w:ascii="Times New Roman" w:hAnsi="Times New Roman"/>
          <w:lang w:eastAsia="x-none"/>
        </w:rPr>
        <w:t>(in order of the usage</w:t>
      </w:r>
      <w:r w:rsidR="00214478" w:rsidRPr="001B556D">
        <w:rPr>
          <w:rFonts w:ascii="Times New Roman" w:hAnsi="Times New Roman"/>
          <w:lang w:eastAsia="x-none"/>
        </w:rPr>
        <w:t xml:space="preserve">; </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Nazir&lt;/Author&gt;&lt;Year&gt;2021&lt;/Year&gt;&lt;RecNum&gt;103&lt;/RecNum&gt;&lt;DisplayText&gt;Nazir &amp;amp; Kaleem, 2021&lt;/DisplayText&gt;&lt;record&gt;&lt;rec-number&gt;103&lt;/rec-number&gt;&lt;foreign-keys&gt;&lt;key app="EN" db-id="std0vfss4f2as9eps9f59s0xd20vpsea9vp2" timestamp="1636870514"&gt;103&lt;/key&gt;&lt;/foreign-keys&gt;&lt;ref-type name="Journal Article"&gt;17&lt;/ref-type&gt;&lt;contributors&gt;&lt;authors&gt;&lt;author&gt;Nazir, S.&lt;/author&gt;&lt;author&gt;Kaleem, M.&lt;/author&gt;&lt;/authors&gt;&lt;/contributors&gt;&lt;auth-address&gt;Glasgow Caledonian Univ, Sch Comp Engn &amp;amp; Built Environm, Glasgow, Lanark, Scotland&amp;#xD;COMSATS Univ, Dept Elect &amp;amp; Comp Engn, Islamabad, Pakistan&lt;/auth-address&gt;&lt;titles&gt;&lt;title&gt;Advances in image acquisition and processing technologies transforming animal ecological studies&lt;/title&gt;&lt;secondary-title&gt;Ecological Informatics&lt;/secondary-title&gt;&lt;alt-title&gt;Ecol Inform&lt;/alt-title&gt;&lt;/titles&gt;&lt;periodical&gt;&lt;full-title&gt;Ecological Informatics&lt;/full-title&gt;&lt;abbr-1&gt;Ecol Inform&lt;/abbr-1&gt;&lt;/periodical&gt;&lt;alt-periodical&gt;&lt;full-title&gt;Ecological Informatics&lt;/full-title&gt;&lt;abbr-1&gt;Ecol Inform&lt;/abbr-1&gt;&lt;/alt-periodical&gt;&lt;volume&gt;61&lt;/volume&gt;&lt;keywords&gt;&lt;keyword&gt;animal behaviour&lt;/keyword&gt;&lt;keyword&gt;big data&lt;/keyword&gt;&lt;keyword&gt;computer vision&lt;/keyword&gt;&lt;keyword&gt;deep learning&lt;/keyword&gt;&lt;keyword&gt;image processing&lt;/keyword&gt;&lt;keyword&gt;population monitoring&lt;/keyword&gt;&lt;keyword&gt;drone&lt;/keyword&gt;&lt;keyword&gt;robot&lt;/keyword&gt;&lt;/keywords&gt;&lt;dates&gt;&lt;year&gt;2021&lt;/year&gt;&lt;pub-dates&gt;&lt;date&gt;Mar&lt;/date&gt;&lt;/pub-dates&gt;&lt;/dates&gt;&lt;isbn&gt;1574-9541&lt;/isbn&gt;&lt;accession-num&gt;WOS:000626676100003&lt;/accession-num&gt;&lt;urls&gt;&lt;related-urls&gt;&lt;url&gt;&amp;lt;Go to ISI&amp;gt;://WOS:000626676100003&lt;/url&gt;&lt;/related-urls&gt;&lt;/urls&gt;&lt;electronic-resource-num&gt;ARTN 101212&amp;#xD;10.1016/j.ecoinf.2021.101212&lt;/electronic-resource-num&gt;&lt;language&gt;English&lt;/language&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Nazir &amp; Kaleem, 2021</w:t>
      </w:r>
      <w:r w:rsidR="004F7D9A" w:rsidRPr="001B556D">
        <w:rPr>
          <w:rFonts w:ascii="Times New Roman" w:hAnsi="Times New Roman"/>
          <w:lang w:eastAsia="x-none"/>
        </w:rPr>
        <w:fldChar w:fldCharType="end"/>
      </w:r>
      <w:r w:rsidR="007B63D4" w:rsidRPr="001B556D">
        <w:rPr>
          <w:rFonts w:ascii="Times New Roman" w:hAnsi="Times New Roman"/>
          <w:lang w:eastAsia="x-none"/>
        </w:rPr>
        <w:t>)</w:t>
      </w:r>
      <w:r w:rsidR="00A45BD2" w:rsidRPr="001B556D">
        <w:rPr>
          <w:rFonts w:ascii="Times New Roman" w:hAnsi="Times New Roman"/>
          <w:lang w:eastAsia="x-none"/>
        </w:rPr>
        <w:t xml:space="preserve">. </w:t>
      </w:r>
      <w:r w:rsidR="00B91C05" w:rsidRPr="001B556D">
        <w:rPr>
          <w:rFonts w:ascii="Times New Roman" w:hAnsi="Times New Roman"/>
          <w:lang w:eastAsia="x-none"/>
        </w:rPr>
        <w:t>On the other hand,</w:t>
      </w:r>
      <w:r w:rsidR="00934981" w:rsidRPr="001B556D">
        <w:rPr>
          <w:rFonts w:ascii="Times New Roman" w:hAnsi="Times New Roman"/>
          <w:lang w:eastAsia="x-none"/>
        </w:rPr>
        <w:t xml:space="preserve"> the use of </w:t>
      </w:r>
      <w:r w:rsidR="00142047">
        <w:rPr>
          <w:rFonts w:ascii="Times New Roman" w:hAnsi="Times New Roman"/>
          <w:lang w:eastAsia="x-none"/>
        </w:rPr>
        <w:t>the other</w:t>
      </w:r>
      <w:r w:rsidR="00934981" w:rsidRPr="001B556D">
        <w:rPr>
          <w:rFonts w:ascii="Times New Roman" w:hAnsi="Times New Roman"/>
          <w:lang w:eastAsia="x-none"/>
        </w:rPr>
        <w:t xml:space="preserve"> machine learning algorithms</w:t>
      </w:r>
      <w:r w:rsidR="009054B2" w:rsidRPr="001B556D">
        <w:rPr>
          <w:rFonts w:ascii="Times New Roman" w:hAnsi="Times New Roman"/>
          <w:lang w:eastAsia="x-none"/>
        </w:rPr>
        <w:t xml:space="preserve"> </w:t>
      </w:r>
      <w:r w:rsidR="00573940">
        <w:rPr>
          <w:rFonts w:ascii="Times New Roman" w:hAnsi="Times New Roman"/>
          <w:lang w:eastAsia="x-none"/>
        </w:rPr>
        <w:t>was</w:t>
      </w:r>
      <w:r w:rsidR="00573940" w:rsidRPr="001B556D">
        <w:rPr>
          <w:rFonts w:ascii="Times New Roman" w:hAnsi="Times New Roman"/>
          <w:lang w:eastAsia="x-none"/>
        </w:rPr>
        <w:t xml:space="preserve"> </w:t>
      </w:r>
      <w:r w:rsidR="001E57D6" w:rsidRPr="001B556D">
        <w:rPr>
          <w:rFonts w:ascii="Times New Roman" w:hAnsi="Times New Roman"/>
          <w:lang w:eastAsia="x-none"/>
        </w:rPr>
        <w:t>limited</w:t>
      </w:r>
      <w:r w:rsidR="00455CB2">
        <w:rPr>
          <w:rFonts w:ascii="Times New Roman" w:hAnsi="Times New Roman"/>
          <w:lang w:eastAsia="x-none"/>
        </w:rPr>
        <w:t>,</w:t>
      </w:r>
      <w:r w:rsidR="006C4ECE" w:rsidRPr="001B556D">
        <w:rPr>
          <w:rFonts w:ascii="Times New Roman" w:hAnsi="Times New Roman"/>
          <w:lang w:eastAsia="x-none"/>
        </w:rPr>
        <w:t xml:space="preserve"> with the second most popular, supporting vector machines</w:t>
      </w:r>
      <w:r w:rsidR="6AA93174" w:rsidRPr="001B556D">
        <w:rPr>
          <w:rFonts w:ascii="Times New Roman" w:hAnsi="Times New Roman"/>
          <w:lang w:eastAsia="x-none"/>
        </w:rPr>
        <w:t>,</w:t>
      </w:r>
      <w:r w:rsidR="006C4ECE" w:rsidRPr="001B556D">
        <w:rPr>
          <w:rFonts w:ascii="Times New Roman" w:hAnsi="Times New Roman"/>
          <w:lang w:eastAsia="x-none"/>
        </w:rPr>
        <w:t xml:space="preserve"> only </w:t>
      </w:r>
      <w:r w:rsidR="005B7453">
        <w:rPr>
          <w:rFonts w:ascii="Times New Roman" w:hAnsi="Times New Roman"/>
          <w:lang w:eastAsia="x-none"/>
        </w:rPr>
        <w:t>found</w:t>
      </w:r>
      <w:r w:rsidR="005B7453" w:rsidRPr="001B556D">
        <w:rPr>
          <w:rFonts w:ascii="Times New Roman" w:hAnsi="Times New Roman"/>
          <w:lang w:eastAsia="x-none"/>
        </w:rPr>
        <w:t xml:space="preserve"> </w:t>
      </w:r>
      <w:r w:rsidR="006C4ECE" w:rsidRPr="001B556D">
        <w:rPr>
          <w:rFonts w:ascii="Times New Roman" w:hAnsi="Times New Roman"/>
          <w:lang w:eastAsia="x-none"/>
        </w:rPr>
        <w:t xml:space="preserve">in </w:t>
      </w:r>
      <w:r w:rsidR="005F0E76" w:rsidRPr="001B556D">
        <w:rPr>
          <w:rFonts w:ascii="Times New Roman" w:hAnsi="Times New Roman"/>
          <w:lang w:eastAsia="x-none"/>
        </w:rPr>
        <w:t xml:space="preserve">30 </w:t>
      </w:r>
      <w:r w:rsidR="0BBE49BA" w:rsidRPr="001B556D">
        <w:rPr>
          <w:rFonts w:ascii="Times New Roman" w:hAnsi="Times New Roman"/>
          <w:lang w:eastAsia="x-none"/>
        </w:rPr>
        <w:t xml:space="preserve">studies </w:t>
      </w:r>
      <w:r w:rsidR="00BB7703" w:rsidRPr="001B556D">
        <w:rPr>
          <w:rFonts w:ascii="Times New Roman" w:hAnsi="Times New Roman"/>
          <w:lang w:eastAsia="x-none"/>
        </w:rPr>
        <w:t xml:space="preserve">(Fig </w:t>
      </w:r>
      <w:r w:rsidR="00BB7703" w:rsidRPr="001B556D">
        <w:rPr>
          <w:rFonts w:ascii="Times New Roman" w:hAnsi="Times New Roman"/>
        </w:rPr>
        <w:t>3</w:t>
      </w:r>
      <w:r w:rsidR="00BB7703" w:rsidRPr="001B556D">
        <w:rPr>
          <w:rFonts w:ascii="Times New Roman" w:hAnsi="Times New Roman"/>
          <w:lang w:eastAsia="x-none"/>
        </w:rPr>
        <w:t xml:space="preserve">A). </w:t>
      </w:r>
      <w:r w:rsidR="00EE58B5" w:rsidRPr="001B556D">
        <w:rPr>
          <w:rFonts w:ascii="Times New Roman" w:hAnsi="Times New Roman"/>
          <w:lang w:eastAsia="x-none"/>
        </w:rPr>
        <w:t xml:space="preserve">However, </w:t>
      </w:r>
      <w:r w:rsidR="00E4025F" w:rsidRPr="001B556D">
        <w:rPr>
          <w:rFonts w:ascii="Times New Roman" w:hAnsi="Times New Roman"/>
          <w:lang w:eastAsia="x-none"/>
        </w:rPr>
        <w:t>the observed dominance</w:t>
      </w:r>
      <w:r w:rsidR="5A68E6AB" w:rsidRPr="001B556D">
        <w:rPr>
          <w:rFonts w:ascii="Times New Roman" w:hAnsi="Times New Roman"/>
          <w:lang w:eastAsia="x-none"/>
        </w:rPr>
        <w:t xml:space="preserve"> of the literature</w:t>
      </w:r>
      <w:r w:rsidR="00E4025F" w:rsidRPr="001B556D">
        <w:rPr>
          <w:rFonts w:ascii="Times New Roman" w:hAnsi="Times New Roman"/>
          <w:lang w:eastAsia="x-none"/>
        </w:rPr>
        <w:t xml:space="preserve"> by neural networks </w:t>
      </w:r>
      <w:r w:rsidR="00573940">
        <w:rPr>
          <w:rFonts w:ascii="Times New Roman" w:hAnsi="Times New Roman"/>
          <w:lang w:eastAsia="x-none"/>
        </w:rPr>
        <w:t>was</w:t>
      </w:r>
      <w:r w:rsidR="00573940" w:rsidRPr="001B556D">
        <w:rPr>
          <w:rFonts w:ascii="Times New Roman" w:hAnsi="Times New Roman"/>
          <w:lang w:eastAsia="x-none"/>
        </w:rPr>
        <w:t xml:space="preserve"> </w:t>
      </w:r>
      <w:r w:rsidR="00E4025F" w:rsidRPr="001B556D">
        <w:rPr>
          <w:rFonts w:ascii="Times New Roman" w:hAnsi="Times New Roman"/>
          <w:lang w:eastAsia="x-none"/>
        </w:rPr>
        <w:t>not surprising because</w:t>
      </w:r>
      <w:r w:rsidR="00EE58B5" w:rsidRPr="001B556D">
        <w:rPr>
          <w:rFonts w:ascii="Times New Roman" w:hAnsi="Times New Roman"/>
          <w:lang w:eastAsia="x-none"/>
        </w:rPr>
        <w:t xml:space="preserve"> the recent </w:t>
      </w:r>
      <w:r w:rsidR="00142047">
        <w:rPr>
          <w:rFonts w:ascii="Times New Roman" w:hAnsi="Times New Roman"/>
          <w:lang w:eastAsia="x-none"/>
        </w:rPr>
        <w:t>rise</w:t>
      </w:r>
      <w:r w:rsidR="00EE58B5" w:rsidRPr="001B556D">
        <w:rPr>
          <w:rFonts w:ascii="Times New Roman" w:hAnsi="Times New Roman"/>
          <w:lang w:eastAsia="x-none"/>
        </w:rPr>
        <w:t xml:space="preserve"> of machine learning </w:t>
      </w:r>
      <w:r w:rsidR="00573940">
        <w:rPr>
          <w:rFonts w:ascii="Times New Roman" w:hAnsi="Times New Roman"/>
          <w:lang w:eastAsia="x-none"/>
        </w:rPr>
        <w:t>was</w:t>
      </w:r>
      <w:r w:rsidR="00573940" w:rsidRPr="001B556D">
        <w:rPr>
          <w:rFonts w:ascii="Times New Roman" w:hAnsi="Times New Roman"/>
          <w:lang w:eastAsia="x-none"/>
        </w:rPr>
        <w:t xml:space="preserve"> </w:t>
      </w:r>
      <w:r w:rsidR="00EE58B5" w:rsidRPr="001B556D">
        <w:rPr>
          <w:rFonts w:ascii="Times New Roman" w:hAnsi="Times New Roman"/>
          <w:lang w:eastAsia="x-none"/>
        </w:rPr>
        <w:t>entirely du</w:t>
      </w:r>
      <w:r w:rsidR="00C47F94" w:rsidRPr="001B556D">
        <w:rPr>
          <w:rFonts w:ascii="Times New Roman" w:hAnsi="Times New Roman"/>
          <w:lang w:eastAsia="x-none"/>
        </w:rPr>
        <w:t xml:space="preserve">e to </w:t>
      </w:r>
      <w:r w:rsidR="00E41EA5" w:rsidRPr="001B556D">
        <w:rPr>
          <w:rFonts w:ascii="Times New Roman" w:hAnsi="Times New Roman"/>
          <w:lang w:eastAsia="x-none"/>
        </w:rPr>
        <w:t xml:space="preserve">the </w:t>
      </w:r>
      <w:r w:rsidR="00A0444C" w:rsidRPr="001B556D">
        <w:rPr>
          <w:rFonts w:ascii="Times New Roman" w:hAnsi="Times New Roman"/>
          <w:lang w:eastAsia="x-none"/>
        </w:rPr>
        <w:t>resurrection</w:t>
      </w:r>
      <w:r w:rsidR="00E41EA5" w:rsidRPr="001B556D">
        <w:rPr>
          <w:rFonts w:ascii="Times New Roman" w:hAnsi="Times New Roman"/>
          <w:lang w:eastAsia="x-none"/>
        </w:rPr>
        <w:t xml:space="preserve"> of </w:t>
      </w:r>
      <w:r w:rsidR="00A0444C" w:rsidRPr="001B556D">
        <w:rPr>
          <w:rFonts w:ascii="Times New Roman" w:hAnsi="Times New Roman"/>
          <w:lang w:eastAsia="x-none"/>
        </w:rPr>
        <w:t>neural network</w:t>
      </w:r>
      <w:r w:rsidR="00A009A5" w:rsidRPr="001B556D">
        <w:rPr>
          <w:rFonts w:ascii="Times New Roman" w:hAnsi="Times New Roman"/>
          <w:lang w:eastAsia="x-none"/>
        </w:rPr>
        <w:t>s</w:t>
      </w:r>
      <w:r w:rsidR="007F6F51" w:rsidRPr="001B556D">
        <w:rPr>
          <w:rFonts w:ascii="Times New Roman" w:hAnsi="Times New Roman"/>
          <w:lang w:eastAsia="x-none"/>
        </w:rPr>
        <w:t xml:space="preserve">, </w:t>
      </w:r>
      <w:r w:rsidR="00A55C14">
        <w:rPr>
          <w:rFonts w:ascii="Times New Roman" w:hAnsi="Times New Roman"/>
          <w:lang w:eastAsia="x-none"/>
        </w:rPr>
        <w:t>initially</w:t>
      </w:r>
      <w:r w:rsidR="007F6F51" w:rsidRPr="001B556D">
        <w:rPr>
          <w:rFonts w:ascii="Times New Roman" w:hAnsi="Times New Roman"/>
          <w:lang w:eastAsia="x-none"/>
        </w:rPr>
        <w:t xml:space="preserve"> p</w:t>
      </w:r>
      <w:r w:rsidR="007B552F" w:rsidRPr="001B556D">
        <w:rPr>
          <w:rFonts w:ascii="Times New Roman" w:hAnsi="Times New Roman"/>
          <w:lang w:eastAsia="x-none"/>
        </w:rPr>
        <w:t>roposed in 1943 (</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Mcculloch&lt;/Author&gt;&lt;Year&gt;1990&lt;/Year&gt;&lt;RecNum&gt;182&lt;/RecNum&gt;&lt;DisplayText&gt;Mcculloch &amp;amp; Pitts, 1990&lt;/DisplayText&gt;&lt;record&gt;&lt;rec-number&gt;182&lt;/rec-number&gt;&lt;foreign-keys&gt;&lt;key app="EN" db-id="std0vfss4f2as9eps9f59s0xd20vpsea9vp2" timestamp="1647032941"&gt;182&lt;/key&gt;&lt;/foreign-keys&gt;&lt;ref-type name="Journal Article"&gt;17&lt;/ref-type&gt;&lt;contributors&gt;&lt;authors&gt;&lt;author&gt;Mcculloch, W. S.&lt;/author&gt;&lt;author&gt;Pitts, W.&lt;/author&gt;&lt;/authors&gt;&lt;/contributors&gt;&lt;titles&gt;&lt;title&gt;A Logical Calculus of the Ideas Immanent in Nervous Activity (Reprinted from Bulletin of Mathematical Biophysics, Vol 5, Pg 115-133, 1943)&lt;/title&gt;&lt;secondary-title&gt;Bulletin of Mathematical Biology&lt;/secondary-title&gt;&lt;alt-title&gt;B Math Biol&lt;/alt-title&gt;&lt;/titles&gt;&lt;periodical&gt;&lt;full-title&gt;Bulletin of Mathematical Biology&lt;/full-title&gt;&lt;abbr-1&gt;B Math Biol&lt;/abbr-1&gt;&lt;/periodical&gt;&lt;alt-periodical&gt;&lt;full-title&gt;Bulletin of Mathematical Biology&lt;/full-title&gt;&lt;abbr-1&gt;B Math Biol&lt;/abbr-1&gt;&lt;/alt-periodical&gt;&lt;pages&gt;99-115&lt;/pages&gt;&lt;volume&gt;52&lt;/volume&gt;&lt;number&gt;1-2&lt;/number&gt;&lt;dates&gt;&lt;year&gt;1990&lt;/year&gt;&lt;/dates&gt;&lt;isbn&gt;0092-8240&lt;/isbn&gt;&lt;accession-num&gt;WOS:A1990DC78200005&lt;/accession-num&gt;&lt;urls&gt;&lt;related-urls&gt;&lt;url&gt;&amp;lt;Go to ISI&amp;gt;://WOS:A1990DC78200005&lt;/url&gt;&lt;/related-urls&gt;&lt;/urls&gt;&lt;electronic-resource-num&gt;Doi 10.1016/S0092-8240(05)80006-0&lt;/electronic-resource-num&gt;&lt;language&gt;English&lt;/language&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Mcculloch &amp; Pitts, 1990</w:t>
      </w:r>
      <w:r w:rsidR="004F7D9A" w:rsidRPr="001B556D">
        <w:rPr>
          <w:rFonts w:ascii="Times New Roman" w:hAnsi="Times New Roman"/>
          <w:lang w:eastAsia="x-none"/>
        </w:rPr>
        <w:fldChar w:fldCharType="end"/>
      </w:r>
      <w:r w:rsidR="007B552F" w:rsidRPr="001B556D">
        <w:rPr>
          <w:rFonts w:ascii="Times New Roman" w:hAnsi="Times New Roman"/>
          <w:lang w:eastAsia="x-none"/>
        </w:rPr>
        <w:t>),</w:t>
      </w:r>
      <w:r w:rsidR="00EA105B" w:rsidRPr="001B556D">
        <w:rPr>
          <w:rFonts w:ascii="Times New Roman" w:hAnsi="Times New Roman"/>
          <w:lang w:eastAsia="x-none"/>
        </w:rPr>
        <w:t xml:space="preserve"> mainly</w:t>
      </w:r>
      <w:r w:rsidR="00A009A5" w:rsidRPr="001B556D">
        <w:rPr>
          <w:rFonts w:ascii="Times New Roman" w:hAnsi="Times New Roman"/>
          <w:lang w:eastAsia="x-none"/>
        </w:rPr>
        <w:t xml:space="preserve"> due to </w:t>
      </w:r>
      <w:r w:rsidR="00EA105B" w:rsidRPr="001B556D">
        <w:rPr>
          <w:rFonts w:ascii="Times New Roman" w:hAnsi="Times New Roman"/>
          <w:lang w:eastAsia="x-none"/>
        </w:rPr>
        <w:t xml:space="preserve">the use of GPU in </w:t>
      </w:r>
      <w:r w:rsidR="00EA105B" w:rsidRPr="001B556D">
        <w:rPr>
          <w:rFonts w:ascii="Times New Roman" w:hAnsi="Times New Roman"/>
          <w:lang w:eastAsia="x-none"/>
        </w:rPr>
        <w:lastRenderedPageBreak/>
        <w:t xml:space="preserve">processing and the </w:t>
      </w:r>
      <w:r w:rsidR="005B7453">
        <w:rPr>
          <w:rFonts w:ascii="Times New Roman" w:hAnsi="Times New Roman"/>
          <w:lang w:eastAsia="x-none"/>
        </w:rPr>
        <w:t>availability</w:t>
      </w:r>
      <w:r w:rsidR="005B7453" w:rsidRPr="001B556D">
        <w:rPr>
          <w:rFonts w:ascii="Times New Roman" w:hAnsi="Times New Roman"/>
          <w:lang w:eastAsia="x-none"/>
        </w:rPr>
        <w:t xml:space="preserve"> </w:t>
      </w:r>
      <w:r w:rsidR="00EA105B" w:rsidRPr="001B556D">
        <w:rPr>
          <w:rFonts w:ascii="Times New Roman" w:hAnsi="Times New Roman"/>
          <w:lang w:eastAsia="x-none"/>
        </w:rPr>
        <w:t xml:space="preserve">of big data </w:t>
      </w:r>
      <w:r w:rsidR="005B7453">
        <w:rPr>
          <w:rFonts w:ascii="Times New Roman" w:hAnsi="Times New Roman"/>
          <w:lang w:eastAsia="x-none"/>
        </w:rPr>
        <w:t>for</w:t>
      </w:r>
      <w:r w:rsidR="005B7453" w:rsidRPr="001B556D">
        <w:rPr>
          <w:rFonts w:ascii="Times New Roman" w:hAnsi="Times New Roman"/>
          <w:lang w:eastAsia="x-none"/>
        </w:rPr>
        <w:t xml:space="preserve"> </w:t>
      </w:r>
      <w:r w:rsidR="00EA105B" w:rsidRPr="001B556D">
        <w:rPr>
          <w:rFonts w:ascii="Times New Roman" w:hAnsi="Times New Roman"/>
          <w:lang w:eastAsia="x-none"/>
        </w:rPr>
        <w:t>training (</w:t>
      </w:r>
      <w:r w:rsidR="004F7D9A" w:rsidRPr="001B556D">
        <w:rPr>
          <w:rFonts w:ascii="Times New Roman" w:hAnsi="Times New Roman"/>
          <w:lang w:eastAsia="x-none"/>
        </w:rPr>
        <w:fldChar w:fldCharType="begin">
          <w:fldData xml:space="preserve">PEVuZE5vdGU+PENpdGU+PEF1dGhvcj5XZWJiPC9BdXRob3I+PFllYXI+MjAxODwvWWVhcj48UmVj
TnVtPjQ4PC9SZWNOdW0+PERpc3BsYXlUZXh0PkxlQ3VuLCBCZW5naW8gJmFtcDsgSGludG9uLCAy
MDE1OyBXZWJiLCAyMDE4PC9EaXNwbGF5VGV4dD48cmVjb3JkPjxyZWMtbnVtYmVyPjQ4PC9yZWMt
bnVtYmVyPjxmb3JlaWduLWtleXM+PGtleSBhcHA9IkVOIiBkYi1pZD0ic3RkMHZmc3M0ZjJhczll
cHM5ZjU5czB4ZDIwdnBzZWE5dnAyIiB0aW1lc3RhbXA9IjE2Mjg0MjI4MjUiPjQ4PC9rZXk+PC9m
b3JlaWduLWtleXM+PHJlZi10eXBlIG5hbWU9IkpvdXJuYWwgQXJ0aWNsZSI+MTc8L3JlZi10eXBl
Pjxjb250cmlidXRvcnM+PGF1dGhvcnM+PGF1dGhvcj5XZWJiLCBTLjwvYXV0aG9yPjwvYXV0aG9y
cz48L2NvbnRyaWJ1dG9ycz48dGl0bGVzPjx0aXRsZT5EZWVwIExlYXJuaW5nIGZvciBCaW9sb2d5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1NTUtNTU3PC9wYWdlcz48dm9sdW1lPjU1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MzYtNDQ0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XZWJiPC9BdXRob3I+PFllYXI+MjAxODwvWWVhcj48UmVj
TnVtPjQ4PC9SZWNOdW0+PERpc3BsYXlUZXh0PkxlQ3VuLCBCZW5naW8gJmFtcDsgSGludG9uLCAy
MDE1OyBXZWJiLCAyMDE4PC9EaXNwbGF5VGV4dD48cmVjb3JkPjxyZWMtbnVtYmVyPjQ4PC9yZWMt
bnVtYmVyPjxmb3JlaWduLWtleXM+PGtleSBhcHA9IkVOIiBkYi1pZD0ic3RkMHZmc3M0ZjJhczll
cHM5ZjU5czB4ZDIwdnBzZWE5dnAyIiB0aW1lc3RhbXA9IjE2Mjg0MjI4MjUiPjQ4PC9rZXk+PC9m
b3JlaWduLWtleXM+PHJlZi10eXBlIG5hbWU9IkpvdXJuYWwgQXJ0aWNsZSI+MTc8L3JlZi10eXBl
Pjxjb250cmlidXRvcnM+PGF1dGhvcnM+PGF1dGhvcj5XZWJiLCBTLjwvYXV0aG9yPjwvYXV0aG9y
cz48L2NvbnRyaWJ1dG9ycz48dGl0bGVzPjx0aXRsZT5EZWVwIExlYXJuaW5nIGZvciBCaW9sb2d5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1NTUtNTU3PC9wYWdlcz48dm9sdW1lPjU1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0MzYtNDQ0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LeCun, Bengio &amp; Hinton, 2015; Webb, 2018</w:t>
      </w:r>
      <w:r w:rsidR="004F7D9A" w:rsidRPr="001B556D">
        <w:rPr>
          <w:rFonts w:ascii="Times New Roman" w:hAnsi="Times New Roman"/>
          <w:lang w:eastAsia="x-none"/>
        </w:rPr>
        <w:fldChar w:fldCharType="end"/>
      </w:r>
      <w:r w:rsidR="00EA105B" w:rsidRPr="001B556D">
        <w:rPr>
          <w:rFonts w:ascii="Times New Roman" w:hAnsi="Times New Roman"/>
          <w:lang w:eastAsia="x-none"/>
        </w:rPr>
        <w:t xml:space="preserve">). </w:t>
      </w:r>
    </w:p>
    <w:p w14:paraId="031571AF" w14:textId="43BA417C" w:rsidR="00286BDA" w:rsidRPr="001B556D" w:rsidRDefault="00BE7E97" w:rsidP="001D6F56">
      <w:pPr>
        <w:spacing w:line="480" w:lineRule="auto"/>
        <w:rPr>
          <w:rFonts w:ascii="Times New Roman" w:hAnsi="Times New Roman"/>
          <w:lang w:eastAsia="x-none"/>
        </w:rPr>
      </w:pPr>
      <w:r w:rsidRPr="001B556D">
        <w:rPr>
          <w:rFonts w:ascii="Times New Roman" w:hAnsi="Times New Roman"/>
        </w:rPr>
        <w:t>Furthermore</w:t>
      </w:r>
      <w:r w:rsidR="00874407" w:rsidRPr="001B556D">
        <w:rPr>
          <w:rFonts w:ascii="Times New Roman" w:hAnsi="Times New Roman"/>
        </w:rPr>
        <w:t>, o</w:t>
      </w:r>
      <w:r w:rsidR="00286BDA" w:rsidRPr="001B556D">
        <w:rPr>
          <w:rFonts w:ascii="Times New Roman" w:hAnsi="Times New Roman"/>
        </w:rPr>
        <w:t>ur mapping effort elucidate</w:t>
      </w:r>
      <w:r w:rsidR="006F2972" w:rsidRPr="001B556D">
        <w:rPr>
          <w:rFonts w:ascii="Times New Roman" w:hAnsi="Times New Roman"/>
        </w:rPr>
        <w:t>d</w:t>
      </w:r>
      <w:r w:rsidR="00286BDA" w:rsidRPr="001B556D">
        <w:rPr>
          <w:rFonts w:ascii="Times New Roman" w:hAnsi="Times New Roman"/>
        </w:rPr>
        <w:t xml:space="preserve"> </w:t>
      </w:r>
      <w:r w:rsidR="00874407" w:rsidRPr="001B556D">
        <w:rPr>
          <w:rFonts w:ascii="Times New Roman" w:hAnsi="Times New Roman"/>
        </w:rPr>
        <w:t xml:space="preserve">the </w:t>
      </w:r>
      <w:r w:rsidR="00C35282" w:rsidRPr="001B556D">
        <w:rPr>
          <w:rFonts w:ascii="Times New Roman" w:hAnsi="Times New Roman"/>
        </w:rPr>
        <w:t xml:space="preserve">future </w:t>
      </w:r>
      <w:r w:rsidR="00E4025F" w:rsidRPr="001B556D">
        <w:rPr>
          <w:rFonts w:ascii="Times New Roman" w:hAnsi="Times New Roman"/>
        </w:rPr>
        <w:t xml:space="preserve">direction in the use of deep learning </w:t>
      </w:r>
      <w:r w:rsidR="0035390A" w:rsidRPr="001B556D">
        <w:rPr>
          <w:rFonts w:ascii="Times New Roman" w:hAnsi="Times New Roman"/>
        </w:rPr>
        <w:t xml:space="preserve">in wildlife imagery. The clear </w:t>
      </w:r>
      <w:r w:rsidR="762A645C" w:rsidRPr="001B556D">
        <w:rPr>
          <w:rFonts w:ascii="Times New Roman" w:hAnsi="Times New Roman"/>
        </w:rPr>
        <w:t xml:space="preserve">next </w:t>
      </w:r>
      <w:r w:rsidR="00C74D73" w:rsidRPr="001B556D">
        <w:rPr>
          <w:rFonts w:ascii="Times New Roman" w:hAnsi="Times New Roman"/>
        </w:rPr>
        <w:t>step</w:t>
      </w:r>
      <w:r w:rsidR="0035390A" w:rsidRPr="001B556D">
        <w:rPr>
          <w:rFonts w:ascii="Times New Roman" w:hAnsi="Times New Roman"/>
        </w:rPr>
        <w:t xml:space="preserve"> is to </w:t>
      </w:r>
      <w:r w:rsidR="00C74D73" w:rsidRPr="001B556D">
        <w:rPr>
          <w:rFonts w:ascii="Times New Roman" w:hAnsi="Times New Roman"/>
        </w:rPr>
        <w:t>increase the use of</w:t>
      </w:r>
      <w:r w:rsidR="0035390A" w:rsidRPr="001B556D">
        <w:rPr>
          <w:rFonts w:ascii="Times New Roman" w:hAnsi="Times New Roman"/>
        </w:rPr>
        <w:t xml:space="preserve"> neural networks to </w:t>
      </w:r>
      <w:r w:rsidR="00C74D73" w:rsidRPr="001B556D">
        <w:rPr>
          <w:rFonts w:ascii="Times New Roman" w:hAnsi="Times New Roman"/>
        </w:rPr>
        <w:t xml:space="preserve">detect and track animals and classify </w:t>
      </w:r>
      <w:r w:rsidR="762A645C" w:rsidRPr="001B556D">
        <w:rPr>
          <w:rFonts w:ascii="Times New Roman" w:hAnsi="Times New Roman"/>
        </w:rPr>
        <w:t xml:space="preserve">their </w:t>
      </w:r>
      <w:r w:rsidR="00C74D73" w:rsidRPr="001B556D">
        <w:rPr>
          <w:rFonts w:ascii="Times New Roman" w:hAnsi="Times New Roman"/>
        </w:rPr>
        <w:t>behaviour</w:t>
      </w:r>
      <w:r w:rsidR="00655D26" w:rsidRPr="001B556D">
        <w:rPr>
          <w:rFonts w:ascii="Times New Roman" w:hAnsi="Times New Roman"/>
        </w:rPr>
        <w:t>. The g</w:t>
      </w:r>
      <w:r w:rsidR="00A302C2" w:rsidRPr="001B556D">
        <w:rPr>
          <w:rFonts w:ascii="Times New Roman" w:hAnsi="Times New Roman"/>
        </w:rPr>
        <w:t xml:space="preserve">ood news is that relevant algorithms </w:t>
      </w:r>
      <w:r w:rsidR="00CB32D5">
        <w:rPr>
          <w:rFonts w:ascii="Times New Roman" w:hAnsi="Times New Roman"/>
        </w:rPr>
        <w:t>are</w:t>
      </w:r>
      <w:r w:rsidR="00A302C2" w:rsidRPr="001B556D">
        <w:rPr>
          <w:rFonts w:ascii="Times New Roman" w:hAnsi="Times New Roman"/>
        </w:rPr>
        <w:t xml:space="preserve"> already </w:t>
      </w:r>
      <w:r w:rsidR="00EC42FA">
        <w:rPr>
          <w:rFonts w:ascii="Times New Roman" w:hAnsi="Times New Roman"/>
        </w:rPr>
        <w:t>developed</w:t>
      </w:r>
      <w:r w:rsidR="00EC42FA" w:rsidRPr="001B556D">
        <w:rPr>
          <w:rFonts w:ascii="Times New Roman" w:hAnsi="Times New Roman"/>
        </w:rPr>
        <w:t xml:space="preserve"> </w:t>
      </w:r>
      <w:r w:rsidR="004E667C" w:rsidRPr="001B556D">
        <w:rPr>
          <w:rFonts w:ascii="Times New Roman" w:hAnsi="Times New Roman"/>
        </w:rPr>
        <w:t xml:space="preserve">for human </w:t>
      </w:r>
      <w:r w:rsidR="00B03633" w:rsidRPr="001B556D">
        <w:rPr>
          <w:rFonts w:ascii="Times New Roman" w:hAnsi="Times New Roman"/>
        </w:rPr>
        <w:t>behaviour detection and tracking (e.g.</w:t>
      </w:r>
      <w:r w:rsidR="00B9081A" w:rsidRPr="001B556D">
        <w:rPr>
          <w:rFonts w:ascii="Times New Roman" w:hAnsi="Times New Roman"/>
        </w:rPr>
        <w:t>,</w:t>
      </w:r>
      <w:r w:rsidR="00B03633" w:rsidRPr="001B556D">
        <w:rPr>
          <w:rFonts w:ascii="Times New Roman" w:hAnsi="Times New Roman"/>
        </w:rPr>
        <w:t xml:space="preserve"> </w:t>
      </w:r>
      <w:r w:rsidR="004F7D9A" w:rsidRPr="001B556D">
        <w:rPr>
          <w:rFonts w:ascii="Times New Roman" w:hAnsi="Times New Roman"/>
        </w:rPr>
        <w:fldChar w:fldCharType="begin">
          <w:fldData xml:space="preserve">PEVuZE5vdGU+PENpdGU+PEF1dGhvcj5BbC1GYXJpczwvQXV0aG9yPjxZZWFyPjIwMjA8L1llYXI+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=
</w:fldData>
        </w:fldChar>
      </w:r>
      <w:r w:rsidR="004F7D9A" w:rsidRPr="001B556D">
        <w:rPr>
          <w:rFonts w:ascii="Times New Roman" w:hAnsi="Times New Roman"/>
        </w:rPr>
        <w:instrText xml:space="preserve"> ADDIN EN.CITE </w:instrText>
      </w:r>
      <w:r w:rsidR="004F7D9A" w:rsidRPr="001B556D">
        <w:rPr>
          <w:rFonts w:ascii="Times New Roman" w:hAnsi="Times New Roman"/>
        </w:rPr>
        <w:fldChar w:fldCharType="begin">
          <w:fldData xml:space="preserve">PEVuZE5vdGU+PENpdGU+PEF1dGhvcj5BbC1GYXJpczwvQXV0aG9yPjxZZWFyPjIwMjA8L1llYXI+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=
</w:fldData>
        </w:fldChar>
      </w:r>
      <w:r w:rsidR="004F7D9A" w:rsidRPr="001B556D">
        <w:rPr>
          <w:rFonts w:ascii="Times New Roman" w:hAnsi="Times New Roman"/>
        </w:rPr>
        <w:instrText xml:space="preserve"> ADDIN EN.CITE.DATA </w:instrText>
      </w:r>
      <w:r w:rsidR="004F7D9A" w:rsidRPr="001B556D">
        <w:rPr>
          <w:rFonts w:ascii="Times New Roman" w:hAnsi="Times New Roman"/>
        </w:rPr>
      </w:r>
      <w:r w:rsidR="004F7D9A" w:rsidRPr="001B556D">
        <w:rPr>
          <w:rFonts w:ascii="Times New Roman" w:hAnsi="Times New Roman"/>
        </w:rPr>
        <w:fldChar w:fldCharType="end"/>
      </w:r>
      <w:r w:rsidR="004F7D9A" w:rsidRPr="001B556D">
        <w:rPr>
          <w:rFonts w:ascii="Times New Roman" w:hAnsi="Times New Roman"/>
        </w:rPr>
      </w:r>
      <w:r w:rsidR="004F7D9A" w:rsidRPr="001B556D">
        <w:rPr>
          <w:rFonts w:ascii="Times New Roman" w:hAnsi="Times New Roman"/>
        </w:rPr>
        <w:fldChar w:fldCharType="separate"/>
      </w:r>
      <w:r w:rsidR="004F7D9A" w:rsidRPr="001B556D">
        <w:rPr>
          <w:rFonts w:ascii="Times New Roman" w:hAnsi="Times New Roman"/>
          <w:noProof/>
        </w:rPr>
        <w:t>Al-Faris</w:t>
      </w:r>
      <w:r w:rsidR="004F7D9A" w:rsidRPr="001B556D">
        <w:rPr>
          <w:rFonts w:ascii="Times New Roman" w:hAnsi="Times New Roman"/>
          <w:i/>
          <w:noProof/>
        </w:rPr>
        <w:t xml:space="preserve"> et al.</w:t>
      </w:r>
      <w:r w:rsidR="004F7D9A" w:rsidRPr="001B556D">
        <w:rPr>
          <w:rFonts w:ascii="Times New Roman" w:hAnsi="Times New Roman"/>
          <w:noProof/>
        </w:rPr>
        <w:t>, 2020; Bendali-Braham</w:t>
      </w:r>
      <w:r w:rsidR="004F7D9A" w:rsidRPr="001B556D">
        <w:rPr>
          <w:rFonts w:ascii="Times New Roman" w:hAnsi="Times New Roman"/>
          <w:i/>
          <w:noProof/>
        </w:rPr>
        <w:t xml:space="preserve"> et al.</w:t>
      </w:r>
      <w:r w:rsidR="004F7D9A" w:rsidRPr="001B556D">
        <w:rPr>
          <w:rFonts w:ascii="Times New Roman" w:hAnsi="Times New Roman"/>
          <w:noProof/>
        </w:rPr>
        <w:t>, 2021</w:t>
      </w:r>
      <w:r w:rsidR="004F7D9A" w:rsidRPr="001B556D">
        <w:rPr>
          <w:rFonts w:ascii="Times New Roman" w:hAnsi="Times New Roman"/>
        </w:rPr>
        <w:fldChar w:fldCharType="end"/>
      </w:r>
      <w:r w:rsidR="00034021" w:rsidRPr="001B556D">
        <w:rPr>
          <w:rFonts w:ascii="Times New Roman" w:hAnsi="Times New Roman"/>
        </w:rPr>
        <w:t xml:space="preserve">). </w:t>
      </w:r>
      <w:r w:rsidR="00B03633" w:rsidRPr="001B556D">
        <w:rPr>
          <w:rFonts w:ascii="Times New Roman" w:hAnsi="Times New Roman"/>
        </w:rPr>
        <w:t xml:space="preserve">Therefore, a challenge for ecologists and environmental scientist is to co-opt such algorithms </w:t>
      </w:r>
      <w:r w:rsidR="34331E05" w:rsidRPr="001B556D">
        <w:rPr>
          <w:rFonts w:ascii="Times New Roman" w:hAnsi="Times New Roman"/>
        </w:rPr>
        <w:t xml:space="preserve">for </w:t>
      </w:r>
      <w:r w:rsidR="00B03633" w:rsidRPr="001B556D">
        <w:rPr>
          <w:rFonts w:ascii="Times New Roman" w:hAnsi="Times New Roman"/>
        </w:rPr>
        <w:t>wildlife</w:t>
      </w:r>
      <w:r w:rsidR="00EC42FA">
        <w:rPr>
          <w:rFonts w:ascii="Times New Roman" w:hAnsi="Times New Roman"/>
        </w:rPr>
        <w:t xml:space="preserve"> imagery</w:t>
      </w:r>
      <w:r w:rsidR="00B9081A" w:rsidRPr="001B556D">
        <w:rPr>
          <w:rFonts w:ascii="Times New Roman" w:hAnsi="Times New Roman"/>
        </w:rPr>
        <w:t xml:space="preserve">. This challenge requires cross-disciplinary collaborations between computer and environmental scientists, which we discuss further in the next section. </w:t>
      </w:r>
    </w:p>
    <w:p w14:paraId="608AC164" w14:textId="66AA0D22" w:rsidR="00EE7C6F" w:rsidRPr="001B556D" w:rsidRDefault="00EE7C6F" w:rsidP="00EE7C6F">
      <w:pPr>
        <w:pStyle w:val="Heading2"/>
      </w:pPr>
      <w:r w:rsidRPr="001B556D">
        <w:t>4.</w:t>
      </w:r>
      <w:r w:rsidR="002647DE" w:rsidRPr="001B556D">
        <w:t>3</w:t>
      </w:r>
      <w:r w:rsidRPr="001B556D">
        <w:t xml:space="preserve"> | </w:t>
      </w:r>
      <w:r w:rsidR="00B058C3" w:rsidRPr="001B556D">
        <w:t xml:space="preserve">Geographical origin, affiliations, and </w:t>
      </w:r>
      <w:r w:rsidR="009A4B75" w:rsidRPr="001B556D">
        <w:t>journal types</w:t>
      </w:r>
    </w:p>
    <w:p w14:paraId="37530402" w14:textId="55D3A06C" w:rsidR="00545297" w:rsidRPr="001B556D" w:rsidRDefault="001B4075" w:rsidP="001D6F56">
      <w:pPr>
        <w:spacing w:line="480" w:lineRule="auto"/>
        <w:rPr>
          <w:rFonts w:ascii="Times New Roman" w:hAnsi="Times New Roman"/>
          <w:lang w:eastAsia="x-none"/>
        </w:rPr>
      </w:pPr>
      <w:r w:rsidRPr="001B556D">
        <w:rPr>
          <w:rFonts w:ascii="Times New Roman" w:hAnsi="Times New Roman"/>
          <w:lang w:eastAsia="x-none"/>
        </w:rPr>
        <w:t xml:space="preserve">In many </w:t>
      </w:r>
      <w:r w:rsidR="000373B4" w:rsidRPr="001B556D">
        <w:rPr>
          <w:rFonts w:ascii="Times New Roman" w:hAnsi="Times New Roman"/>
          <w:lang w:eastAsia="x-none"/>
        </w:rPr>
        <w:t xml:space="preserve">studies, the </w:t>
      </w:r>
      <w:r w:rsidR="767F9D4A" w:rsidRPr="001B556D">
        <w:rPr>
          <w:rFonts w:ascii="Times New Roman" w:hAnsi="Times New Roman"/>
          <w:lang w:eastAsia="x-none"/>
        </w:rPr>
        <w:t xml:space="preserve">geographical </w:t>
      </w:r>
      <w:r w:rsidR="000373B4" w:rsidRPr="001B556D">
        <w:rPr>
          <w:rFonts w:ascii="Times New Roman" w:hAnsi="Times New Roman"/>
          <w:lang w:eastAsia="x-none"/>
        </w:rPr>
        <w:t xml:space="preserve">origin of </w:t>
      </w:r>
      <w:r w:rsidR="00CF0D0C">
        <w:rPr>
          <w:rFonts w:ascii="Times New Roman" w:hAnsi="Times New Roman"/>
          <w:lang w:eastAsia="x-none"/>
        </w:rPr>
        <w:t xml:space="preserve">wildlife </w:t>
      </w:r>
      <w:r w:rsidR="000373B4" w:rsidRPr="001B556D">
        <w:rPr>
          <w:rFonts w:ascii="Times New Roman" w:hAnsi="Times New Roman"/>
          <w:lang w:eastAsia="x-none"/>
        </w:rPr>
        <w:t>images and</w:t>
      </w:r>
      <w:r w:rsidR="001D34A7" w:rsidRPr="001B556D">
        <w:rPr>
          <w:rFonts w:ascii="Times New Roman" w:hAnsi="Times New Roman"/>
          <w:lang w:eastAsia="x-none"/>
        </w:rPr>
        <w:t xml:space="preserve"> the first author </w:t>
      </w:r>
      <w:r w:rsidR="259E1B48" w:rsidRPr="001B556D">
        <w:rPr>
          <w:rFonts w:ascii="Times New Roman" w:hAnsi="Times New Roman"/>
          <w:lang w:eastAsia="x-none"/>
        </w:rPr>
        <w:t>affiliation country</w:t>
      </w:r>
      <w:r w:rsidR="000373B4" w:rsidRPr="001B556D">
        <w:rPr>
          <w:rFonts w:ascii="Times New Roman" w:hAnsi="Times New Roman"/>
          <w:lang w:eastAsia="x-none"/>
        </w:rPr>
        <w:t xml:space="preserve"> are congruent</w:t>
      </w:r>
      <w:r w:rsidR="000A47FD" w:rsidRPr="001B556D">
        <w:rPr>
          <w:rFonts w:ascii="Times New Roman" w:hAnsi="Times New Roman"/>
          <w:lang w:eastAsia="x-none"/>
        </w:rPr>
        <w:t xml:space="preserve"> (Fig</w:t>
      </w:r>
      <w:r w:rsidR="07B90305" w:rsidRPr="001B556D">
        <w:rPr>
          <w:rFonts w:ascii="Times New Roman" w:hAnsi="Times New Roman"/>
          <w:lang w:eastAsia="x-none"/>
        </w:rPr>
        <w:t>. 4 A, B)</w:t>
      </w:r>
      <w:r w:rsidR="259E1B48" w:rsidRPr="001B556D">
        <w:rPr>
          <w:rFonts w:ascii="Times New Roman" w:hAnsi="Times New Roman"/>
          <w:lang w:eastAsia="x-none"/>
        </w:rPr>
        <w:t>.</w:t>
      </w:r>
      <w:r w:rsidR="001D34A7" w:rsidRPr="001B556D">
        <w:rPr>
          <w:rFonts w:ascii="Times New Roman" w:hAnsi="Times New Roman"/>
          <w:lang w:eastAsia="x-none"/>
        </w:rPr>
        <w:t xml:space="preserve"> </w:t>
      </w:r>
      <w:r w:rsidR="007A51DA" w:rsidRPr="001B556D">
        <w:rPr>
          <w:rFonts w:ascii="Times New Roman" w:hAnsi="Times New Roman"/>
          <w:lang w:eastAsia="x-none"/>
        </w:rPr>
        <w:t xml:space="preserve">Australia, China, India and </w:t>
      </w:r>
      <w:r w:rsidR="007A51DA">
        <w:rPr>
          <w:rFonts w:ascii="Times New Roman" w:hAnsi="Times New Roman"/>
          <w:lang w:eastAsia="x-none"/>
        </w:rPr>
        <w:t xml:space="preserve">the </w:t>
      </w:r>
      <w:r w:rsidR="007A51DA" w:rsidRPr="001B556D">
        <w:rPr>
          <w:rFonts w:ascii="Times New Roman" w:hAnsi="Times New Roman"/>
          <w:lang w:eastAsia="x-none"/>
        </w:rPr>
        <w:t xml:space="preserve">USA </w:t>
      </w:r>
      <w:r w:rsidR="00A234CF" w:rsidRPr="001B556D">
        <w:rPr>
          <w:rFonts w:ascii="Times New Roman" w:hAnsi="Times New Roman"/>
          <w:lang w:eastAsia="x-none"/>
        </w:rPr>
        <w:t xml:space="preserve">are three clear hot spots in both </w:t>
      </w:r>
      <w:r w:rsidR="00ED4430" w:rsidRPr="001B556D">
        <w:rPr>
          <w:rFonts w:ascii="Times New Roman" w:hAnsi="Times New Roman"/>
          <w:lang w:eastAsia="x-none"/>
        </w:rPr>
        <w:t xml:space="preserve">origin of </w:t>
      </w:r>
      <w:r w:rsidR="00D97925">
        <w:rPr>
          <w:rFonts w:ascii="Times New Roman" w:hAnsi="Times New Roman"/>
          <w:lang w:eastAsia="x-none"/>
        </w:rPr>
        <w:t xml:space="preserve">wildlife </w:t>
      </w:r>
      <w:r w:rsidR="00ED4430" w:rsidRPr="001B556D">
        <w:rPr>
          <w:rFonts w:ascii="Times New Roman" w:hAnsi="Times New Roman"/>
          <w:lang w:eastAsia="x-none"/>
        </w:rPr>
        <w:t>images and authors</w:t>
      </w:r>
      <w:r w:rsidR="00D97925">
        <w:rPr>
          <w:rFonts w:ascii="Times New Roman" w:hAnsi="Times New Roman"/>
          <w:lang w:eastAsia="x-none"/>
        </w:rPr>
        <w:t xml:space="preserve">, </w:t>
      </w:r>
      <w:r w:rsidR="007A5936">
        <w:rPr>
          <w:rFonts w:ascii="Times New Roman" w:hAnsi="Times New Roman"/>
          <w:lang w:eastAsia="x-none"/>
        </w:rPr>
        <w:t>reflected in the</w:t>
      </w:r>
      <w:r w:rsidR="196801E1" w:rsidRPr="001B556D">
        <w:rPr>
          <w:rFonts w:ascii="Times New Roman" w:hAnsi="Times New Roman"/>
          <w:lang w:eastAsia="x-none"/>
        </w:rPr>
        <w:t xml:space="preserve"> </w:t>
      </w:r>
      <w:r w:rsidR="00F73417" w:rsidRPr="001B556D">
        <w:rPr>
          <w:rFonts w:ascii="Times New Roman" w:hAnsi="Times New Roman"/>
          <w:lang w:eastAsia="x-none"/>
        </w:rPr>
        <w:t xml:space="preserve">top three species, </w:t>
      </w:r>
      <w:r w:rsidR="196801E1" w:rsidRPr="001B556D">
        <w:rPr>
          <w:rFonts w:ascii="Times New Roman" w:hAnsi="Times New Roman"/>
          <w:lang w:eastAsia="x-none"/>
        </w:rPr>
        <w:t xml:space="preserve">tigers, </w:t>
      </w:r>
      <w:r w:rsidR="00F73417" w:rsidRPr="001B556D">
        <w:rPr>
          <w:rFonts w:ascii="Times New Roman" w:hAnsi="Times New Roman"/>
          <w:lang w:eastAsia="x-none"/>
        </w:rPr>
        <w:t>k</w:t>
      </w:r>
      <w:r w:rsidR="00D57B53" w:rsidRPr="001B556D">
        <w:rPr>
          <w:rFonts w:ascii="Times New Roman" w:hAnsi="Times New Roman"/>
          <w:lang w:eastAsia="x-none"/>
        </w:rPr>
        <w:t>oalas and pandas</w:t>
      </w:r>
      <w:r w:rsidR="00F73417" w:rsidRPr="001B556D">
        <w:rPr>
          <w:rFonts w:ascii="Times New Roman" w:hAnsi="Times New Roman"/>
          <w:lang w:eastAsia="x-none"/>
        </w:rPr>
        <w:t xml:space="preserve"> (Fig</w:t>
      </w:r>
      <w:r w:rsidR="196801E1" w:rsidRPr="001B556D">
        <w:rPr>
          <w:rFonts w:ascii="Times New Roman" w:hAnsi="Times New Roman"/>
          <w:lang w:eastAsia="x-none"/>
        </w:rPr>
        <w:t>. 1 C</w:t>
      </w:r>
      <w:r w:rsidR="00F73417" w:rsidRPr="001B556D">
        <w:rPr>
          <w:rFonts w:ascii="Times New Roman" w:hAnsi="Times New Roman"/>
          <w:lang w:eastAsia="x-none"/>
        </w:rPr>
        <w:t>)</w:t>
      </w:r>
      <w:r w:rsidR="005F505C" w:rsidRPr="001B556D">
        <w:rPr>
          <w:rFonts w:ascii="Times New Roman" w:hAnsi="Times New Roman"/>
          <w:lang w:eastAsia="x-none"/>
        </w:rPr>
        <w:t>.</w:t>
      </w:r>
      <w:r w:rsidR="00530791" w:rsidRPr="001B556D">
        <w:rPr>
          <w:rFonts w:ascii="Times New Roman" w:hAnsi="Times New Roman"/>
          <w:lang w:eastAsia="x-none"/>
        </w:rPr>
        <w:t xml:space="preserve"> </w:t>
      </w:r>
      <w:r w:rsidR="7100325C" w:rsidRPr="001B556D">
        <w:rPr>
          <w:rFonts w:ascii="Times New Roman" w:hAnsi="Times New Roman"/>
          <w:lang w:eastAsia="x-none"/>
        </w:rPr>
        <w:t>However</w:t>
      </w:r>
      <w:r w:rsidR="00530791" w:rsidRPr="001B556D">
        <w:rPr>
          <w:rFonts w:ascii="Times New Roman" w:hAnsi="Times New Roman"/>
          <w:lang w:eastAsia="x-none"/>
        </w:rPr>
        <w:t xml:space="preserve">, </w:t>
      </w:r>
      <w:r w:rsidR="00E308A2">
        <w:rPr>
          <w:rFonts w:ascii="Times New Roman" w:hAnsi="Times New Roman"/>
          <w:lang w:eastAsia="x-none"/>
        </w:rPr>
        <w:t xml:space="preserve">many </w:t>
      </w:r>
      <w:r w:rsidR="009F614D">
        <w:rPr>
          <w:rFonts w:ascii="Times New Roman" w:hAnsi="Times New Roman"/>
          <w:lang w:eastAsia="x-none"/>
        </w:rPr>
        <w:t xml:space="preserve">wildlife images from Africa </w:t>
      </w:r>
      <w:r w:rsidR="00FD5725" w:rsidRPr="001B556D">
        <w:rPr>
          <w:rFonts w:ascii="Times New Roman" w:hAnsi="Times New Roman"/>
          <w:lang w:eastAsia="x-none"/>
        </w:rPr>
        <w:t xml:space="preserve">were usually analysed elsewhere than in African countries (apart from South Africa; e.g., </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Butgereit&lt;/Author&gt;&lt;Year&gt;2018&lt;/Year&gt;&lt;RecNum&gt;222&lt;/RecNum&gt;&lt;DisplayText&gt;Butgereit &amp;amp; Martinus, 2018&lt;/DisplayText&gt;&lt;record&gt;&lt;rec-number&gt;222&lt;/rec-number&gt;&lt;foreign-keys&gt;&lt;key app="EN" db-id="std0vfss4f2as9eps9f59s0xd20vpsea9vp2" timestamp="1647489427"&gt;222&lt;/key&gt;&lt;/foreign-keys&gt;&lt;ref-type name="Journal Article"&gt;17&lt;/ref-type&gt;&lt;contributors&gt;&lt;authors&gt;&lt;author&gt;Butgereit, L.&lt;/author&gt;&lt;author&gt;Martinus, L.&lt;/author&gt;&lt;/authors&gt;&lt;/contributors&gt;&lt;auth-address&gt;Nelson Mandela Univ, Sch ICT, Port Elizabeth, South Africa&amp;#xD;CSIR, Meraka Inst, Embedded Intelligence Syst, Delhi, India&lt;/auth-address&gt;&lt;titles&gt;&lt;title&gt;On Safari with TensorFlow: Assisting Tourism in Rural Southern Africa using Machine Learning&lt;/title&gt;&lt;secondary-title&gt;2018 International Conference on Advances in Big Data, Computing and Data Communication Systems (Icabcd)&lt;/secondary-title&gt;&lt;/titles&gt;&lt;periodical&gt;&lt;full-title&gt;2018 International Conference on Advances in Big Data, Computing and Data Communication Systems (Icabcd)&lt;/full-title&gt;&lt;/periodical&gt;&lt;keywords&gt;&lt;keyword&gt;machine learning&lt;/keyword&gt;&lt;keyword&gt;image recognition&lt;/keyword&gt;&lt;keyword&gt;tourism&lt;/keyword&gt;&lt;keyword&gt;tensorflow&lt;/keyword&gt;&lt;keyword&gt;android&lt;/keyword&gt;&lt;keyword&gt;convolutional neural-networks&lt;/keyword&gt;&lt;keyword&gt;recognition&lt;/keyword&gt;&lt;/keywords&gt;&lt;dates&gt;&lt;year&gt;2018&lt;/year&gt;&lt;/dates&gt;&lt;accession-num&gt;WOS:000446104500051&lt;/accession-num&gt;&lt;urls&gt;&lt;related-urls&gt;&lt;url&gt;&amp;lt;Go to ISI&amp;gt;://WOS:000446104500051&lt;/url&gt;&lt;/related-urls&gt;&lt;/urls&gt;&lt;language&gt;English&lt;/language&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Butgereit &amp; Martinus, 2018</w:t>
      </w:r>
      <w:r w:rsidR="004F7D9A" w:rsidRPr="001B556D">
        <w:rPr>
          <w:rFonts w:ascii="Times New Roman" w:hAnsi="Times New Roman"/>
          <w:lang w:eastAsia="x-none"/>
        </w:rPr>
        <w:fldChar w:fldCharType="end"/>
      </w:r>
      <w:r w:rsidR="009F614D">
        <w:rPr>
          <w:rFonts w:ascii="Times New Roman" w:hAnsi="Times New Roman"/>
          <w:lang w:eastAsia="x-none"/>
        </w:rPr>
        <w:t>)</w:t>
      </w:r>
      <w:r w:rsidR="00FD5725" w:rsidRPr="001B556D">
        <w:rPr>
          <w:rFonts w:ascii="Times New Roman" w:hAnsi="Times New Roman"/>
          <w:lang w:eastAsia="x-none"/>
        </w:rPr>
        <w:t xml:space="preserve">. Such incongruence </w:t>
      </w:r>
      <w:r w:rsidR="00F112CE">
        <w:rPr>
          <w:rFonts w:ascii="Times New Roman" w:hAnsi="Times New Roman"/>
          <w:lang w:eastAsia="x-none"/>
        </w:rPr>
        <w:t xml:space="preserve">could be related to </w:t>
      </w:r>
      <w:r w:rsidR="00FD5725" w:rsidRPr="001B556D">
        <w:rPr>
          <w:rFonts w:ascii="Times New Roman" w:hAnsi="Times New Roman"/>
          <w:lang w:eastAsia="x-none"/>
        </w:rPr>
        <w:t>scientific colonialism, initiating discussions on the ways to decolonise science (</w:t>
      </w:r>
      <w:r w:rsidR="004F7D9A" w:rsidRPr="001B556D">
        <w:rPr>
          <w:rFonts w:ascii="Times New Roman" w:hAnsi="Times New Roman"/>
          <w:lang w:eastAsia="x-none"/>
        </w:rPr>
        <w:fldChar w:fldCharType="begin">
          <w:fldData xml:space="preserve">PEVuZE5vdGU+PENpdGU+PEF1dGhvcj5CYWtlcjwvQXV0aG9yPjxZZWFyPjIwMTk8L1llYXI+PFJl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CYWtlcjwvQXV0aG9yPjxZZWFyPjIwMTk8L1llYXI+PFJl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Baker, Eichhorn &amp; Griffiths, 2019; Trisos, Auerbach &amp; Katti, 2021</w:t>
      </w:r>
      <w:r w:rsidR="004F7D9A" w:rsidRPr="001B556D">
        <w:rPr>
          <w:rFonts w:ascii="Times New Roman" w:hAnsi="Times New Roman"/>
          <w:lang w:eastAsia="x-none"/>
        </w:rPr>
        <w:fldChar w:fldCharType="end"/>
      </w:r>
      <w:r w:rsidR="00FD5725" w:rsidRPr="001B556D">
        <w:rPr>
          <w:rFonts w:ascii="Times New Roman" w:hAnsi="Times New Roman"/>
          <w:lang w:eastAsia="x-none"/>
        </w:rPr>
        <w:t xml:space="preserve">). </w:t>
      </w:r>
      <w:r w:rsidR="00FB1E42">
        <w:rPr>
          <w:rFonts w:ascii="Times New Roman" w:hAnsi="Times New Roman"/>
          <w:lang w:eastAsia="x-none"/>
        </w:rPr>
        <w:t>Building capacity and i</w:t>
      </w:r>
      <w:r w:rsidR="00FD5725" w:rsidRPr="001B556D">
        <w:rPr>
          <w:rFonts w:ascii="Times New Roman" w:hAnsi="Times New Roman"/>
          <w:lang w:eastAsia="x-none"/>
        </w:rPr>
        <w:t>nvolving local collaborators could be a first step towards resolving this incongruence</w:t>
      </w:r>
      <w:r w:rsidR="00FB1E42">
        <w:rPr>
          <w:rFonts w:ascii="Times New Roman" w:hAnsi="Times New Roman"/>
          <w:lang w:eastAsia="x-none"/>
        </w:rPr>
        <w:t>,</w:t>
      </w:r>
      <w:r w:rsidR="00FD5725" w:rsidRPr="001B556D">
        <w:rPr>
          <w:rFonts w:ascii="Times New Roman" w:hAnsi="Times New Roman"/>
          <w:lang w:eastAsia="x-none"/>
        </w:rPr>
        <w:t xml:space="preserve"> increasing representation of </w:t>
      </w:r>
      <w:r w:rsidR="005A052D">
        <w:rPr>
          <w:rFonts w:ascii="Times New Roman" w:hAnsi="Times New Roman"/>
          <w:lang w:eastAsia="x-none"/>
        </w:rPr>
        <w:t xml:space="preserve">underrepresented </w:t>
      </w:r>
      <w:r w:rsidR="00FD5725" w:rsidRPr="001B556D">
        <w:rPr>
          <w:rFonts w:ascii="Times New Roman" w:hAnsi="Times New Roman"/>
          <w:lang w:eastAsia="x-none"/>
        </w:rPr>
        <w:t xml:space="preserve">nations </w:t>
      </w:r>
      <w:r w:rsidR="00451138">
        <w:rPr>
          <w:rFonts w:ascii="Times New Roman" w:hAnsi="Times New Roman"/>
          <w:lang w:eastAsia="x-none"/>
        </w:rPr>
        <w:t>and their wildlife imagery</w:t>
      </w:r>
      <w:r w:rsidR="00FD5725" w:rsidRPr="001B556D">
        <w:rPr>
          <w:rFonts w:ascii="Times New Roman" w:hAnsi="Times New Roman"/>
          <w:lang w:eastAsia="x-none"/>
        </w:rPr>
        <w:t xml:space="preserve">. There is also </w:t>
      </w:r>
      <w:r w:rsidR="00E324B3">
        <w:rPr>
          <w:rFonts w:ascii="Times New Roman" w:hAnsi="Times New Roman"/>
          <w:lang w:eastAsia="x-none"/>
        </w:rPr>
        <w:t xml:space="preserve">considerable </w:t>
      </w:r>
      <w:r w:rsidR="00FD5725" w:rsidRPr="001B556D">
        <w:rPr>
          <w:rFonts w:ascii="Times New Roman" w:hAnsi="Times New Roman"/>
          <w:lang w:eastAsia="x-none"/>
        </w:rPr>
        <w:t xml:space="preserve">scope for more </w:t>
      </w:r>
      <w:r w:rsidR="00E324B3">
        <w:rPr>
          <w:rFonts w:ascii="Times New Roman" w:hAnsi="Times New Roman"/>
          <w:lang w:eastAsia="x-none"/>
        </w:rPr>
        <w:t>international</w:t>
      </w:r>
      <w:r w:rsidR="00FD5725" w:rsidRPr="001B556D">
        <w:rPr>
          <w:rFonts w:ascii="Times New Roman" w:hAnsi="Times New Roman"/>
          <w:lang w:eastAsia="x-none"/>
        </w:rPr>
        <w:t xml:space="preserve"> collaborations, </w:t>
      </w:r>
      <w:r w:rsidR="00E324B3">
        <w:rPr>
          <w:rFonts w:ascii="Times New Roman" w:hAnsi="Times New Roman"/>
          <w:lang w:eastAsia="x-none"/>
        </w:rPr>
        <w:t xml:space="preserve">given </w:t>
      </w:r>
      <w:r w:rsidR="00FD5725" w:rsidRPr="001B556D">
        <w:rPr>
          <w:rFonts w:ascii="Times New Roman" w:hAnsi="Times New Roman"/>
          <w:lang w:eastAsia="x-none"/>
        </w:rPr>
        <w:t xml:space="preserve">only </w:t>
      </w:r>
      <w:r w:rsidR="00F4005D">
        <w:rPr>
          <w:rFonts w:ascii="Times New Roman" w:hAnsi="Times New Roman"/>
          <w:lang w:eastAsia="x-none"/>
        </w:rPr>
        <w:t>three</w:t>
      </w:r>
      <w:r w:rsidR="5D3FEEEC" w:rsidRPr="001B556D">
        <w:rPr>
          <w:rFonts w:ascii="Times New Roman" w:hAnsi="Times New Roman"/>
          <w:lang w:eastAsia="x-none"/>
        </w:rPr>
        <w:t xml:space="preserve"> studies </w:t>
      </w:r>
      <w:r w:rsidR="00EA0456">
        <w:rPr>
          <w:rFonts w:ascii="Times New Roman" w:hAnsi="Times New Roman"/>
          <w:lang w:eastAsia="x-none"/>
        </w:rPr>
        <w:t>had</w:t>
      </w:r>
      <w:r w:rsidR="00EA0456" w:rsidRPr="001B556D">
        <w:rPr>
          <w:rFonts w:ascii="Times New Roman" w:hAnsi="Times New Roman"/>
          <w:lang w:eastAsia="x-none"/>
        </w:rPr>
        <w:t xml:space="preserve"> </w:t>
      </w:r>
      <w:r w:rsidR="5D3FEEEC" w:rsidRPr="001B556D">
        <w:rPr>
          <w:rFonts w:ascii="Times New Roman" w:hAnsi="Times New Roman"/>
          <w:lang w:eastAsia="x-none"/>
        </w:rPr>
        <w:t xml:space="preserve">authors </w:t>
      </w:r>
      <w:r w:rsidR="00EA0456">
        <w:rPr>
          <w:rFonts w:ascii="Times New Roman" w:hAnsi="Times New Roman"/>
          <w:lang w:eastAsia="x-none"/>
        </w:rPr>
        <w:t>from</w:t>
      </w:r>
      <w:r w:rsidR="00EA0456" w:rsidRPr="001B556D">
        <w:rPr>
          <w:rFonts w:ascii="Times New Roman" w:hAnsi="Times New Roman"/>
          <w:lang w:eastAsia="x-none"/>
        </w:rPr>
        <w:t xml:space="preserve"> </w:t>
      </w:r>
      <w:r w:rsidR="5D3FEEEC" w:rsidRPr="001B556D">
        <w:rPr>
          <w:rFonts w:ascii="Times New Roman" w:hAnsi="Times New Roman"/>
          <w:lang w:eastAsia="x-none"/>
        </w:rPr>
        <w:t>multiple countries.</w:t>
      </w:r>
    </w:p>
    <w:p w14:paraId="33D7CC77" w14:textId="0700EF8A" w:rsidR="00136A72" w:rsidRPr="001B556D" w:rsidRDefault="00EA0456" w:rsidP="001D6F56">
      <w:pPr>
        <w:spacing w:line="480" w:lineRule="auto"/>
        <w:rPr>
          <w:rFonts w:ascii="Times New Roman" w:hAnsi="Times New Roman"/>
          <w:lang w:eastAsia="x-none"/>
        </w:rPr>
      </w:pPr>
      <w:r>
        <w:rPr>
          <w:rFonts w:ascii="Times New Roman" w:hAnsi="Times New Roman"/>
          <w:lang w:eastAsia="x-none"/>
        </w:rPr>
        <w:t>T</w:t>
      </w:r>
      <w:r w:rsidR="008E3C16">
        <w:rPr>
          <w:rFonts w:ascii="Times New Roman" w:hAnsi="Times New Roman"/>
          <w:lang w:eastAsia="x-none"/>
        </w:rPr>
        <w:t>his field was entirely dominated by computer scientists five years ago (in 2017)</w:t>
      </w:r>
      <w:r>
        <w:rPr>
          <w:rFonts w:ascii="Times New Roman" w:hAnsi="Times New Roman"/>
          <w:lang w:eastAsia="x-none"/>
        </w:rPr>
        <w:t>, reflected in</w:t>
      </w:r>
      <w:r w:rsidR="00932797" w:rsidRPr="001B556D">
        <w:rPr>
          <w:rFonts w:ascii="Times New Roman" w:hAnsi="Times New Roman"/>
          <w:lang w:eastAsia="x-none"/>
        </w:rPr>
        <w:t xml:space="preserve"> </w:t>
      </w:r>
      <w:r>
        <w:rPr>
          <w:rFonts w:ascii="Times New Roman" w:hAnsi="Times New Roman"/>
          <w:lang w:eastAsia="x-none"/>
        </w:rPr>
        <w:t xml:space="preserve">almost all </w:t>
      </w:r>
      <w:r w:rsidR="00A36121">
        <w:rPr>
          <w:rFonts w:ascii="Times New Roman" w:hAnsi="Times New Roman"/>
          <w:lang w:eastAsia="x-none"/>
        </w:rPr>
        <w:t>articles</w:t>
      </w:r>
      <w:r w:rsidR="00A36121" w:rsidRPr="001B556D">
        <w:rPr>
          <w:rFonts w:ascii="Times New Roman" w:hAnsi="Times New Roman"/>
          <w:lang w:eastAsia="x-none"/>
        </w:rPr>
        <w:t xml:space="preserve"> </w:t>
      </w:r>
      <w:r w:rsidR="00D91056" w:rsidRPr="001B556D">
        <w:rPr>
          <w:rFonts w:ascii="Times New Roman" w:hAnsi="Times New Roman"/>
          <w:lang w:eastAsia="x-none"/>
        </w:rPr>
        <w:t>published in computer science journals</w:t>
      </w:r>
      <w:r w:rsidR="018C626B" w:rsidRPr="001B556D">
        <w:rPr>
          <w:rFonts w:ascii="Times New Roman" w:hAnsi="Times New Roman"/>
          <w:lang w:eastAsia="x-none"/>
        </w:rPr>
        <w:t xml:space="preserve"> or conference proceedings.</w:t>
      </w:r>
      <w:r w:rsidR="00D91056" w:rsidRPr="001B556D">
        <w:rPr>
          <w:rFonts w:ascii="Times New Roman" w:hAnsi="Times New Roman"/>
          <w:lang w:eastAsia="x-none"/>
        </w:rPr>
        <w:t xml:space="preserve"> </w:t>
      </w:r>
      <w:r w:rsidR="004C4FA4">
        <w:rPr>
          <w:rFonts w:ascii="Times New Roman" w:hAnsi="Times New Roman"/>
          <w:lang w:eastAsia="x-none"/>
        </w:rPr>
        <w:t>Subsequently</w:t>
      </w:r>
      <w:r w:rsidR="00D91056" w:rsidRPr="001B556D">
        <w:rPr>
          <w:rFonts w:ascii="Times New Roman" w:hAnsi="Times New Roman"/>
          <w:lang w:eastAsia="x-none"/>
        </w:rPr>
        <w:t xml:space="preserve">, </w:t>
      </w:r>
      <w:r w:rsidR="00A36121">
        <w:rPr>
          <w:rFonts w:ascii="Times New Roman" w:hAnsi="Times New Roman"/>
          <w:lang w:eastAsia="x-none"/>
        </w:rPr>
        <w:t xml:space="preserve">numbers </w:t>
      </w:r>
      <w:r w:rsidR="00913348" w:rsidRPr="001B556D">
        <w:rPr>
          <w:rFonts w:ascii="Times New Roman" w:hAnsi="Times New Roman"/>
          <w:lang w:eastAsia="x-none"/>
        </w:rPr>
        <w:t>shifted dramatically to</w:t>
      </w:r>
      <w:r w:rsidR="00A36121">
        <w:rPr>
          <w:rFonts w:ascii="Times New Roman" w:hAnsi="Times New Roman"/>
          <w:lang w:eastAsia="x-none"/>
        </w:rPr>
        <w:t>wards</w:t>
      </w:r>
      <w:r w:rsidR="00913348" w:rsidRPr="001B556D">
        <w:rPr>
          <w:rFonts w:ascii="Times New Roman" w:hAnsi="Times New Roman"/>
          <w:lang w:eastAsia="x-none"/>
        </w:rPr>
        <w:t xml:space="preserve"> </w:t>
      </w:r>
      <w:r w:rsidR="00811E6A" w:rsidRPr="001B556D">
        <w:rPr>
          <w:rFonts w:ascii="Times New Roman" w:hAnsi="Times New Roman"/>
          <w:lang w:eastAsia="x-none"/>
        </w:rPr>
        <w:t>ecological</w:t>
      </w:r>
      <w:r w:rsidR="2282B856" w:rsidRPr="001B556D">
        <w:rPr>
          <w:rFonts w:ascii="Times New Roman" w:hAnsi="Times New Roman"/>
          <w:lang w:eastAsia="x-none"/>
        </w:rPr>
        <w:t xml:space="preserve"> / </w:t>
      </w:r>
      <w:r w:rsidR="00811E6A" w:rsidRPr="001B556D">
        <w:rPr>
          <w:rFonts w:ascii="Times New Roman" w:hAnsi="Times New Roman"/>
          <w:lang w:eastAsia="x-none"/>
        </w:rPr>
        <w:t>environmental journals (Fig</w:t>
      </w:r>
      <w:r w:rsidR="2282B856" w:rsidRPr="001B556D">
        <w:rPr>
          <w:rFonts w:ascii="Times New Roman" w:hAnsi="Times New Roman"/>
          <w:lang w:eastAsia="x-none"/>
        </w:rPr>
        <w:t>. 5</w:t>
      </w:r>
      <w:r w:rsidR="00811E6A" w:rsidRPr="001B556D">
        <w:rPr>
          <w:rFonts w:ascii="Times New Roman" w:hAnsi="Times New Roman"/>
          <w:lang w:eastAsia="x-none"/>
        </w:rPr>
        <w:t xml:space="preserve"> A)</w:t>
      </w:r>
      <w:r w:rsidR="005A052D">
        <w:rPr>
          <w:rFonts w:ascii="Times New Roman" w:hAnsi="Times New Roman"/>
          <w:lang w:eastAsia="x-none"/>
        </w:rPr>
        <w:t>. As result</w:t>
      </w:r>
      <w:r w:rsidR="005161F7">
        <w:rPr>
          <w:rFonts w:ascii="Times New Roman" w:hAnsi="Times New Roman"/>
          <w:lang w:eastAsia="x-none"/>
        </w:rPr>
        <w:t xml:space="preserve">, </w:t>
      </w:r>
      <w:r w:rsidR="005A052D">
        <w:rPr>
          <w:rFonts w:ascii="Times New Roman" w:hAnsi="Times New Roman"/>
          <w:lang w:eastAsia="x-none"/>
        </w:rPr>
        <w:t xml:space="preserve">overall, </w:t>
      </w:r>
      <w:r w:rsidR="002357FC" w:rsidRPr="001B556D">
        <w:rPr>
          <w:rFonts w:ascii="Times New Roman" w:hAnsi="Times New Roman"/>
          <w:lang w:eastAsia="x-none"/>
        </w:rPr>
        <w:t xml:space="preserve">the </w:t>
      </w:r>
      <w:r w:rsidR="00CE2692" w:rsidRPr="001B556D">
        <w:rPr>
          <w:rFonts w:ascii="Times New Roman" w:hAnsi="Times New Roman"/>
          <w:lang w:eastAsia="x-none"/>
        </w:rPr>
        <w:t xml:space="preserve">top two </w:t>
      </w:r>
      <w:r w:rsidR="005161F7">
        <w:rPr>
          <w:rFonts w:ascii="Times New Roman" w:hAnsi="Times New Roman"/>
          <w:lang w:eastAsia="x-none"/>
        </w:rPr>
        <w:t xml:space="preserve">highest ranked </w:t>
      </w:r>
      <w:r w:rsidR="00CE2692" w:rsidRPr="001B556D">
        <w:rPr>
          <w:rFonts w:ascii="Times New Roman" w:hAnsi="Times New Roman"/>
          <w:lang w:eastAsia="x-none"/>
        </w:rPr>
        <w:t xml:space="preserve">journals </w:t>
      </w:r>
      <w:r w:rsidR="005A052D">
        <w:rPr>
          <w:rFonts w:ascii="Times New Roman" w:hAnsi="Times New Roman"/>
          <w:lang w:eastAsia="x-none"/>
        </w:rPr>
        <w:t xml:space="preserve">represent these disciplines </w:t>
      </w:r>
      <w:r w:rsidR="008C7359">
        <w:rPr>
          <w:rFonts w:ascii="Times New Roman" w:hAnsi="Times New Roman"/>
          <w:lang w:eastAsia="x-none"/>
        </w:rPr>
        <w:t>(</w:t>
      </w:r>
      <w:r w:rsidR="005A052D">
        <w:rPr>
          <w:rFonts w:ascii="Times New Roman" w:hAnsi="Times New Roman"/>
          <w:lang w:eastAsia="x-none"/>
        </w:rPr>
        <w:t xml:space="preserve">the </w:t>
      </w:r>
      <w:r w:rsidR="00D721F8" w:rsidRPr="001B556D">
        <w:rPr>
          <w:rFonts w:ascii="Times New Roman" w:hAnsi="Times New Roman"/>
          <w:lang w:eastAsia="x-none"/>
        </w:rPr>
        <w:t xml:space="preserve">third </w:t>
      </w:r>
      <w:r w:rsidR="008C7359">
        <w:rPr>
          <w:rFonts w:ascii="Times New Roman" w:hAnsi="Times New Roman"/>
          <w:lang w:eastAsia="x-none"/>
        </w:rPr>
        <w:t>ranked</w:t>
      </w:r>
      <w:r w:rsidR="008C7359" w:rsidRPr="001B556D">
        <w:rPr>
          <w:rFonts w:ascii="Times New Roman" w:hAnsi="Times New Roman"/>
          <w:lang w:eastAsia="x-none"/>
        </w:rPr>
        <w:t xml:space="preserve"> </w:t>
      </w:r>
      <w:r w:rsidR="008C7359">
        <w:rPr>
          <w:rFonts w:ascii="Times New Roman" w:hAnsi="Times New Roman"/>
          <w:lang w:eastAsia="x-none"/>
        </w:rPr>
        <w:t>was</w:t>
      </w:r>
      <w:r w:rsidR="008C7359" w:rsidRPr="001B556D">
        <w:rPr>
          <w:rFonts w:ascii="Times New Roman" w:hAnsi="Times New Roman"/>
          <w:lang w:eastAsia="x-none"/>
        </w:rPr>
        <w:t xml:space="preserve"> </w:t>
      </w:r>
      <w:r w:rsidR="00651C2E" w:rsidRPr="001B556D">
        <w:rPr>
          <w:rFonts w:ascii="Times New Roman" w:hAnsi="Times New Roman"/>
          <w:lang w:eastAsia="x-none"/>
        </w:rPr>
        <w:t xml:space="preserve">a </w:t>
      </w:r>
      <w:r w:rsidR="00651C2E" w:rsidRPr="001B556D">
        <w:rPr>
          <w:rFonts w:ascii="Times New Roman" w:hAnsi="Times New Roman"/>
          <w:lang w:eastAsia="x-none"/>
        </w:rPr>
        <w:lastRenderedPageBreak/>
        <w:t>‘</w:t>
      </w:r>
      <w:r w:rsidR="002357FC" w:rsidRPr="001B556D">
        <w:rPr>
          <w:rFonts w:ascii="Times New Roman" w:hAnsi="Times New Roman"/>
          <w:lang w:eastAsia="x-none"/>
        </w:rPr>
        <w:t>computer science</w:t>
      </w:r>
      <w:r w:rsidR="00651C2E" w:rsidRPr="001B556D">
        <w:rPr>
          <w:rFonts w:ascii="Times New Roman" w:hAnsi="Times New Roman"/>
          <w:lang w:eastAsia="x-none"/>
        </w:rPr>
        <w:t>’ journal</w:t>
      </w:r>
      <w:r w:rsidR="008C7359">
        <w:rPr>
          <w:rFonts w:ascii="Times New Roman" w:hAnsi="Times New Roman"/>
          <w:lang w:eastAsia="x-none"/>
        </w:rPr>
        <w:t>,</w:t>
      </w:r>
      <w:r w:rsidR="002357FC" w:rsidRPr="001B556D">
        <w:rPr>
          <w:rFonts w:ascii="Times New Roman" w:hAnsi="Times New Roman"/>
          <w:lang w:eastAsia="x-none"/>
        </w:rPr>
        <w:t xml:space="preserve"> </w:t>
      </w:r>
      <w:r w:rsidR="00403686" w:rsidRPr="001B556D">
        <w:rPr>
          <w:rFonts w:ascii="Times New Roman" w:hAnsi="Times New Roman"/>
          <w:lang w:eastAsia="x-none"/>
        </w:rPr>
        <w:t>Fig</w:t>
      </w:r>
      <w:r w:rsidR="21B99D03" w:rsidRPr="001B556D">
        <w:rPr>
          <w:rFonts w:ascii="Times New Roman" w:hAnsi="Times New Roman"/>
          <w:lang w:eastAsia="x-none"/>
        </w:rPr>
        <w:t>. 5 B</w:t>
      </w:r>
      <w:r w:rsidR="177FAA0D" w:rsidRPr="001B556D">
        <w:rPr>
          <w:rFonts w:ascii="Times New Roman" w:hAnsi="Times New Roman"/>
          <w:lang w:eastAsia="x-none"/>
        </w:rPr>
        <w:t>)</w:t>
      </w:r>
      <w:r w:rsidR="2282B856" w:rsidRPr="001B556D">
        <w:rPr>
          <w:rFonts w:ascii="Times New Roman" w:hAnsi="Times New Roman"/>
          <w:lang w:eastAsia="x-none"/>
        </w:rPr>
        <w:t>.</w:t>
      </w:r>
      <w:r w:rsidR="79759CFD" w:rsidRPr="001B556D">
        <w:rPr>
          <w:rFonts w:ascii="Times New Roman" w:hAnsi="Times New Roman"/>
          <w:lang w:eastAsia="x-none"/>
        </w:rPr>
        <w:t xml:space="preserve"> </w:t>
      </w:r>
      <w:r w:rsidR="00A979CE">
        <w:rPr>
          <w:rFonts w:ascii="Times New Roman" w:hAnsi="Times New Roman"/>
          <w:lang w:eastAsia="x-none"/>
        </w:rPr>
        <w:t>D</w:t>
      </w:r>
      <w:r w:rsidR="00811E6A" w:rsidRPr="001B556D">
        <w:rPr>
          <w:rFonts w:ascii="Times New Roman" w:hAnsi="Times New Roman"/>
          <w:lang w:eastAsia="x-none"/>
        </w:rPr>
        <w:t xml:space="preserve">isciplinary diversity </w:t>
      </w:r>
      <w:r w:rsidR="00A979CE">
        <w:rPr>
          <w:rFonts w:ascii="Times New Roman" w:hAnsi="Times New Roman"/>
          <w:lang w:eastAsia="x-none"/>
        </w:rPr>
        <w:t xml:space="preserve">is increasing, </w:t>
      </w:r>
      <w:r w:rsidR="005A052D">
        <w:rPr>
          <w:rFonts w:ascii="Times New Roman" w:hAnsi="Times New Roman"/>
          <w:lang w:eastAsia="x-none"/>
        </w:rPr>
        <w:t xml:space="preserve">along </w:t>
      </w:r>
      <w:r w:rsidR="00A979CE">
        <w:rPr>
          <w:rFonts w:ascii="Times New Roman" w:hAnsi="Times New Roman"/>
          <w:lang w:eastAsia="x-none"/>
        </w:rPr>
        <w:t>with</w:t>
      </w:r>
      <w:r w:rsidR="00811E6A" w:rsidRPr="001B556D">
        <w:rPr>
          <w:rFonts w:ascii="Times New Roman" w:hAnsi="Times New Roman"/>
          <w:lang w:eastAsia="x-none"/>
        </w:rPr>
        <w:t xml:space="preserve"> </w:t>
      </w:r>
      <w:r w:rsidR="005A052D">
        <w:rPr>
          <w:rFonts w:ascii="Times New Roman" w:hAnsi="Times New Roman"/>
          <w:lang w:eastAsia="x-none"/>
        </w:rPr>
        <w:t xml:space="preserve">accessibility of </w:t>
      </w:r>
      <w:r w:rsidR="00811E6A" w:rsidRPr="001B556D">
        <w:rPr>
          <w:rFonts w:ascii="Times New Roman" w:hAnsi="Times New Roman"/>
          <w:lang w:eastAsia="x-none"/>
        </w:rPr>
        <w:t xml:space="preserve">deep learning </w:t>
      </w:r>
      <w:r w:rsidR="00095BAD">
        <w:rPr>
          <w:rFonts w:ascii="Times New Roman" w:hAnsi="Times New Roman"/>
          <w:lang w:eastAsia="x-none"/>
        </w:rPr>
        <w:t>for</w:t>
      </w:r>
      <w:r w:rsidR="00095BAD" w:rsidRPr="001B556D">
        <w:rPr>
          <w:rFonts w:ascii="Times New Roman" w:hAnsi="Times New Roman"/>
          <w:lang w:eastAsia="x-none"/>
        </w:rPr>
        <w:t xml:space="preserve"> </w:t>
      </w:r>
      <w:r w:rsidR="00811E6A" w:rsidRPr="001B556D">
        <w:rPr>
          <w:rFonts w:ascii="Times New Roman" w:hAnsi="Times New Roman"/>
          <w:lang w:eastAsia="x-none"/>
        </w:rPr>
        <w:t>non-computer scientists (</w:t>
      </w:r>
      <w:r w:rsidR="004F7D9A" w:rsidRPr="001B556D">
        <w:rPr>
          <w:rFonts w:ascii="Times New Roman" w:hAnsi="Times New Roman"/>
          <w:lang w:eastAsia="x-none"/>
        </w:rPr>
        <w:fldChar w:fldCharType="begin">
          <w:fldData xml:space="preserve">PEVuZE5vdGU+PENpdGU+PEF1dGhvcj5MYW1iYTwvQXV0aG9yPjxZZWFyPjIwMTk8L1llYXI+PFJl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2MzItMTY0NDwvcGFnZXM+PHZvbHVtZT4xMDwvdm9sdW1lPjxudW1iZXI+MTA8L251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MYW1iYTwvQXV0aG9yPjxZZWFyPjIwMTk8L1llYXI+PFJl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Christin, Hervet &amp; Lecomte, 2019; Lamba</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w:t>
      </w:r>
      <w:r w:rsidR="004F7D9A" w:rsidRPr="001B556D">
        <w:rPr>
          <w:rFonts w:ascii="Times New Roman" w:hAnsi="Times New Roman"/>
          <w:lang w:eastAsia="x-none"/>
        </w:rPr>
        <w:fldChar w:fldCharType="end"/>
      </w:r>
      <w:r w:rsidR="00811E6A" w:rsidRPr="001B556D">
        <w:rPr>
          <w:rFonts w:ascii="Times New Roman" w:hAnsi="Times New Roman"/>
          <w:lang w:eastAsia="x-none"/>
        </w:rPr>
        <w:t>) and</w:t>
      </w:r>
      <w:r w:rsidR="00F102F8">
        <w:rPr>
          <w:rFonts w:ascii="Times New Roman" w:hAnsi="Times New Roman"/>
          <w:lang w:eastAsia="x-none"/>
        </w:rPr>
        <w:t xml:space="preserve"> interdisciplinary</w:t>
      </w:r>
      <w:r w:rsidR="00811E6A" w:rsidRPr="001B556D">
        <w:rPr>
          <w:rFonts w:ascii="Times New Roman" w:hAnsi="Times New Roman"/>
          <w:lang w:eastAsia="x-none"/>
        </w:rPr>
        <w:t xml:space="preserve"> </w:t>
      </w:r>
      <w:r w:rsidR="00D206DA" w:rsidRPr="001B556D">
        <w:rPr>
          <w:rFonts w:ascii="Times New Roman" w:hAnsi="Times New Roman"/>
          <w:lang w:eastAsia="x-none"/>
        </w:rPr>
        <w:t>collaboration</w:t>
      </w:r>
      <w:r w:rsidR="005A052D">
        <w:rPr>
          <w:rFonts w:ascii="Times New Roman" w:hAnsi="Times New Roman"/>
          <w:lang w:eastAsia="x-none"/>
        </w:rPr>
        <w:t>s</w:t>
      </w:r>
      <w:r w:rsidR="00D42E1B" w:rsidRPr="001B556D">
        <w:rPr>
          <w:rFonts w:ascii="Times New Roman" w:hAnsi="Times New Roman"/>
          <w:lang w:eastAsia="x-none"/>
        </w:rPr>
        <w:t xml:space="preserve"> between ecologists and computer </w:t>
      </w:r>
      <w:r w:rsidR="00CE2692" w:rsidRPr="001B556D">
        <w:rPr>
          <w:rFonts w:ascii="Times New Roman" w:hAnsi="Times New Roman"/>
          <w:lang w:eastAsia="x-none"/>
        </w:rPr>
        <w:t>scientists</w:t>
      </w:r>
      <w:r w:rsidR="00D206DA" w:rsidRPr="001B556D">
        <w:rPr>
          <w:rFonts w:ascii="Times New Roman" w:hAnsi="Times New Roman"/>
          <w:lang w:eastAsia="x-none"/>
        </w:rPr>
        <w:t xml:space="preserve"> </w:t>
      </w:r>
      <w:r w:rsidR="00811E6A" w:rsidRPr="001B556D">
        <w:rPr>
          <w:rFonts w:ascii="Times New Roman" w:hAnsi="Times New Roman"/>
          <w:lang w:eastAsia="x-none"/>
        </w:rPr>
        <w:t xml:space="preserve">(e.g. </w:t>
      </w:r>
      <w:r w:rsidR="004F7D9A" w:rsidRPr="001B556D">
        <w:rPr>
          <w:rFonts w:ascii="Times New Roman" w:hAnsi="Times New Roman"/>
          <w:lang w:eastAsia="x-none"/>
        </w:rPr>
        <w:fldChar w:fldCharType="begin">
          <w:fldData xml:space="preserve">PEVuZE5vdGU+PENpdGU+PEF1dGhvcj5UYWJhazwvQXV0aG9yPjxZZWFyPjIwMTk8L1llYXI+PFJl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gwLTkxPC9wYWdlcz48dm9sdW1lPjEwPC92b2x1bWU+PG51bWJlcj4xPC9udW1i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UYWJhazwvQXV0aG9yPjxZZWFyPjIwMTk8L1llYXI+PFJl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Tabak</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 Willi</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w:t>
      </w:r>
      <w:r w:rsidR="004F7D9A" w:rsidRPr="001B556D">
        <w:rPr>
          <w:rFonts w:ascii="Times New Roman" w:hAnsi="Times New Roman"/>
          <w:lang w:eastAsia="x-none"/>
        </w:rPr>
        <w:fldChar w:fldCharType="end"/>
      </w:r>
      <w:r w:rsidR="00811E6A" w:rsidRPr="001B556D">
        <w:rPr>
          <w:rFonts w:ascii="Times New Roman" w:hAnsi="Times New Roman"/>
          <w:lang w:eastAsia="x-none"/>
        </w:rPr>
        <w:t>)</w:t>
      </w:r>
      <w:r w:rsidR="00CE2692" w:rsidRPr="001B556D">
        <w:rPr>
          <w:rFonts w:ascii="Times New Roman" w:hAnsi="Times New Roman"/>
          <w:lang w:eastAsia="x-none"/>
        </w:rPr>
        <w:t>.</w:t>
      </w:r>
      <w:r w:rsidR="00415E17" w:rsidRPr="001B556D">
        <w:rPr>
          <w:rFonts w:ascii="Times New Roman" w:hAnsi="Times New Roman"/>
          <w:lang w:eastAsia="x-none"/>
        </w:rPr>
        <w:t xml:space="preserve"> </w:t>
      </w:r>
    </w:p>
    <w:p w14:paraId="78CBC2E6" w14:textId="50340983" w:rsidR="00136A72" w:rsidRPr="001B556D" w:rsidRDefault="00136A72" w:rsidP="001D6F56">
      <w:pPr>
        <w:pStyle w:val="Heading2"/>
      </w:pPr>
      <w:r w:rsidRPr="001B556D">
        <w:t>4.</w:t>
      </w:r>
      <w:r w:rsidR="002647DE" w:rsidRPr="001B556D">
        <w:t>4</w:t>
      </w:r>
      <w:r w:rsidRPr="001B556D">
        <w:t xml:space="preserve"> | </w:t>
      </w:r>
      <w:r w:rsidR="002647DE" w:rsidRPr="001B556D">
        <w:t>Reporting and open practices</w:t>
      </w:r>
    </w:p>
    <w:p w14:paraId="3C00F14F" w14:textId="1E91B29E" w:rsidR="00136A72" w:rsidRPr="001B556D" w:rsidRDefault="0065334B" w:rsidP="001D6F56">
      <w:pPr>
        <w:spacing w:line="480" w:lineRule="auto"/>
        <w:rPr>
          <w:rFonts w:ascii="Times New Roman" w:hAnsi="Times New Roman"/>
        </w:rPr>
      </w:pPr>
      <w:r>
        <w:rPr>
          <w:rFonts w:ascii="Times New Roman" w:hAnsi="Times New Roman"/>
          <w:lang w:eastAsia="x-none"/>
        </w:rPr>
        <w:t xml:space="preserve">Although we could identify </w:t>
      </w:r>
      <w:r w:rsidR="00D0762D">
        <w:rPr>
          <w:rFonts w:ascii="Times New Roman" w:hAnsi="Times New Roman"/>
          <w:lang w:eastAsia="x-none"/>
        </w:rPr>
        <w:t>basic study</w:t>
      </w:r>
      <w:r w:rsidR="00BA0FAC">
        <w:rPr>
          <w:rFonts w:ascii="Times New Roman" w:hAnsi="Times New Roman"/>
          <w:lang w:eastAsia="x-none"/>
        </w:rPr>
        <w:t xml:space="preserve"> </w:t>
      </w:r>
      <w:r w:rsidR="001F79C2">
        <w:rPr>
          <w:rFonts w:ascii="Times New Roman" w:hAnsi="Times New Roman"/>
          <w:lang w:eastAsia="x-none"/>
        </w:rPr>
        <w:t>information</w:t>
      </w:r>
      <w:r w:rsidR="00D0762D">
        <w:rPr>
          <w:rFonts w:ascii="Times New Roman" w:hAnsi="Times New Roman"/>
          <w:lang w:eastAsia="x-none"/>
        </w:rPr>
        <w:t xml:space="preserve"> for our survey</w:t>
      </w:r>
      <w:r w:rsidR="001F79C2">
        <w:rPr>
          <w:rFonts w:ascii="Times New Roman" w:hAnsi="Times New Roman"/>
          <w:lang w:eastAsia="x-none"/>
        </w:rPr>
        <w:t xml:space="preserve">, </w:t>
      </w:r>
      <w:r w:rsidR="002F6AED">
        <w:rPr>
          <w:rFonts w:ascii="Times New Roman" w:hAnsi="Times New Roman"/>
        </w:rPr>
        <w:t xml:space="preserve">about </w:t>
      </w:r>
      <w:r w:rsidR="00D0762D">
        <w:rPr>
          <w:rFonts w:ascii="Times New Roman" w:hAnsi="Times New Roman"/>
        </w:rPr>
        <w:t xml:space="preserve">10 – </w:t>
      </w:r>
      <w:r w:rsidR="14033A62" w:rsidRPr="001B556D">
        <w:rPr>
          <w:rFonts w:ascii="Times New Roman" w:hAnsi="Times New Roman"/>
        </w:rPr>
        <w:t>2</w:t>
      </w:r>
      <w:r w:rsidR="000C0F16" w:rsidRPr="001B556D">
        <w:rPr>
          <w:rFonts w:ascii="Times New Roman" w:hAnsi="Times New Roman"/>
          <w:lang w:eastAsia="x-none"/>
        </w:rPr>
        <w:t xml:space="preserve">0% </w:t>
      </w:r>
      <w:r w:rsidR="00F70EA5" w:rsidRPr="001B556D">
        <w:rPr>
          <w:rFonts w:ascii="Times New Roman" w:hAnsi="Times New Roman"/>
          <w:lang w:eastAsia="x-none"/>
        </w:rPr>
        <w:t xml:space="preserve">of the </w:t>
      </w:r>
      <w:r w:rsidR="000C0F16" w:rsidRPr="001B556D">
        <w:rPr>
          <w:rFonts w:ascii="Times New Roman" w:hAnsi="Times New Roman"/>
          <w:lang w:eastAsia="x-none"/>
        </w:rPr>
        <w:t xml:space="preserve">papers </w:t>
      </w:r>
      <w:r w:rsidR="00D0762D">
        <w:rPr>
          <w:rFonts w:ascii="Times New Roman" w:hAnsi="Times New Roman"/>
          <w:lang w:eastAsia="x-none"/>
        </w:rPr>
        <w:t>lacked</w:t>
      </w:r>
      <w:r w:rsidR="00D0762D" w:rsidRPr="001B556D">
        <w:rPr>
          <w:rFonts w:ascii="Times New Roman" w:hAnsi="Times New Roman"/>
          <w:lang w:eastAsia="x-none"/>
        </w:rPr>
        <w:t xml:space="preserve"> </w:t>
      </w:r>
      <w:r w:rsidR="00327F27" w:rsidRPr="001B556D">
        <w:rPr>
          <w:rFonts w:ascii="Times New Roman" w:hAnsi="Times New Roman"/>
          <w:lang w:eastAsia="x-none"/>
        </w:rPr>
        <w:t>critical information</w:t>
      </w:r>
      <w:r w:rsidR="00BA0FAC">
        <w:rPr>
          <w:rFonts w:ascii="Times New Roman" w:hAnsi="Times New Roman"/>
          <w:lang w:eastAsia="x-none"/>
        </w:rPr>
        <w:t>, required for replication,</w:t>
      </w:r>
      <w:r w:rsidR="00327F27" w:rsidRPr="001B556D">
        <w:rPr>
          <w:rFonts w:ascii="Times New Roman" w:hAnsi="Times New Roman"/>
          <w:lang w:eastAsia="x-none"/>
        </w:rPr>
        <w:t xml:space="preserve"> such</w:t>
      </w:r>
      <w:r w:rsidR="00F70EA5" w:rsidRPr="001B556D">
        <w:rPr>
          <w:rFonts w:ascii="Times New Roman" w:hAnsi="Times New Roman"/>
          <w:lang w:eastAsia="x-none"/>
        </w:rPr>
        <w:t xml:space="preserve"> as</w:t>
      </w:r>
      <w:r w:rsidR="00327F27" w:rsidRPr="001B556D">
        <w:rPr>
          <w:rFonts w:ascii="Times New Roman" w:hAnsi="Times New Roman"/>
          <w:lang w:eastAsia="x-none"/>
        </w:rPr>
        <w:t xml:space="preserve"> </w:t>
      </w:r>
      <w:r w:rsidR="00E44AD0">
        <w:rPr>
          <w:rFonts w:ascii="Times New Roman" w:hAnsi="Times New Roman"/>
          <w:lang w:eastAsia="x-none"/>
        </w:rPr>
        <w:t xml:space="preserve">study species, details of </w:t>
      </w:r>
      <w:r w:rsidR="00946B97" w:rsidRPr="001B556D">
        <w:rPr>
          <w:rFonts w:ascii="Times New Roman" w:hAnsi="Times New Roman"/>
          <w:lang w:eastAsia="x-none"/>
        </w:rPr>
        <w:t>image sources</w:t>
      </w:r>
      <w:r w:rsidR="00E44AD0">
        <w:rPr>
          <w:rFonts w:ascii="Times New Roman" w:hAnsi="Times New Roman"/>
          <w:lang w:eastAsia="x-none"/>
        </w:rPr>
        <w:t xml:space="preserve"> or locations</w:t>
      </w:r>
      <w:r w:rsidR="00946B97" w:rsidRPr="001B556D">
        <w:rPr>
          <w:rFonts w:ascii="Times New Roman" w:hAnsi="Times New Roman"/>
          <w:lang w:eastAsia="x-none"/>
        </w:rPr>
        <w:t xml:space="preserve"> (</w:t>
      </w:r>
      <w:r w:rsidR="007C3695" w:rsidRPr="001B556D">
        <w:rPr>
          <w:rFonts w:ascii="Times New Roman" w:hAnsi="Times New Roman"/>
          <w:lang w:eastAsia="x-none"/>
        </w:rPr>
        <w:t>Fig</w:t>
      </w:r>
      <w:r w:rsidR="4AB70F65" w:rsidRPr="001B556D">
        <w:rPr>
          <w:rFonts w:ascii="Times New Roman" w:hAnsi="Times New Roman"/>
        </w:rPr>
        <w:t>.</w:t>
      </w:r>
      <w:r w:rsidR="4AB70F65" w:rsidRPr="001B556D">
        <w:rPr>
          <w:rFonts w:ascii="Times New Roman" w:hAnsi="Times New Roman"/>
          <w:lang w:eastAsia="x-none"/>
        </w:rPr>
        <w:t xml:space="preserve"> </w:t>
      </w:r>
      <w:r w:rsidR="4AB70F65" w:rsidRPr="001B556D">
        <w:rPr>
          <w:rFonts w:ascii="Times New Roman" w:hAnsi="Times New Roman"/>
        </w:rPr>
        <w:t>6 A</w:t>
      </w:r>
      <w:r w:rsidR="5C12B7D1" w:rsidRPr="001B556D">
        <w:rPr>
          <w:rFonts w:ascii="Times New Roman" w:hAnsi="Times New Roman"/>
          <w:lang w:eastAsia="x-none"/>
        </w:rPr>
        <w:t xml:space="preserve">). </w:t>
      </w:r>
      <w:r w:rsidR="5C12B7D1" w:rsidRPr="001B556D">
        <w:rPr>
          <w:rFonts w:ascii="Times New Roman" w:hAnsi="Times New Roman"/>
        </w:rPr>
        <w:t xml:space="preserve">This may still </w:t>
      </w:r>
      <w:r w:rsidR="008E2742">
        <w:rPr>
          <w:rFonts w:ascii="Times New Roman" w:hAnsi="Times New Roman"/>
        </w:rPr>
        <w:t>be</w:t>
      </w:r>
      <w:r w:rsidR="008E2742" w:rsidRPr="001B556D">
        <w:rPr>
          <w:rFonts w:ascii="Times New Roman" w:hAnsi="Times New Roman"/>
        </w:rPr>
        <w:t xml:space="preserve"> </w:t>
      </w:r>
      <w:r w:rsidR="00E44AD0">
        <w:rPr>
          <w:rFonts w:ascii="Times New Roman" w:hAnsi="Times New Roman"/>
        </w:rPr>
        <w:t>underestimate</w:t>
      </w:r>
      <w:r w:rsidR="5C12B7D1" w:rsidRPr="001B556D">
        <w:rPr>
          <w:rFonts w:ascii="Times New Roman" w:hAnsi="Times New Roman"/>
        </w:rPr>
        <w:t xml:space="preserve">, </w:t>
      </w:r>
      <w:r w:rsidR="00B3123A">
        <w:rPr>
          <w:rFonts w:ascii="Times New Roman" w:hAnsi="Times New Roman"/>
        </w:rPr>
        <w:t>with generally poor</w:t>
      </w:r>
      <w:r w:rsidR="5C12B7D1" w:rsidRPr="001B556D">
        <w:rPr>
          <w:rFonts w:ascii="Times New Roman" w:hAnsi="Times New Roman"/>
        </w:rPr>
        <w:t xml:space="preserve"> reporting</w:t>
      </w:r>
      <w:r w:rsidR="0042753A">
        <w:rPr>
          <w:rFonts w:ascii="Times New Roman" w:hAnsi="Times New Roman"/>
        </w:rPr>
        <w:t>,</w:t>
      </w:r>
      <w:r w:rsidR="5C12B7D1" w:rsidRPr="001B556D">
        <w:rPr>
          <w:rFonts w:ascii="Times New Roman" w:hAnsi="Times New Roman"/>
        </w:rPr>
        <w:t xml:space="preserve"> </w:t>
      </w:r>
      <w:r w:rsidR="0042753A">
        <w:rPr>
          <w:rFonts w:ascii="Times New Roman" w:hAnsi="Times New Roman"/>
        </w:rPr>
        <w:t>exemplified by</w:t>
      </w:r>
      <w:r w:rsidR="5C12B7D1" w:rsidRPr="001B556D">
        <w:rPr>
          <w:rFonts w:ascii="Times New Roman" w:hAnsi="Times New Roman"/>
        </w:rPr>
        <w:t xml:space="preserve"> </w:t>
      </w:r>
      <w:r w:rsidR="00E44AD0">
        <w:rPr>
          <w:rFonts w:ascii="Times New Roman" w:hAnsi="Times New Roman"/>
        </w:rPr>
        <w:t xml:space="preserve">much of the </w:t>
      </w:r>
      <w:r w:rsidR="5C12B7D1" w:rsidRPr="001B556D">
        <w:rPr>
          <w:rFonts w:ascii="Times New Roman" w:hAnsi="Times New Roman"/>
        </w:rPr>
        <w:t xml:space="preserve">coded </w:t>
      </w:r>
      <w:r w:rsidR="00E44AD0">
        <w:rPr>
          <w:rFonts w:ascii="Times New Roman" w:hAnsi="Times New Roman"/>
        </w:rPr>
        <w:t xml:space="preserve">survey </w:t>
      </w:r>
      <w:r w:rsidR="5C12B7D1" w:rsidRPr="001B556D">
        <w:rPr>
          <w:rFonts w:ascii="Times New Roman" w:hAnsi="Times New Roman"/>
        </w:rPr>
        <w:t xml:space="preserve">information based </w:t>
      </w:r>
      <w:r w:rsidR="00E44AD0">
        <w:rPr>
          <w:rFonts w:ascii="Times New Roman" w:hAnsi="Times New Roman"/>
        </w:rPr>
        <w:t xml:space="preserve">on </w:t>
      </w:r>
      <w:r w:rsidR="5C12B7D1" w:rsidRPr="001B556D">
        <w:rPr>
          <w:rFonts w:ascii="Times New Roman" w:hAnsi="Times New Roman"/>
        </w:rPr>
        <w:t>example images p</w:t>
      </w:r>
      <w:r w:rsidR="00F70EA5" w:rsidRPr="001B556D">
        <w:rPr>
          <w:rFonts w:ascii="Times New Roman" w:hAnsi="Times New Roman"/>
        </w:rPr>
        <w:t>rovided</w:t>
      </w:r>
      <w:r w:rsidR="5C12B7D1" w:rsidRPr="001B556D">
        <w:rPr>
          <w:rFonts w:ascii="Times New Roman" w:hAnsi="Times New Roman"/>
        </w:rPr>
        <w:t xml:space="preserve"> in </w:t>
      </w:r>
      <w:r w:rsidR="00F70EA5" w:rsidRPr="001B556D">
        <w:rPr>
          <w:rFonts w:ascii="Times New Roman" w:hAnsi="Times New Roman"/>
        </w:rPr>
        <w:t>figures</w:t>
      </w:r>
      <w:r w:rsidR="00F65A67">
        <w:rPr>
          <w:rFonts w:ascii="Times New Roman" w:hAnsi="Times New Roman"/>
        </w:rPr>
        <w:t xml:space="preserve"> and</w:t>
      </w:r>
      <w:r w:rsidR="5C12B7D1" w:rsidRPr="001B556D">
        <w:rPr>
          <w:rFonts w:ascii="Times New Roman" w:hAnsi="Times New Roman"/>
        </w:rPr>
        <w:t xml:space="preserve"> dataset </w:t>
      </w:r>
      <w:r w:rsidR="00F70EA5" w:rsidRPr="001B556D">
        <w:rPr>
          <w:rFonts w:ascii="Times New Roman" w:hAnsi="Times New Roman"/>
        </w:rPr>
        <w:t>descriptions</w:t>
      </w:r>
      <w:r w:rsidR="5C12B7D1" w:rsidRPr="001B556D">
        <w:rPr>
          <w:rFonts w:ascii="Times New Roman" w:hAnsi="Times New Roman"/>
        </w:rPr>
        <w:t xml:space="preserve"> from other publications or the Internet (e</w:t>
      </w:r>
      <w:r w:rsidR="00C32682" w:rsidRPr="001B556D">
        <w:rPr>
          <w:rFonts w:ascii="Times New Roman" w:hAnsi="Times New Roman"/>
        </w:rPr>
        <w:t>.</w:t>
      </w:r>
      <w:r w:rsidR="5C12B7D1" w:rsidRPr="001B556D">
        <w:rPr>
          <w:rFonts w:ascii="Times New Roman" w:hAnsi="Times New Roman"/>
        </w:rPr>
        <w:t>g</w:t>
      </w:r>
      <w:r w:rsidR="00C32682" w:rsidRPr="001B556D">
        <w:rPr>
          <w:rFonts w:ascii="Times New Roman" w:hAnsi="Times New Roman"/>
        </w:rPr>
        <w:t>.</w:t>
      </w:r>
      <w:r w:rsidR="5C12B7D1" w:rsidRPr="001B556D">
        <w:rPr>
          <w:rFonts w:ascii="Times New Roman" w:hAnsi="Times New Roman"/>
        </w:rPr>
        <w:t xml:space="preserve">, when the </w:t>
      </w:r>
      <w:r w:rsidR="00F70EA5" w:rsidRPr="001B556D">
        <w:rPr>
          <w:rFonts w:ascii="Times New Roman" w:hAnsi="Times New Roman"/>
        </w:rPr>
        <w:t>study</w:t>
      </w:r>
      <w:r w:rsidR="5C12B7D1" w:rsidRPr="001B556D">
        <w:rPr>
          <w:rFonts w:ascii="Times New Roman" w:hAnsi="Times New Roman"/>
        </w:rPr>
        <w:t xml:space="preserve"> only men</w:t>
      </w:r>
      <w:r w:rsidR="00F70EA5" w:rsidRPr="001B556D">
        <w:rPr>
          <w:rFonts w:ascii="Times New Roman" w:hAnsi="Times New Roman"/>
        </w:rPr>
        <w:t>t</w:t>
      </w:r>
      <w:r w:rsidR="5C12B7D1" w:rsidRPr="001B556D">
        <w:rPr>
          <w:rFonts w:ascii="Times New Roman" w:hAnsi="Times New Roman"/>
        </w:rPr>
        <w:t xml:space="preserve">ioned the name of </w:t>
      </w:r>
      <w:r w:rsidR="00C32682" w:rsidRPr="001B556D">
        <w:rPr>
          <w:rFonts w:ascii="Times New Roman" w:hAnsi="Times New Roman"/>
        </w:rPr>
        <w:t>publicly</w:t>
      </w:r>
      <w:r w:rsidR="5C12B7D1" w:rsidRPr="001B556D">
        <w:rPr>
          <w:rFonts w:ascii="Times New Roman" w:hAnsi="Times New Roman"/>
        </w:rPr>
        <w:t xml:space="preserve"> available dataset</w:t>
      </w:r>
      <w:r w:rsidR="008E648E" w:rsidRPr="001B556D">
        <w:rPr>
          <w:rFonts w:ascii="Times New Roman" w:hAnsi="Times New Roman"/>
        </w:rPr>
        <w:t>s</w:t>
      </w:r>
      <w:r w:rsidR="5C12B7D1" w:rsidRPr="001B556D">
        <w:rPr>
          <w:rFonts w:ascii="Times New Roman" w:hAnsi="Times New Roman"/>
        </w:rPr>
        <w:t>).</w:t>
      </w:r>
      <w:r w:rsidR="00946B97" w:rsidRPr="001B556D">
        <w:rPr>
          <w:rFonts w:ascii="Times New Roman" w:hAnsi="Times New Roman"/>
        </w:rPr>
        <w:t xml:space="preserve"> </w:t>
      </w:r>
      <w:r w:rsidR="00120561">
        <w:rPr>
          <w:rFonts w:ascii="Times New Roman" w:hAnsi="Times New Roman"/>
        </w:rPr>
        <w:t xml:space="preserve">With </w:t>
      </w:r>
      <w:r w:rsidR="00A06BD0">
        <w:rPr>
          <w:rFonts w:ascii="Times New Roman" w:hAnsi="Times New Roman"/>
        </w:rPr>
        <w:t xml:space="preserve">increasing </w:t>
      </w:r>
      <w:r w:rsidR="00E44AD0">
        <w:rPr>
          <w:rFonts w:ascii="Times New Roman" w:hAnsi="Times New Roman"/>
        </w:rPr>
        <w:t xml:space="preserve">number of studies applying machine learning to wildlife </w:t>
      </w:r>
      <w:r w:rsidR="001E194B">
        <w:rPr>
          <w:rFonts w:ascii="Times New Roman" w:hAnsi="Times New Roman"/>
        </w:rPr>
        <w:t>images</w:t>
      </w:r>
      <w:r w:rsidR="00A06BD0">
        <w:rPr>
          <w:rFonts w:ascii="Times New Roman" w:hAnsi="Times New Roman"/>
        </w:rPr>
        <w:t xml:space="preserve">, </w:t>
      </w:r>
      <w:r w:rsidR="00A06BD0" w:rsidRPr="001B556D">
        <w:rPr>
          <w:rFonts w:ascii="Times New Roman" w:hAnsi="Times New Roman"/>
          <w:lang w:eastAsia="x-none"/>
        </w:rPr>
        <w:t>creat</w:t>
      </w:r>
      <w:r w:rsidR="00A06BD0">
        <w:rPr>
          <w:rFonts w:ascii="Times New Roman" w:hAnsi="Times New Roman"/>
          <w:lang w:eastAsia="x-none"/>
        </w:rPr>
        <w:t>ing</w:t>
      </w:r>
      <w:r w:rsidR="00A06BD0" w:rsidRPr="001B556D">
        <w:rPr>
          <w:rFonts w:ascii="Times New Roman" w:hAnsi="Times New Roman"/>
          <w:lang w:eastAsia="x-none"/>
        </w:rPr>
        <w:t xml:space="preserve"> </w:t>
      </w:r>
      <w:r w:rsidR="006835FC" w:rsidRPr="001B556D">
        <w:rPr>
          <w:rFonts w:ascii="Times New Roman" w:hAnsi="Times New Roman"/>
          <w:lang w:eastAsia="x-none"/>
        </w:rPr>
        <w:t>formal reporting guideline</w:t>
      </w:r>
      <w:r w:rsidR="00A06BD0">
        <w:rPr>
          <w:rFonts w:ascii="Times New Roman" w:hAnsi="Times New Roman"/>
          <w:lang w:eastAsia="x-none"/>
        </w:rPr>
        <w:t xml:space="preserve"> may be useful</w:t>
      </w:r>
      <w:r w:rsidR="001E194B">
        <w:rPr>
          <w:rFonts w:ascii="Times New Roman" w:hAnsi="Times New Roman"/>
          <w:lang w:eastAsia="x-none"/>
        </w:rPr>
        <w:t xml:space="preserve">. Reproting guidelines are </w:t>
      </w:r>
      <w:r w:rsidR="006835FC" w:rsidRPr="001B556D">
        <w:rPr>
          <w:rFonts w:ascii="Times New Roman" w:hAnsi="Times New Roman"/>
          <w:lang w:eastAsia="x-none"/>
        </w:rPr>
        <w:t>common in (bio)medical research (e.g.</w:t>
      </w:r>
      <w:r w:rsidR="0003700E" w:rsidRPr="001B556D">
        <w:rPr>
          <w:rFonts w:ascii="Times New Roman" w:hAnsi="Times New Roman"/>
          <w:lang w:eastAsia="x-none"/>
        </w:rPr>
        <w:t>,</w:t>
      </w:r>
      <w:r w:rsidR="006835FC" w:rsidRPr="001B556D">
        <w:rPr>
          <w:rFonts w:ascii="Times New Roman" w:hAnsi="Times New Roman"/>
          <w:lang w:eastAsia="x-none"/>
        </w:rPr>
        <w:t xml:space="preserve"> </w:t>
      </w:r>
      <w:r w:rsidR="004F7D9A" w:rsidRPr="001B556D">
        <w:rPr>
          <w:rFonts w:ascii="Times New Roman" w:hAnsi="Times New Roman"/>
          <w:lang w:eastAsia="x-none"/>
        </w:rPr>
        <w:fldChar w:fldCharType="begin">
          <w:fldData xml:space="preserve">PEVuZE5vdGU+PENpdGU+PEF1dGhvcj5kdSBTZXJ0PC9BdXRob3I+PFllYXI+MjAyMDwvWWVhcj48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kdSBTZXJ0PC9BdXRob3I+PFllYXI+MjAyMDwvWWVhcj48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du Sert</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0; Page</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1</w:t>
      </w:r>
      <w:r w:rsidR="004F7D9A" w:rsidRPr="001B556D">
        <w:rPr>
          <w:rFonts w:ascii="Times New Roman" w:hAnsi="Times New Roman"/>
          <w:lang w:eastAsia="x-none"/>
        </w:rPr>
        <w:fldChar w:fldCharType="end"/>
      </w:r>
      <w:r w:rsidR="006835FC" w:rsidRPr="001B556D">
        <w:rPr>
          <w:rFonts w:ascii="Times New Roman" w:hAnsi="Times New Roman"/>
          <w:lang w:eastAsia="x-none"/>
        </w:rPr>
        <w:t>)</w:t>
      </w:r>
      <w:r w:rsidR="001E194B">
        <w:rPr>
          <w:rFonts w:ascii="Times New Roman" w:hAnsi="Times New Roman"/>
          <w:lang w:eastAsia="x-none"/>
        </w:rPr>
        <w:t xml:space="preserve"> and</w:t>
      </w:r>
      <w:r w:rsidR="00B32881">
        <w:rPr>
          <w:rFonts w:ascii="Times New Roman" w:hAnsi="Times New Roman"/>
          <w:lang w:eastAsia="x-none"/>
        </w:rPr>
        <w:t xml:space="preserve"> </w:t>
      </w:r>
      <w:r w:rsidR="00627C0B">
        <w:rPr>
          <w:rFonts w:ascii="Times New Roman" w:hAnsi="Times New Roman"/>
          <w:lang w:eastAsia="x-none"/>
        </w:rPr>
        <w:t>can</w:t>
      </w:r>
      <w:r w:rsidR="00421259" w:rsidRPr="001B556D">
        <w:rPr>
          <w:rFonts w:ascii="Times New Roman" w:hAnsi="Times New Roman"/>
          <w:lang w:eastAsia="x-none"/>
        </w:rPr>
        <w:t xml:space="preserve"> improve </w:t>
      </w:r>
      <w:r w:rsidR="00A368EB" w:rsidRPr="001B556D">
        <w:rPr>
          <w:rFonts w:ascii="Times New Roman" w:hAnsi="Times New Roman"/>
          <w:lang w:eastAsia="x-none"/>
        </w:rPr>
        <w:t>reporting</w:t>
      </w:r>
      <w:r w:rsidR="00421259" w:rsidRPr="001B556D">
        <w:rPr>
          <w:rFonts w:ascii="Times New Roman" w:hAnsi="Times New Roman"/>
          <w:lang w:eastAsia="x-none"/>
        </w:rPr>
        <w:t xml:space="preserve"> quality</w:t>
      </w:r>
      <w:r w:rsidR="009A6217" w:rsidRPr="001B556D">
        <w:rPr>
          <w:rFonts w:ascii="Times New Roman" w:hAnsi="Times New Roman"/>
          <w:lang w:eastAsia="x-none"/>
        </w:rPr>
        <w:t xml:space="preserve"> (</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Sun&lt;/Author&gt;&lt;Year&gt;2018&lt;/Year&gt;&lt;RecNum&gt;223&lt;/RecNum&gt;&lt;DisplayText&gt;Sun&lt;style face="italic"&gt; et al.&lt;/style&gt;, 2018&lt;/DisplayText&gt;&lt;record&gt;&lt;rec-number&gt;223&lt;/rec-number&gt;&lt;foreign-keys&gt;&lt;key app="EN" db-id="std0vfss4f2as9eps9f59s0xd20vpsea9vp2" timestamp="1647499912"&gt;223&lt;/key&gt;&lt;/foreign-keys&gt;&lt;ref-type name="Journal Article"&gt;17&lt;/ref-type&gt;&lt;contributors&gt;&lt;authors&gt;&lt;author&gt;Sun, X.&lt;/author&gt;&lt;author&gt;Zhou, X. B.&lt;/author&gt;&lt;author&gt;Yu, Y.&lt;/author&gt;&lt;author&gt;Liu, H. H.&lt;/author&gt;&lt;/authors&gt;&lt;/contributors&gt;&lt;auth-address&gt;Qingdao Univ, Sch Publ Hlth, Dept Epidemiol &amp;amp; Hlth Stat, 38 Dengzhou Rd, Qingdao 266021, Shandong, Peoples R China&amp;#xD;Shanxi Med Univ, Hosp 2, Dept Cardiovasc, 56 South Xinjian Rd, Taiyuan, Shanxi, Peoples R China&lt;/auth-address&gt;&lt;titles&gt;&lt;title&gt;Exploring reporting quality of systematic reviews and Meta-analyses on nursing interventions in patients with Alzheimer&amp;apos;s disease before and after PRISMA introduction&lt;/title&gt;&lt;secondary-title&gt;Bmc Medical Research Methodology&lt;/secondary-title&gt;&lt;alt-title&gt;Bmc Med Res Methodol&lt;/alt-title&gt;&lt;/titles&gt;&lt;periodical&gt;&lt;full-title&gt;Bmc Medical Research Methodology&lt;/full-title&gt;&lt;abbr-1&gt;Bmc Med Res Methodol&lt;/abbr-1&gt;&lt;/periodical&gt;&lt;alt-periodical&gt;&lt;full-title&gt;Bmc Medical Research Methodology&lt;/full-title&gt;&lt;abbr-1&gt;Bmc Med Res Methodol&lt;/abbr-1&gt;&lt;/alt-periodical&gt;&lt;volume&gt;18&lt;/volume&gt;&lt;keywords&gt;&lt;keyword&gt;reporting quality&lt;/keyword&gt;&lt;keyword&gt;alzheimer&amp;apos;s disease&lt;/keyword&gt;&lt;keyword&gt;nursing interventions&lt;/keyword&gt;&lt;keyword&gt;systematic review&lt;/keyword&gt;&lt;keyword&gt;association&lt;/keyword&gt;&lt;keyword&gt;publication&lt;/keyword&gt;&lt;keyword&gt;dementia&lt;/keyword&gt;&lt;keyword&gt;trials&lt;/keyword&gt;&lt;keyword&gt;bias&lt;/keyword&gt;&lt;/keywords&gt;&lt;dates&gt;&lt;year&gt;2018&lt;/year&gt;&lt;pub-dates&gt;&lt;date&gt;Nov 29&lt;/date&gt;&lt;/pub-dates&gt;&lt;/dates&gt;&lt;accession-num&gt;WOS:000451696800002&lt;/accession-num&gt;&lt;urls&gt;&lt;related-urls&gt;&lt;url&gt;&amp;lt;Go to ISI&amp;gt;://WOS:000451696800002&lt;/url&gt;&lt;/related-urls&gt;&lt;/urls&gt;&lt;electronic-resource-num&gt;ARTN 154&amp;#xD;10.1186/s12874-018-0622-7&lt;/electronic-resource-num&gt;&lt;language&gt;English&lt;/language&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Sun</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8</w:t>
      </w:r>
      <w:r w:rsidR="004F7D9A" w:rsidRPr="001B556D">
        <w:rPr>
          <w:rFonts w:ascii="Times New Roman" w:hAnsi="Times New Roman"/>
          <w:lang w:eastAsia="x-none"/>
        </w:rPr>
        <w:fldChar w:fldCharType="end"/>
      </w:r>
      <w:r w:rsidR="0040431A" w:rsidRPr="001B556D">
        <w:rPr>
          <w:rFonts w:ascii="Times New Roman" w:hAnsi="Times New Roman"/>
          <w:lang w:eastAsia="x-none"/>
        </w:rPr>
        <w:t>)</w:t>
      </w:r>
      <w:r w:rsidR="00421259" w:rsidRPr="001B556D">
        <w:rPr>
          <w:rFonts w:ascii="Times New Roman" w:hAnsi="Times New Roman"/>
          <w:lang w:eastAsia="x-none"/>
        </w:rPr>
        <w:t xml:space="preserve">. </w:t>
      </w:r>
      <w:r w:rsidR="001E194B">
        <w:rPr>
          <w:rFonts w:ascii="Times New Roman" w:hAnsi="Times New Roman"/>
          <w:lang w:eastAsia="x-none"/>
        </w:rPr>
        <w:t>In our literature survey, w</w:t>
      </w:r>
      <w:r w:rsidR="00031493" w:rsidRPr="001B556D">
        <w:rPr>
          <w:rFonts w:ascii="Times New Roman" w:hAnsi="Times New Roman"/>
          <w:lang w:eastAsia="x-none"/>
        </w:rPr>
        <w:t xml:space="preserve">e were </w:t>
      </w:r>
      <w:r w:rsidR="00627C0B">
        <w:rPr>
          <w:rFonts w:ascii="Times New Roman" w:hAnsi="Times New Roman"/>
          <w:lang w:eastAsia="x-none"/>
        </w:rPr>
        <w:t>particularly</w:t>
      </w:r>
      <w:r w:rsidR="00627C0B" w:rsidRPr="001B556D">
        <w:rPr>
          <w:rFonts w:ascii="Times New Roman" w:hAnsi="Times New Roman"/>
          <w:lang w:eastAsia="x-none"/>
        </w:rPr>
        <w:t xml:space="preserve"> </w:t>
      </w:r>
      <w:r w:rsidR="00031493" w:rsidRPr="001B556D">
        <w:rPr>
          <w:rFonts w:ascii="Times New Roman" w:hAnsi="Times New Roman"/>
          <w:lang w:eastAsia="x-none"/>
        </w:rPr>
        <w:t xml:space="preserve">surprised </w:t>
      </w:r>
      <w:r w:rsidR="00B32881">
        <w:rPr>
          <w:rFonts w:ascii="Times New Roman" w:hAnsi="Times New Roman"/>
          <w:lang w:eastAsia="x-none"/>
        </w:rPr>
        <w:t xml:space="preserve">that </w:t>
      </w:r>
      <w:r w:rsidR="0032324F" w:rsidRPr="001B556D">
        <w:rPr>
          <w:rFonts w:ascii="Times New Roman" w:hAnsi="Times New Roman"/>
          <w:lang w:eastAsia="x-none"/>
        </w:rPr>
        <w:t>research (analysis)</w:t>
      </w:r>
      <w:r w:rsidR="00C00E00" w:rsidRPr="001B556D">
        <w:rPr>
          <w:rFonts w:ascii="Times New Roman" w:hAnsi="Times New Roman"/>
          <w:lang w:eastAsia="x-none"/>
        </w:rPr>
        <w:t xml:space="preserve"> code </w:t>
      </w:r>
      <w:r w:rsidR="0040110E" w:rsidRPr="001B556D">
        <w:rPr>
          <w:rFonts w:ascii="Times New Roman" w:hAnsi="Times New Roman"/>
          <w:lang w:eastAsia="x-none"/>
        </w:rPr>
        <w:t xml:space="preserve">was not </w:t>
      </w:r>
      <w:r w:rsidR="5D36C213" w:rsidRPr="001B556D">
        <w:rPr>
          <w:rFonts w:ascii="Times New Roman" w:hAnsi="Times New Roman"/>
          <w:lang w:eastAsia="x-none"/>
        </w:rPr>
        <w:t>share</w:t>
      </w:r>
      <w:r w:rsidR="5D36C213" w:rsidRPr="001B556D">
        <w:rPr>
          <w:rFonts w:ascii="Times New Roman" w:hAnsi="Times New Roman"/>
        </w:rPr>
        <w:t>d</w:t>
      </w:r>
      <w:r w:rsidR="0040110E" w:rsidRPr="001B556D">
        <w:rPr>
          <w:rFonts w:ascii="Times New Roman" w:hAnsi="Times New Roman"/>
          <w:lang w:eastAsia="x-none"/>
        </w:rPr>
        <w:t xml:space="preserve"> in </w:t>
      </w:r>
      <w:r w:rsidR="00BB07EF" w:rsidRPr="001B556D">
        <w:rPr>
          <w:rFonts w:ascii="Times New Roman" w:hAnsi="Times New Roman"/>
          <w:lang w:eastAsia="x-none"/>
        </w:rPr>
        <w:t>approximately 80% of the studies</w:t>
      </w:r>
      <w:r w:rsidR="00592956" w:rsidRPr="001B556D">
        <w:rPr>
          <w:rFonts w:ascii="Times New Roman" w:hAnsi="Times New Roman"/>
          <w:lang w:eastAsia="x-none"/>
        </w:rPr>
        <w:t xml:space="preserve">, </w:t>
      </w:r>
      <w:r w:rsidR="00627C0B">
        <w:rPr>
          <w:rFonts w:ascii="Times New Roman" w:hAnsi="Times New Roman"/>
          <w:lang w:eastAsia="x-none"/>
        </w:rPr>
        <w:t xml:space="preserve">given the importance of </w:t>
      </w:r>
      <w:r w:rsidR="00592956" w:rsidRPr="001B556D">
        <w:rPr>
          <w:rFonts w:ascii="Times New Roman" w:hAnsi="Times New Roman"/>
          <w:lang w:eastAsia="x-none"/>
        </w:rPr>
        <w:t xml:space="preserve">computational reproducibility and code sharing </w:t>
      </w:r>
      <w:r w:rsidR="00627C0B">
        <w:rPr>
          <w:rFonts w:ascii="Times New Roman" w:hAnsi="Times New Roman"/>
          <w:lang w:eastAsia="x-none"/>
        </w:rPr>
        <w:t>within</w:t>
      </w:r>
      <w:r w:rsidR="00592956" w:rsidRPr="001B556D">
        <w:rPr>
          <w:rFonts w:ascii="Times New Roman" w:hAnsi="Times New Roman"/>
          <w:lang w:eastAsia="x-none"/>
        </w:rPr>
        <w:t xml:space="preserve"> computer sciences</w:t>
      </w:r>
      <w:r w:rsidR="008D126B" w:rsidRPr="001B556D">
        <w:rPr>
          <w:rFonts w:ascii="Times New Roman" w:hAnsi="Times New Roman"/>
          <w:lang w:eastAsia="x-none"/>
        </w:rPr>
        <w:t xml:space="preserve"> (</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Cadwallader&lt;/Author&gt;&lt;Year&gt;2021&lt;/Year&gt;&lt;RecNum&gt;185&lt;/RecNum&gt;&lt;DisplayText&gt;Cadwallader&lt;style face="italic"&gt; et al.&lt;/style&gt;, 2021&lt;/DisplayText&gt;&lt;record&gt;&lt;rec-number&gt;185&lt;/rec-number&gt;&lt;foreign-keys&gt;&lt;key app="EN" db-id="std0vfss4f2as9eps9f59s0xd20vpsea9vp2" timestamp="1647033378"&gt;185&lt;/key&gt;&lt;/foreign-keys&gt;&lt;ref-type name="Journal Article"&gt;17&lt;/ref-type&gt;&lt;contributors&gt;&lt;authors&gt;&lt;author&gt;Cadwallader, L.&lt;/author&gt;&lt;author&gt;Papin, J. A.&lt;/author&gt;&lt;author&gt;Mac Gabhann, F.&lt;/author&gt;&lt;author&gt;Kirk, R.&lt;/author&gt;&lt;/authors&gt;&lt;/contributors&gt;&lt;auth-address&gt;PLOS, Cambridge, England&amp;#xD;Univ Virginia, Dept Biomed Engn, Charlottesville, VA 22904 USA&amp;#xD;Johns Hopkins Univ, Dept Biomed Engn, Baltimore, MD 21218 USA&amp;#xD;Johns Hopkins Univ, Inst Computat Med, Baltimore, MD 21218 USA&lt;/auth-address&gt;&lt;titles&gt;&lt;title&gt;Collaborating with our community to increase code sharing&lt;/title&gt;&lt;secondary-title&gt;Plos Computational Biology&lt;/secondary-title&gt;&lt;alt-title&gt;Plos Comput Biol&lt;/alt-title&gt;&lt;/titles&gt;&lt;periodical&gt;&lt;full-title&gt;Plos Computational Biology&lt;/full-title&gt;&lt;abbr-1&gt;Plos Comput Biol&lt;/abbr-1&gt;&lt;/periodical&gt;&lt;alt-periodical&gt;&lt;full-title&gt;Plos Computational Biology&lt;/full-title&gt;&lt;abbr-1&gt;Plos Comput Biol&lt;/abbr-1&gt;&lt;/alt-periodical&gt;&lt;volume&gt;17&lt;/volume&gt;&lt;number&gt;3&lt;/number&gt;&lt;dates&gt;&lt;year&gt;2021&lt;/year&gt;&lt;pub-dates&gt;&lt;date&gt;Mar&lt;/date&gt;&lt;/pub-dates&gt;&lt;/dates&gt;&lt;isbn&gt;1553-734x&lt;/isbn&gt;&lt;accession-num&gt;WOS:000636244500002&lt;/accession-num&gt;&lt;urls&gt;&lt;related-urls&gt;&lt;url&gt;&amp;lt;Go to ISI&amp;gt;://WOS:000636244500002&lt;/url&gt;&lt;/related-urls&gt;&lt;/urls&gt;&lt;electronic-resource-num&gt;ARTN e1008867&amp;#xD;10.1371/journal.pcbi.1008867&lt;/electronic-resource-num&gt;&lt;language&gt;English&lt;/language&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Cadwallader</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1</w:t>
      </w:r>
      <w:r w:rsidR="004F7D9A" w:rsidRPr="001B556D">
        <w:rPr>
          <w:rFonts w:ascii="Times New Roman" w:hAnsi="Times New Roman"/>
          <w:lang w:eastAsia="x-none"/>
        </w:rPr>
        <w:fldChar w:fldCharType="end"/>
      </w:r>
      <w:r w:rsidR="008D126B" w:rsidRPr="001B556D">
        <w:rPr>
          <w:rFonts w:ascii="Times New Roman" w:hAnsi="Times New Roman"/>
          <w:lang w:eastAsia="x-none"/>
        </w:rPr>
        <w:t>)</w:t>
      </w:r>
      <w:r w:rsidR="00592956" w:rsidRPr="001B556D">
        <w:rPr>
          <w:rFonts w:ascii="Times New Roman" w:hAnsi="Times New Roman"/>
          <w:lang w:eastAsia="x-none"/>
        </w:rPr>
        <w:t>.</w:t>
      </w:r>
      <w:r w:rsidR="000B0E2E" w:rsidRPr="001B556D">
        <w:rPr>
          <w:rFonts w:ascii="Times New Roman" w:hAnsi="Times New Roman"/>
          <w:lang w:eastAsia="x-none"/>
        </w:rPr>
        <w:t xml:space="preserve"> </w:t>
      </w:r>
      <w:r w:rsidR="005A5D4F">
        <w:rPr>
          <w:rFonts w:ascii="Times New Roman" w:hAnsi="Times New Roman"/>
          <w:lang w:eastAsia="x-none"/>
        </w:rPr>
        <w:t xml:space="preserve">Where </w:t>
      </w:r>
      <w:r w:rsidR="001E194B">
        <w:rPr>
          <w:rFonts w:ascii="Times New Roman" w:hAnsi="Times New Roman"/>
          <w:lang w:eastAsia="x-none"/>
        </w:rPr>
        <w:t xml:space="preserve">code </w:t>
      </w:r>
      <w:r w:rsidR="005A5D4F">
        <w:rPr>
          <w:rFonts w:ascii="Times New Roman" w:hAnsi="Times New Roman"/>
          <w:lang w:eastAsia="x-none"/>
        </w:rPr>
        <w:t>was shar</w:t>
      </w:r>
      <w:r w:rsidR="001E194B">
        <w:rPr>
          <w:rFonts w:ascii="Times New Roman" w:hAnsi="Times New Roman"/>
          <w:lang w:eastAsia="x-none"/>
        </w:rPr>
        <w:t>ed</w:t>
      </w:r>
      <w:r w:rsidR="005A5D4F">
        <w:rPr>
          <w:rFonts w:ascii="Times New Roman" w:hAnsi="Times New Roman"/>
          <w:lang w:eastAsia="x-none"/>
        </w:rPr>
        <w:t>, r</w:t>
      </w:r>
      <w:r w:rsidR="00B32881">
        <w:rPr>
          <w:rFonts w:ascii="Times New Roman" w:hAnsi="Times New Roman"/>
          <w:lang w:eastAsia="x-none"/>
        </w:rPr>
        <w:t xml:space="preserve">esearchers often used GitHub repositories </w:t>
      </w:r>
      <w:r w:rsidR="00DD4C95" w:rsidRPr="001B556D">
        <w:rPr>
          <w:rFonts w:ascii="Times New Roman" w:hAnsi="Times New Roman"/>
          <w:lang w:eastAsia="x-none"/>
        </w:rPr>
        <w:t>(e.g.</w:t>
      </w:r>
      <w:r w:rsidR="001A2526" w:rsidRPr="001B556D">
        <w:rPr>
          <w:rFonts w:ascii="Times New Roman" w:hAnsi="Times New Roman"/>
          <w:lang w:eastAsia="x-none"/>
        </w:rPr>
        <w:t>,</w:t>
      </w:r>
      <w:r w:rsidR="001817DB" w:rsidRPr="001B556D">
        <w:rPr>
          <w:rFonts w:ascii="Times New Roman" w:hAnsi="Times New Roman"/>
          <w:lang w:eastAsia="x-none"/>
        </w:rPr>
        <w:t xml:space="preserve"> classification accuracy;</w:t>
      </w:r>
      <w:r w:rsidR="00884982" w:rsidRPr="001B556D">
        <w:rPr>
          <w:rFonts w:ascii="Times New Roman" w:hAnsi="Times New Roman"/>
        </w:rPr>
        <w:t xml:space="preserve"> </w:t>
      </w:r>
      <w:r w:rsidR="004F7D9A" w:rsidRPr="001B556D">
        <w:rPr>
          <w:rFonts w:ascii="Times New Roman" w:hAnsi="Times New Roman"/>
          <w:lang w:eastAsia="x-none"/>
        </w:rPr>
        <w:fldChar w:fldCharType="begin">
          <w:fldData xml:space="preserve">PEVuZE5vdGU+PENpdGU+PEF1dGhvcj5Ba2NheTwvQXV0aG9yPjxZZWFyPjIwMjA8L1llYXI+PFJl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Ba2NheTwvQXV0aG9yPjxZZWFyPjIwMjA8L1llYXI+PFJl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Akcay</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0; Allken</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1</w:t>
      </w:r>
      <w:r w:rsidR="004F7D9A" w:rsidRPr="001B556D">
        <w:rPr>
          <w:rFonts w:ascii="Times New Roman" w:hAnsi="Times New Roman"/>
          <w:lang w:eastAsia="x-none"/>
        </w:rPr>
        <w:fldChar w:fldCharType="end"/>
      </w:r>
      <w:r w:rsidR="00DD4C95" w:rsidRPr="001B556D">
        <w:rPr>
          <w:rFonts w:ascii="Times New Roman" w:hAnsi="Times New Roman"/>
          <w:lang w:eastAsia="x-none"/>
        </w:rPr>
        <w:t>).</w:t>
      </w:r>
      <w:r w:rsidR="00C403EA" w:rsidRPr="001B556D">
        <w:rPr>
          <w:rFonts w:ascii="Times New Roman" w:hAnsi="Times New Roman"/>
          <w:lang w:eastAsia="x-none"/>
        </w:rPr>
        <w:t xml:space="preserve"> </w:t>
      </w:r>
      <w:r w:rsidR="007F5D29" w:rsidRPr="001B556D">
        <w:rPr>
          <w:rFonts w:ascii="Times New Roman" w:hAnsi="Times New Roman"/>
          <w:lang w:eastAsia="x-none"/>
        </w:rPr>
        <w:t xml:space="preserve">We recommend </w:t>
      </w:r>
      <w:r w:rsidR="00425E31">
        <w:rPr>
          <w:rFonts w:ascii="Times New Roman" w:hAnsi="Times New Roman"/>
          <w:lang w:eastAsia="x-none"/>
        </w:rPr>
        <w:t>that the code and relevant data be made available according to</w:t>
      </w:r>
      <w:r w:rsidR="001817DB" w:rsidRPr="001B556D">
        <w:rPr>
          <w:rFonts w:ascii="Times New Roman" w:hAnsi="Times New Roman"/>
          <w:lang w:eastAsia="x-none"/>
        </w:rPr>
        <w:t xml:space="preserve"> the FAIR </w:t>
      </w:r>
      <w:r w:rsidR="004F7D9A" w:rsidRPr="001B556D">
        <w:rPr>
          <w:rFonts w:ascii="Times New Roman" w:hAnsi="Times New Roman"/>
          <w:lang w:eastAsia="x-none"/>
        </w:rPr>
        <w:t>principle</w:t>
      </w:r>
      <w:r w:rsidR="001E194B">
        <w:rPr>
          <w:rFonts w:ascii="Times New Roman" w:hAnsi="Times New Roman"/>
          <w:lang w:eastAsia="x-none"/>
        </w:rPr>
        <w:t>s</w:t>
      </w:r>
      <w:r w:rsidR="001817DB" w:rsidRPr="001B556D">
        <w:rPr>
          <w:rFonts w:ascii="Times New Roman" w:hAnsi="Times New Roman"/>
          <w:lang w:eastAsia="x-none"/>
        </w:rPr>
        <w:t xml:space="preserve"> (findable, </w:t>
      </w:r>
      <w:r w:rsidR="00413DB3" w:rsidRPr="001B556D">
        <w:rPr>
          <w:rFonts w:ascii="Times New Roman" w:hAnsi="Times New Roman"/>
          <w:lang w:eastAsia="x-none"/>
        </w:rPr>
        <w:t>accessible</w:t>
      </w:r>
      <w:r w:rsidR="001817DB" w:rsidRPr="001B556D">
        <w:rPr>
          <w:rFonts w:ascii="Times New Roman" w:hAnsi="Times New Roman"/>
          <w:lang w:eastAsia="x-none"/>
        </w:rPr>
        <w:t xml:space="preserve">, interoperable </w:t>
      </w:r>
      <w:r w:rsidR="00413DB3" w:rsidRPr="001B556D">
        <w:rPr>
          <w:rFonts w:ascii="Times New Roman" w:hAnsi="Times New Roman"/>
          <w:lang w:eastAsia="x-none"/>
        </w:rPr>
        <w:t>&amp;</w:t>
      </w:r>
      <w:r w:rsidR="001817DB" w:rsidRPr="001B556D">
        <w:rPr>
          <w:rFonts w:ascii="Times New Roman" w:hAnsi="Times New Roman"/>
          <w:lang w:eastAsia="x-none"/>
        </w:rPr>
        <w:t xml:space="preserve"> reusable</w:t>
      </w:r>
      <w:r w:rsidR="00D226ED" w:rsidRPr="001B556D">
        <w:rPr>
          <w:rFonts w:ascii="Times New Roman" w:hAnsi="Times New Roman"/>
          <w:lang w:eastAsia="x-none"/>
        </w:rPr>
        <w:t xml:space="preserve">; </w:t>
      </w:r>
      <w:r w:rsidR="004F7D9A" w:rsidRPr="001B556D">
        <w:rPr>
          <w:rFonts w:ascii="Times New Roman" w:hAnsi="Times New Roman"/>
          <w:lang w:eastAsia="x-none"/>
        </w:rPr>
        <w:fldChar w:fldCharType="begin">
          <w:fldData xml:space="preserve">PEVuZE5vdGU+PENpdGU+PEF1dGhvcj5XaWxraW5zb248L0F1dGhvcj48WWVhcj4yMDE5PC9ZZWFy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XaWxraW5zb248L0F1dGhvcj48WWVhcj4yMDE5PC9ZZWFy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Wilkinson</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w:t>
      </w:r>
      <w:r w:rsidR="004F7D9A" w:rsidRPr="001B556D">
        <w:rPr>
          <w:rFonts w:ascii="Times New Roman" w:hAnsi="Times New Roman"/>
          <w:lang w:eastAsia="x-none"/>
        </w:rPr>
        <w:fldChar w:fldCharType="end"/>
      </w:r>
      <w:r w:rsidR="001817DB" w:rsidRPr="001B556D">
        <w:rPr>
          <w:rFonts w:ascii="Times New Roman" w:hAnsi="Times New Roman"/>
          <w:lang w:eastAsia="x-none"/>
        </w:rPr>
        <w:t>)</w:t>
      </w:r>
      <w:r w:rsidR="0003700E" w:rsidRPr="001B556D">
        <w:rPr>
          <w:rFonts w:ascii="Times New Roman" w:hAnsi="Times New Roman"/>
          <w:lang w:eastAsia="x-none"/>
        </w:rPr>
        <w:t>.</w:t>
      </w:r>
    </w:p>
    <w:p w14:paraId="3928FCB9" w14:textId="0613BE56" w:rsidR="00136A72" w:rsidRPr="001B556D" w:rsidRDefault="00136A72" w:rsidP="001D6F56">
      <w:pPr>
        <w:pStyle w:val="Heading2"/>
      </w:pPr>
      <w:r w:rsidRPr="001B556D">
        <w:t>4.</w:t>
      </w:r>
      <w:r w:rsidR="002647DE" w:rsidRPr="001B556D">
        <w:t>5</w:t>
      </w:r>
      <w:r w:rsidRPr="001B556D">
        <w:t xml:space="preserve"> | Limitations and future </w:t>
      </w:r>
      <w:r w:rsidR="00FA485F" w:rsidRPr="001B556D">
        <w:t>opportunities</w:t>
      </w:r>
    </w:p>
    <w:p w14:paraId="23260012" w14:textId="122421B8" w:rsidR="00136A72" w:rsidRPr="001B556D" w:rsidRDefault="00270AB2" w:rsidP="001D6F56">
      <w:pPr>
        <w:spacing w:line="480" w:lineRule="auto"/>
        <w:rPr>
          <w:rFonts w:ascii="Times New Roman" w:hAnsi="Times New Roman"/>
          <w:lang w:eastAsia="x-none"/>
        </w:rPr>
      </w:pPr>
      <w:r w:rsidRPr="001B556D">
        <w:rPr>
          <w:rFonts w:ascii="Times New Roman" w:hAnsi="Times New Roman"/>
          <w:lang w:eastAsia="x-none"/>
        </w:rPr>
        <w:t xml:space="preserve">Our work had </w:t>
      </w:r>
      <w:r w:rsidR="00CF5876" w:rsidRPr="001B556D">
        <w:rPr>
          <w:rFonts w:ascii="Times New Roman" w:hAnsi="Times New Roman"/>
          <w:lang w:eastAsia="x-none"/>
        </w:rPr>
        <w:t xml:space="preserve">three notable limitations. First, </w:t>
      </w:r>
      <w:r w:rsidR="009A67F6" w:rsidRPr="001B556D">
        <w:rPr>
          <w:rFonts w:ascii="Times New Roman" w:hAnsi="Times New Roman"/>
          <w:lang w:eastAsia="x-none"/>
        </w:rPr>
        <w:t>we focused on vertebrate species</w:t>
      </w:r>
      <w:r w:rsidR="00425E31">
        <w:rPr>
          <w:rFonts w:ascii="Times New Roman" w:hAnsi="Times New Roman"/>
          <w:lang w:eastAsia="x-none"/>
        </w:rPr>
        <w:t>,</w:t>
      </w:r>
      <w:r w:rsidR="003E3156" w:rsidRPr="001B556D">
        <w:rPr>
          <w:rFonts w:ascii="Times New Roman" w:hAnsi="Times New Roman"/>
          <w:lang w:eastAsia="x-none"/>
        </w:rPr>
        <w:t xml:space="preserve"> although we</w:t>
      </w:r>
      <w:r w:rsidR="003834D6" w:rsidRPr="001B556D">
        <w:rPr>
          <w:rFonts w:ascii="Times New Roman" w:hAnsi="Times New Roman"/>
          <w:lang w:eastAsia="x-none"/>
        </w:rPr>
        <w:t xml:space="preserve"> </w:t>
      </w:r>
      <w:r w:rsidR="003E3156" w:rsidRPr="001B556D">
        <w:rPr>
          <w:rFonts w:ascii="Times New Roman" w:hAnsi="Times New Roman"/>
          <w:lang w:eastAsia="x-none"/>
        </w:rPr>
        <w:t>were</w:t>
      </w:r>
      <w:r w:rsidR="005D2B35" w:rsidRPr="001B556D">
        <w:rPr>
          <w:rFonts w:ascii="Times New Roman" w:hAnsi="Times New Roman"/>
          <w:lang w:eastAsia="x-none"/>
        </w:rPr>
        <w:t xml:space="preserve"> aware that</w:t>
      </w:r>
      <w:r w:rsidR="003834D6" w:rsidRPr="001B556D">
        <w:rPr>
          <w:rFonts w:ascii="Times New Roman" w:hAnsi="Times New Roman"/>
          <w:lang w:eastAsia="x-none"/>
        </w:rPr>
        <w:t xml:space="preserve"> </w:t>
      </w:r>
      <w:r w:rsidR="00FC3BE0" w:rsidRPr="001B556D">
        <w:rPr>
          <w:rFonts w:ascii="Times New Roman" w:hAnsi="Times New Roman"/>
          <w:lang w:eastAsia="x-none"/>
        </w:rPr>
        <w:t xml:space="preserve">machine learning </w:t>
      </w:r>
      <w:r w:rsidR="00763FB5">
        <w:rPr>
          <w:rFonts w:ascii="Times New Roman" w:hAnsi="Times New Roman"/>
          <w:lang w:eastAsia="x-none"/>
        </w:rPr>
        <w:t>was used to</w:t>
      </w:r>
      <w:r w:rsidR="00763FB5" w:rsidRPr="001B556D">
        <w:rPr>
          <w:rFonts w:ascii="Times New Roman" w:hAnsi="Times New Roman"/>
          <w:lang w:eastAsia="x-none"/>
        </w:rPr>
        <w:t xml:space="preserve"> </w:t>
      </w:r>
      <w:r w:rsidR="0021222E" w:rsidRPr="001B556D">
        <w:rPr>
          <w:rFonts w:ascii="Times New Roman" w:hAnsi="Times New Roman"/>
          <w:lang w:eastAsia="x-none"/>
        </w:rPr>
        <w:t xml:space="preserve">process images </w:t>
      </w:r>
      <w:r w:rsidR="00383DD0" w:rsidRPr="001B556D">
        <w:rPr>
          <w:rFonts w:ascii="Times New Roman" w:hAnsi="Times New Roman"/>
          <w:lang w:eastAsia="x-none"/>
        </w:rPr>
        <w:t xml:space="preserve">of invertebrates </w:t>
      </w:r>
      <w:r w:rsidR="0021222E" w:rsidRPr="001B556D">
        <w:rPr>
          <w:rFonts w:ascii="Times New Roman" w:hAnsi="Times New Roman"/>
          <w:lang w:eastAsia="x-none"/>
        </w:rPr>
        <w:t>in the wild</w:t>
      </w:r>
      <w:r w:rsidR="00123B4E" w:rsidRPr="001B556D">
        <w:rPr>
          <w:rFonts w:ascii="Times New Roman" w:hAnsi="Times New Roman"/>
          <w:lang w:eastAsia="x-none"/>
        </w:rPr>
        <w:t xml:space="preserve"> (e.g.</w:t>
      </w:r>
      <w:r w:rsidR="00B9081A" w:rsidRPr="001B556D">
        <w:rPr>
          <w:rFonts w:ascii="Times New Roman" w:hAnsi="Times New Roman"/>
          <w:lang w:eastAsia="x-none"/>
        </w:rPr>
        <w:t>,</w:t>
      </w:r>
      <w:r w:rsidR="007E1439" w:rsidRPr="001B556D">
        <w:rPr>
          <w:rFonts w:ascii="Times New Roman" w:hAnsi="Times New Roman"/>
        </w:rPr>
        <w:t xml:space="preserve"> </w:t>
      </w:r>
      <w:r w:rsidR="004F7D9A" w:rsidRPr="001B556D">
        <w:rPr>
          <w:rFonts w:ascii="Times New Roman" w:hAnsi="Times New Roman"/>
          <w:lang w:eastAsia="x-none"/>
        </w:rPr>
        <w:fldChar w:fldCharType="begin">
          <w:fldData xml:space="preserve">PEVuZE5vdGU+PENpdGU+PEF1dGhvcj5Ib3llPC9BdXRob3I+PFllYXI+MjAyMTwvWWVhcj48UmVj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CBOYXRsIEFjYWQgU2NpIFVTQTwvYWJici0xPjwvcGVyaW9kaWNh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Ib3llPC9BdXRob3I+PFllYXI+MjAyMTwvWWVhcj48UmVj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Hoye</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1</w:t>
      </w:r>
      <w:r w:rsidR="004F7D9A" w:rsidRPr="001B556D">
        <w:rPr>
          <w:rFonts w:ascii="Times New Roman" w:hAnsi="Times New Roman"/>
          <w:lang w:eastAsia="x-none"/>
        </w:rPr>
        <w:fldChar w:fldCharType="end"/>
      </w:r>
      <w:r w:rsidR="003A50E0" w:rsidRPr="001B556D">
        <w:rPr>
          <w:rFonts w:ascii="Times New Roman" w:hAnsi="Times New Roman"/>
          <w:lang w:eastAsia="x-none"/>
        </w:rPr>
        <w:t>)</w:t>
      </w:r>
      <w:r w:rsidR="00123B4E" w:rsidRPr="001B556D">
        <w:rPr>
          <w:rFonts w:ascii="Times New Roman" w:hAnsi="Times New Roman"/>
          <w:lang w:eastAsia="x-none"/>
        </w:rPr>
        <w:t xml:space="preserve">. </w:t>
      </w:r>
      <w:r w:rsidR="00F6637E">
        <w:rPr>
          <w:rFonts w:ascii="Times New Roman" w:hAnsi="Times New Roman"/>
          <w:lang w:eastAsia="x-none"/>
        </w:rPr>
        <w:t>D</w:t>
      </w:r>
      <w:r w:rsidR="00425E31">
        <w:rPr>
          <w:rFonts w:ascii="Times New Roman" w:hAnsi="Times New Roman"/>
          <w:lang w:eastAsia="x-none"/>
        </w:rPr>
        <w:t>etecting</w:t>
      </w:r>
      <w:r w:rsidR="00EE1004" w:rsidRPr="001B556D">
        <w:rPr>
          <w:rFonts w:ascii="Times New Roman" w:hAnsi="Times New Roman"/>
          <w:lang w:eastAsia="x-none"/>
        </w:rPr>
        <w:t xml:space="preserve"> small animals</w:t>
      </w:r>
      <w:r w:rsidR="00F6637E">
        <w:rPr>
          <w:rFonts w:ascii="Times New Roman" w:hAnsi="Times New Roman"/>
          <w:lang w:eastAsia="x-none"/>
        </w:rPr>
        <w:t>, such as many invertebrates,</w:t>
      </w:r>
      <w:r w:rsidR="00EE1004" w:rsidRPr="001B556D">
        <w:rPr>
          <w:rFonts w:ascii="Times New Roman" w:hAnsi="Times New Roman"/>
          <w:lang w:eastAsia="x-none"/>
        </w:rPr>
        <w:t xml:space="preserve"> </w:t>
      </w:r>
      <w:r w:rsidR="003A50E0" w:rsidRPr="001B556D">
        <w:rPr>
          <w:rFonts w:ascii="Times New Roman" w:hAnsi="Times New Roman"/>
          <w:lang w:eastAsia="x-none"/>
        </w:rPr>
        <w:t>is</w:t>
      </w:r>
      <w:r w:rsidR="00EE1004" w:rsidRPr="001B556D">
        <w:rPr>
          <w:rFonts w:ascii="Times New Roman" w:hAnsi="Times New Roman"/>
          <w:lang w:eastAsia="x-none"/>
        </w:rPr>
        <w:t xml:space="preserve"> much more difficult </w:t>
      </w:r>
      <w:r w:rsidR="00F6637E">
        <w:rPr>
          <w:rFonts w:ascii="Times New Roman" w:hAnsi="Times New Roman"/>
          <w:lang w:eastAsia="x-none"/>
        </w:rPr>
        <w:t>with</w:t>
      </w:r>
      <w:r w:rsidR="005B3B04" w:rsidRPr="001B556D">
        <w:rPr>
          <w:rFonts w:ascii="Times New Roman" w:hAnsi="Times New Roman"/>
          <w:lang w:eastAsia="x-none"/>
        </w:rPr>
        <w:t xml:space="preserve"> camera traps</w:t>
      </w:r>
      <w:r w:rsidR="00523E36" w:rsidRPr="001B556D">
        <w:rPr>
          <w:rFonts w:ascii="Times New Roman" w:hAnsi="Times New Roman"/>
          <w:lang w:eastAsia="x-none"/>
        </w:rPr>
        <w:t xml:space="preserve">. </w:t>
      </w:r>
      <w:r w:rsidR="006403E8">
        <w:rPr>
          <w:rFonts w:ascii="Times New Roman" w:hAnsi="Times New Roman"/>
          <w:lang w:eastAsia="x-none"/>
        </w:rPr>
        <w:t xml:space="preserve">Future </w:t>
      </w:r>
      <w:r w:rsidR="00880DF3" w:rsidRPr="001B556D">
        <w:rPr>
          <w:rFonts w:ascii="Times New Roman" w:hAnsi="Times New Roman"/>
          <w:lang w:eastAsia="x-none"/>
        </w:rPr>
        <w:t xml:space="preserve">deep </w:t>
      </w:r>
      <w:r w:rsidR="00EE6991" w:rsidRPr="001B556D">
        <w:rPr>
          <w:rFonts w:ascii="Times New Roman" w:hAnsi="Times New Roman"/>
          <w:lang w:eastAsia="x-none"/>
        </w:rPr>
        <w:t>learning</w:t>
      </w:r>
      <w:r w:rsidR="00880DF3" w:rsidRPr="001B556D">
        <w:rPr>
          <w:rFonts w:ascii="Times New Roman" w:hAnsi="Times New Roman"/>
          <w:lang w:eastAsia="x-none"/>
        </w:rPr>
        <w:t xml:space="preserve"> algorithms</w:t>
      </w:r>
      <w:r w:rsidR="00EE6991" w:rsidRPr="001B556D">
        <w:rPr>
          <w:rFonts w:ascii="Times New Roman" w:hAnsi="Times New Roman"/>
          <w:lang w:eastAsia="x-none"/>
        </w:rPr>
        <w:t xml:space="preserve"> </w:t>
      </w:r>
      <w:r w:rsidR="006403E8">
        <w:rPr>
          <w:rFonts w:ascii="Times New Roman" w:hAnsi="Times New Roman"/>
          <w:lang w:eastAsia="x-none"/>
        </w:rPr>
        <w:t>could</w:t>
      </w:r>
      <w:r w:rsidR="006403E8" w:rsidRPr="001B556D">
        <w:rPr>
          <w:rFonts w:ascii="Times New Roman" w:hAnsi="Times New Roman"/>
          <w:lang w:eastAsia="x-none"/>
        </w:rPr>
        <w:t xml:space="preserve"> </w:t>
      </w:r>
      <w:r w:rsidR="00EE6991" w:rsidRPr="001B556D">
        <w:rPr>
          <w:rFonts w:ascii="Times New Roman" w:hAnsi="Times New Roman"/>
          <w:lang w:eastAsia="x-none"/>
        </w:rPr>
        <w:t xml:space="preserve">resolve this </w:t>
      </w:r>
      <w:r w:rsidR="006403E8">
        <w:rPr>
          <w:rFonts w:ascii="Times New Roman" w:hAnsi="Times New Roman"/>
          <w:lang w:eastAsia="x-none"/>
        </w:rPr>
        <w:t>by</w:t>
      </w:r>
      <w:r w:rsidR="00425E31">
        <w:rPr>
          <w:rFonts w:ascii="Times New Roman" w:hAnsi="Times New Roman"/>
          <w:lang w:eastAsia="x-none"/>
        </w:rPr>
        <w:t xml:space="preserve"> tiling </w:t>
      </w:r>
      <w:r w:rsidR="006403E8">
        <w:rPr>
          <w:rFonts w:ascii="Times New Roman" w:hAnsi="Times New Roman"/>
          <w:lang w:eastAsia="x-none"/>
        </w:rPr>
        <w:t xml:space="preserve">with </w:t>
      </w:r>
      <w:r w:rsidR="00425E31">
        <w:rPr>
          <w:rFonts w:ascii="Times New Roman" w:hAnsi="Times New Roman"/>
          <w:lang w:eastAsia="x-none"/>
        </w:rPr>
        <w:t>image</w:t>
      </w:r>
      <w:r w:rsidR="006403E8">
        <w:rPr>
          <w:rFonts w:ascii="Times New Roman" w:hAnsi="Times New Roman"/>
          <w:lang w:eastAsia="x-none"/>
        </w:rPr>
        <w:t>s</w:t>
      </w:r>
      <w:r w:rsidR="00425E31">
        <w:rPr>
          <w:rFonts w:ascii="Times New Roman" w:hAnsi="Times New Roman"/>
          <w:lang w:eastAsia="x-none"/>
        </w:rPr>
        <w:t xml:space="preserve"> divided into small </w:t>
      </w:r>
      <w:r w:rsidR="00425E31">
        <w:rPr>
          <w:rFonts w:ascii="Times New Roman" w:hAnsi="Times New Roman"/>
          <w:lang w:eastAsia="x-none"/>
        </w:rPr>
        <w:lastRenderedPageBreak/>
        <w:t>pieces</w:t>
      </w:r>
      <w:r w:rsidR="006E2E7A">
        <w:rPr>
          <w:rFonts w:ascii="Times New Roman" w:hAnsi="Times New Roman"/>
          <w:lang w:eastAsia="x-none"/>
        </w:rPr>
        <w:t>,</w:t>
      </w:r>
      <w:r w:rsidR="00425E31">
        <w:rPr>
          <w:rFonts w:ascii="Times New Roman" w:hAnsi="Times New Roman"/>
          <w:lang w:eastAsia="x-none"/>
        </w:rPr>
        <w:t xml:space="preserve"> each </w:t>
      </w:r>
      <w:r w:rsidR="006403E8">
        <w:rPr>
          <w:rFonts w:ascii="Times New Roman" w:hAnsi="Times New Roman"/>
          <w:lang w:eastAsia="x-none"/>
        </w:rPr>
        <w:t>which</w:t>
      </w:r>
      <w:r w:rsidR="00584440" w:rsidRPr="001B556D">
        <w:rPr>
          <w:rFonts w:ascii="Times New Roman" w:hAnsi="Times New Roman"/>
          <w:lang w:eastAsia="x-none"/>
        </w:rPr>
        <w:t xml:space="preserve"> can be analysed for detection and classification</w:t>
      </w:r>
      <w:r w:rsidR="00EE6991" w:rsidRPr="001B556D">
        <w:rPr>
          <w:rFonts w:ascii="Times New Roman" w:hAnsi="Times New Roman"/>
          <w:lang w:eastAsia="x-none"/>
        </w:rPr>
        <w:t xml:space="preserve"> </w:t>
      </w:r>
      <w:commentRangeStart w:id="19"/>
      <w:r w:rsidR="00EE6991" w:rsidRPr="001B556D">
        <w:rPr>
          <w:rFonts w:ascii="Times New Roman" w:hAnsi="Times New Roman"/>
          <w:lang w:eastAsia="x-none"/>
        </w:rPr>
        <w:t>(</w:t>
      </w:r>
      <w:r w:rsidR="004F7D9A" w:rsidRPr="001B556D">
        <w:rPr>
          <w:rFonts w:ascii="Times New Roman" w:hAnsi="Times New Roman"/>
          <w:lang w:eastAsia="x-none"/>
        </w:rPr>
        <w:fldChar w:fldCharType="begin"/>
      </w:r>
      <w:r w:rsidR="004F7D9A" w:rsidRPr="001B556D">
        <w:rPr>
          <w:rFonts w:ascii="Times New Roman" w:hAnsi="Times New Roman"/>
          <w:lang w:eastAsia="x-none"/>
        </w:rPr>
        <w:instrText xml:space="preserve"> ADDIN EN.CITE &lt;EndNote&gt;&lt;Cite&gt;&lt;Author&gt;Ozge Unel&lt;/Author&gt;&lt;Year&gt;2019&lt;/Year&gt;&lt;RecNum&gt;93&lt;/RecNum&gt;&lt;DisplayText&gt;Ozge Unel, Ozkalayci &amp;amp; Cigla, 2019&lt;/DisplayText&gt;&lt;record&gt;&lt;rec-number&gt;93&lt;/rec-number&gt;&lt;foreign-keys&gt;&lt;key app="EN" db-id="std0vfss4f2as9eps9f59s0xd20vpsea9vp2" timestamp="1636868944"&gt;93&lt;/key&gt;&lt;/foreign-keys&gt;&lt;ref-type name="Conference Proceedings"&gt;10&lt;/ref-type&gt;&lt;contributors&gt;&lt;authors&gt;&lt;author&gt;Ozge Unel, F&lt;/author&gt;&lt;author&gt;Ozkalayci, Burak O&lt;/author&gt;&lt;author&gt;Cigla, Cevahir&lt;/author&gt;&lt;/authors&gt;&lt;/contributors&gt;&lt;titles&gt;&lt;title&gt;The power of tiling for small object detection&lt;/title&gt;&lt;secondary-title&gt;Proceedings of the IEEE/CVF Conference on Computer Vision and Pattern Recognition Workshops&lt;/secondary-title&gt;&lt;/titles&gt;&lt;pages&gt;0-0&lt;/pages&gt;&lt;dates&gt;&lt;year&gt;2019&lt;/year&gt;&lt;/dates&gt;&lt;urls&gt;&lt;/urls&gt;&lt;/record&gt;&lt;/Cite&gt;&lt;/EndNote&gt;</w:instrText>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Ozge Unel, Ozkalayci &amp; Cigla, 2019</w:t>
      </w:r>
      <w:r w:rsidR="004F7D9A" w:rsidRPr="001B556D">
        <w:rPr>
          <w:rFonts w:ascii="Times New Roman" w:hAnsi="Times New Roman"/>
          <w:lang w:eastAsia="x-none"/>
        </w:rPr>
        <w:fldChar w:fldCharType="end"/>
      </w:r>
      <w:commentRangeEnd w:id="19"/>
      <w:r w:rsidR="006403E8">
        <w:rPr>
          <w:rStyle w:val="CommentReference"/>
        </w:rPr>
        <w:commentReference w:id="19"/>
      </w:r>
      <w:r w:rsidR="00EE6991" w:rsidRPr="001B556D">
        <w:rPr>
          <w:rFonts w:ascii="Times New Roman" w:hAnsi="Times New Roman"/>
          <w:lang w:eastAsia="x-none"/>
        </w:rPr>
        <w:t>).</w:t>
      </w:r>
      <w:r w:rsidR="0023410F" w:rsidRPr="001B556D">
        <w:rPr>
          <w:rFonts w:ascii="Times New Roman" w:hAnsi="Times New Roman"/>
          <w:lang w:eastAsia="x-none"/>
        </w:rPr>
        <w:t xml:space="preserve"> </w:t>
      </w:r>
      <w:r w:rsidR="00584440" w:rsidRPr="001B556D">
        <w:rPr>
          <w:rFonts w:ascii="Times New Roman" w:hAnsi="Times New Roman"/>
          <w:lang w:eastAsia="x-none"/>
        </w:rPr>
        <w:t xml:space="preserve">Second, </w:t>
      </w:r>
      <w:r w:rsidR="00F02BBA">
        <w:rPr>
          <w:rFonts w:ascii="Times New Roman" w:hAnsi="Times New Roman"/>
          <w:lang w:eastAsia="x-none"/>
        </w:rPr>
        <w:t>we excluded satellite imagery since we focus</w:t>
      </w:r>
      <w:r w:rsidR="006403E8">
        <w:rPr>
          <w:rFonts w:ascii="Times New Roman" w:hAnsi="Times New Roman"/>
          <w:lang w:eastAsia="x-none"/>
        </w:rPr>
        <w:t>ed</w:t>
      </w:r>
      <w:r w:rsidR="00F02BBA">
        <w:rPr>
          <w:rFonts w:ascii="Times New Roman" w:hAnsi="Times New Roman"/>
          <w:lang w:eastAsia="x-none"/>
        </w:rPr>
        <w:t xml:space="preserve"> on wildlife images where individual-level recognition </w:t>
      </w:r>
      <w:r w:rsidR="006403E8">
        <w:rPr>
          <w:rFonts w:ascii="Times New Roman" w:hAnsi="Times New Roman"/>
          <w:lang w:eastAsia="x-none"/>
        </w:rPr>
        <w:t xml:space="preserve">was </w:t>
      </w:r>
      <w:r w:rsidR="00F02BBA">
        <w:rPr>
          <w:rFonts w:ascii="Times New Roman" w:hAnsi="Times New Roman"/>
          <w:lang w:eastAsia="x-none"/>
        </w:rPr>
        <w:t>possible</w:t>
      </w:r>
      <w:r w:rsidR="00BD46F4" w:rsidRPr="001B556D">
        <w:rPr>
          <w:rFonts w:ascii="Times New Roman" w:hAnsi="Times New Roman"/>
          <w:lang w:eastAsia="x-none"/>
        </w:rPr>
        <w:t xml:space="preserve">. </w:t>
      </w:r>
      <w:r w:rsidR="006403E8">
        <w:rPr>
          <w:rFonts w:ascii="Times New Roman" w:hAnsi="Times New Roman"/>
          <w:lang w:eastAsia="x-none"/>
        </w:rPr>
        <w:t>F</w:t>
      </w:r>
      <w:r w:rsidR="00B57754" w:rsidRPr="001B556D">
        <w:rPr>
          <w:rFonts w:ascii="Times New Roman" w:hAnsi="Times New Roman"/>
          <w:lang w:eastAsia="x-none"/>
        </w:rPr>
        <w:t xml:space="preserve">or some </w:t>
      </w:r>
      <w:r w:rsidR="006403E8">
        <w:rPr>
          <w:rFonts w:ascii="Times New Roman" w:hAnsi="Times New Roman"/>
          <w:lang w:eastAsia="x-none"/>
        </w:rPr>
        <w:t xml:space="preserve">large wildlife </w:t>
      </w:r>
      <w:r w:rsidR="00B57754" w:rsidRPr="001B556D">
        <w:rPr>
          <w:rFonts w:ascii="Times New Roman" w:hAnsi="Times New Roman"/>
          <w:lang w:eastAsia="x-none"/>
        </w:rPr>
        <w:t>species</w:t>
      </w:r>
      <w:r w:rsidR="00F02BBA">
        <w:rPr>
          <w:rFonts w:ascii="Times New Roman" w:hAnsi="Times New Roman"/>
          <w:lang w:eastAsia="x-none"/>
        </w:rPr>
        <w:t>,</w:t>
      </w:r>
      <w:r w:rsidR="00D507A3" w:rsidRPr="001B556D">
        <w:rPr>
          <w:rFonts w:ascii="Times New Roman" w:hAnsi="Times New Roman"/>
          <w:lang w:eastAsia="x-none"/>
        </w:rPr>
        <w:t xml:space="preserve"> such as whales and elephants</w:t>
      </w:r>
      <w:r w:rsidR="00B57754" w:rsidRPr="001B556D">
        <w:rPr>
          <w:rFonts w:ascii="Times New Roman" w:hAnsi="Times New Roman"/>
          <w:lang w:eastAsia="x-none"/>
        </w:rPr>
        <w:t xml:space="preserve">, </w:t>
      </w:r>
      <w:r w:rsidR="00D507A3" w:rsidRPr="001B556D">
        <w:rPr>
          <w:rFonts w:ascii="Times New Roman" w:hAnsi="Times New Roman"/>
          <w:lang w:eastAsia="x-none"/>
        </w:rPr>
        <w:t xml:space="preserve">individuals </w:t>
      </w:r>
      <w:r w:rsidR="00F02BBA">
        <w:rPr>
          <w:rFonts w:ascii="Times New Roman" w:hAnsi="Times New Roman"/>
          <w:lang w:eastAsia="x-none"/>
        </w:rPr>
        <w:t>could</w:t>
      </w:r>
      <w:r w:rsidR="00D507A3" w:rsidRPr="001B556D">
        <w:rPr>
          <w:rFonts w:ascii="Times New Roman" w:hAnsi="Times New Roman"/>
          <w:lang w:eastAsia="x-none"/>
        </w:rPr>
        <w:t xml:space="preserve"> be detected and followed</w:t>
      </w:r>
      <w:r w:rsidR="0023410F" w:rsidRPr="001B556D">
        <w:rPr>
          <w:rFonts w:ascii="Times New Roman" w:hAnsi="Times New Roman"/>
          <w:lang w:eastAsia="x-none"/>
        </w:rPr>
        <w:t xml:space="preserve"> using satellite images (</w:t>
      </w:r>
      <w:r w:rsidR="004F7D9A" w:rsidRPr="001B556D">
        <w:rPr>
          <w:rFonts w:ascii="Times New Roman" w:hAnsi="Times New Roman"/>
          <w:lang w:eastAsia="x-none"/>
        </w:rPr>
        <w:fldChar w:fldCharType="begin">
          <w:fldData xml:space="preserve">PEVuZE5vdGU+PENpdGU+PEF1dGhvcj5EdXBvcmdlPC9BdXRob3I+PFllYXI+MjAyMTwvWWVhcj48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=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EdXBvcmdlPC9BdXRob3I+PFllYXI+MjAyMTwvWWVhcj48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=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Guirado</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19; Duporge</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1</w:t>
      </w:r>
      <w:r w:rsidR="004F7D9A" w:rsidRPr="001B556D">
        <w:rPr>
          <w:rFonts w:ascii="Times New Roman" w:hAnsi="Times New Roman"/>
          <w:lang w:eastAsia="x-none"/>
        </w:rPr>
        <w:fldChar w:fldCharType="end"/>
      </w:r>
      <w:r w:rsidR="0023410F" w:rsidRPr="001B556D">
        <w:rPr>
          <w:rFonts w:ascii="Times New Roman" w:hAnsi="Times New Roman"/>
          <w:lang w:eastAsia="x-none"/>
        </w:rPr>
        <w:t>)</w:t>
      </w:r>
      <w:r w:rsidR="00D507A3" w:rsidRPr="001B556D">
        <w:rPr>
          <w:rFonts w:ascii="Times New Roman" w:hAnsi="Times New Roman"/>
          <w:lang w:eastAsia="x-none"/>
        </w:rPr>
        <w:t xml:space="preserve">. </w:t>
      </w:r>
      <w:r w:rsidR="00D634C6" w:rsidRPr="001B556D">
        <w:rPr>
          <w:rFonts w:ascii="Times New Roman" w:hAnsi="Times New Roman"/>
          <w:lang w:eastAsia="x-none"/>
        </w:rPr>
        <w:t xml:space="preserve">As the quality of </w:t>
      </w:r>
      <w:r w:rsidR="00F1169C" w:rsidRPr="001B556D">
        <w:rPr>
          <w:rFonts w:ascii="Times New Roman" w:hAnsi="Times New Roman"/>
          <w:lang w:eastAsia="x-none"/>
        </w:rPr>
        <w:t xml:space="preserve">images </w:t>
      </w:r>
      <w:r w:rsidR="00F02BBA">
        <w:rPr>
          <w:rFonts w:ascii="Times New Roman" w:hAnsi="Times New Roman"/>
          <w:lang w:eastAsia="x-none"/>
        </w:rPr>
        <w:t>increases</w:t>
      </w:r>
      <w:r w:rsidR="00F1169C" w:rsidRPr="001B556D">
        <w:rPr>
          <w:rFonts w:ascii="Times New Roman" w:hAnsi="Times New Roman"/>
          <w:lang w:eastAsia="x-none"/>
        </w:rPr>
        <w:t xml:space="preserve">, satellite imagery </w:t>
      </w:r>
      <w:r w:rsidR="006403E8">
        <w:rPr>
          <w:rFonts w:ascii="Times New Roman" w:hAnsi="Times New Roman"/>
          <w:lang w:eastAsia="x-none"/>
        </w:rPr>
        <w:t>will</w:t>
      </w:r>
      <w:r w:rsidR="006403E8" w:rsidRPr="001B556D">
        <w:rPr>
          <w:rFonts w:ascii="Times New Roman" w:hAnsi="Times New Roman"/>
          <w:lang w:eastAsia="x-none"/>
        </w:rPr>
        <w:t xml:space="preserve"> </w:t>
      </w:r>
      <w:r w:rsidR="00F1169C" w:rsidRPr="001B556D">
        <w:rPr>
          <w:rFonts w:ascii="Times New Roman" w:hAnsi="Times New Roman"/>
          <w:lang w:eastAsia="x-none"/>
        </w:rPr>
        <w:t xml:space="preserve">become </w:t>
      </w:r>
      <w:r w:rsidR="0023410F" w:rsidRPr="001B556D">
        <w:rPr>
          <w:rFonts w:ascii="Times New Roman" w:hAnsi="Times New Roman"/>
          <w:lang w:eastAsia="x-none"/>
        </w:rPr>
        <w:t>an</w:t>
      </w:r>
      <w:r w:rsidR="006403E8">
        <w:rPr>
          <w:rFonts w:ascii="Times New Roman" w:hAnsi="Times New Roman"/>
          <w:lang w:eastAsia="x-none"/>
        </w:rPr>
        <w:t xml:space="preserve"> increasingly </w:t>
      </w:r>
      <w:r w:rsidR="0023410F" w:rsidRPr="001B556D">
        <w:rPr>
          <w:rFonts w:ascii="Times New Roman" w:hAnsi="Times New Roman"/>
          <w:lang w:eastAsia="x-none"/>
        </w:rPr>
        <w:t>important tool for wildlife conservation (</w:t>
      </w:r>
      <w:r w:rsidR="004F7D9A" w:rsidRPr="001B556D">
        <w:rPr>
          <w:rFonts w:ascii="Times New Roman" w:hAnsi="Times New Roman"/>
          <w:lang w:eastAsia="x-none"/>
        </w:rPr>
        <w:fldChar w:fldCharType="begin">
          <w:fldData xml:space="preserve">PEVuZE5vdGU+PENpdGU+PEF1dGhvcj5UdWlhPC9BdXRob3I+PFllYXI+MjAyMjwvWWVhcj48UmVj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</w:fldData>
        </w:fldChar>
      </w:r>
      <w:r w:rsidR="004F7D9A" w:rsidRPr="001B556D">
        <w:rPr>
          <w:rFonts w:ascii="Times New Roman" w:hAnsi="Times New Roman"/>
          <w:lang w:eastAsia="x-none"/>
        </w:rPr>
        <w:instrText xml:space="preserve"> ADDIN EN.CITE </w:instrText>
      </w:r>
      <w:r w:rsidR="004F7D9A" w:rsidRPr="001B556D">
        <w:rPr>
          <w:rFonts w:ascii="Times New Roman" w:hAnsi="Times New Roman"/>
          <w:lang w:eastAsia="x-none"/>
        </w:rPr>
        <w:fldChar w:fldCharType="begin">
          <w:fldData xml:space="preserve">PEVuZE5vdGU+PENpdGU+PEF1dGhvcj5UdWlhPC9BdXRob3I+PFllYXI+MjAyMjwvWWVhcj48UmVj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</w:fldData>
        </w:fldChar>
      </w:r>
      <w:r w:rsidR="004F7D9A" w:rsidRPr="001B556D">
        <w:rPr>
          <w:rFonts w:ascii="Times New Roman" w:hAnsi="Times New Roman"/>
          <w:lang w:eastAsia="x-none"/>
        </w:rPr>
        <w:instrText xml:space="preserve"> ADDIN EN.CITE.DATA </w:instrText>
      </w:r>
      <w:r w:rsidR="004F7D9A" w:rsidRPr="001B556D">
        <w:rPr>
          <w:rFonts w:ascii="Times New Roman" w:hAnsi="Times New Roman"/>
          <w:lang w:eastAsia="x-none"/>
        </w:rPr>
      </w:r>
      <w:r w:rsidR="004F7D9A" w:rsidRPr="001B556D">
        <w:rPr>
          <w:rFonts w:ascii="Times New Roman" w:hAnsi="Times New Roman"/>
          <w:lang w:eastAsia="x-none"/>
        </w:rPr>
        <w:fldChar w:fldCharType="end"/>
      </w:r>
      <w:r w:rsidR="004F7D9A" w:rsidRPr="001B556D">
        <w:rPr>
          <w:rFonts w:ascii="Times New Roman" w:hAnsi="Times New Roman"/>
          <w:lang w:eastAsia="x-none"/>
        </w:rPr>
      </w:r>
      <w:r w:rsidR="004F7D9A" w:rsidRPr="001B556D">
        <w:rPr>
          <w:rFonts w:ascii="Times New Roman" w:hAnsi="Times New Roman"/>
          <w:lang w:eastAsia="x-none"/>
        </w:rPr>
        <w:fldChar w:fldCharType="separate"/>
      </w:r>
      <w:r w:rsidR="004F7D9A" w:rsidRPr="001B556D">
        <w:rPr>
          <w:rFonts w:ascii="Times New Roman" w:hAnsi="Times New Roman"/>
          <w:noProof/>
          <w:lang w:eastAsia="x-none"/>
        </w:rPr>
        <w:t>Tuia</w:t>
      </w:r>
      <w:r w:rsidR="004F7D9A" w:rsidRPr="001B556D">
        <w:rPr>
          <w:rFonts w:ascii="Times New Roman" w:hAnsi="Times New Roman"/>
          <w:i/>
          <w:noProof/>
          <w:lang w:eastAsia="x-none"/>
        </w:rPr>
        <w:t xml:space="preserve"> et al.</w:t>
      </w:r>
      <w:r w:rsidR="004F7D9A" w:rsidRPr="001B556D">
        <w:rPr>
          <w:rFonts w:ascii="Times New Roman" w:hAnsi="Times New Roman"/>
          <w:noProof/>
          <w:lang w:eastAsia="x-none"/>
        </w:rPr>
        <w:t>, 2022</w:t>
      </w:r>
      <w:r w:rsidR="004F7D9A" w:rsidRPr="001B556D">
        <w:rPr>
          <w:rFonts w:ascii="Times New Roman" w:hAnsi="Times New Roman"/>
          <w:lang w:eastAsia="x-none"/>
        </w:rPr>
        <w:fldChar w:fldCharType="end"/>
      </w:r>
      <w:r w:rsidR="0023410F" w:rsidRPr="001B556D">
        <w:rPr>
          <w:rFonts w:ascii="Times New Roman" w:hAnsi="Times New Roman"/>
          <w:lang w:eastAsia="x-none"/>
        </w:rPr>
        <w:t xml:space="preserve">). Finally, we </w:t>
      </w:r>
      <w:r w:rsidR="006A0C2D" w:rsidRPr="001B556D">
        <w:rPr>
          <w:rFonts w:ascii="Times New Roman" w:hAnsi="Times New Roman"/>
          <w:lang w:eastAsia="x-none"/>
        </w:rPr>
        <w:t>acknowledge that the relevant literature is rapidly increasing and changing</w:t>
      </w:r>
      <w:r w:rsidR="006403E8">
        <w:rPr>
          <w:rFonts w:ascii="Times New Roman" w:hAnsi="Times New Roman"/>
          <w:lang w:eastAsia="x-none"/>
        </w:rPr>
        <w:t xml:space="preserve">: </w:t>
      </w:r>
      <w:r w:rsidR="00B517D0" w:rsidRPr="001B556D">
        <w:rPr>
          <w:rFonts w:ascii="Times New Roman" w:hAnsi="Times New Roman"/>
          <w:lang w:eastAsia="x-none"/>
        </w:rPr>
        <w:t xml:space="preserve">our map </w:t>
      </w:r>
      <w:r w:rsidR="006403E8">
        <w:rPr>
          <w:rFonts w:ascii="Times New Roman" w:hAnsi="Times New Roman"/>
          <w:lang w:eastAsia="x-none"/>
        </w:rPr>
        <w:t>will inevitably be</w:t>
      </w:r>
      <w:r w:rsidR="006403E8" w:rsidRPr="001B556D">
        <w:rPr>
          <w:rFonts w:ascii="Times New Roman" w:hAnsi="Times New Roman"/>
          <w:lang w:eastAsia="x-none"/>
        </w:rPr>
        <w:t xml:space="preserve"> </w:t>
      </w:r>
      <w:r w:rsidR="00B517D0" w:rsidRPr="001B556D">
        <w:rPr>
          <w:rFonts w:ascii="Times New Roman" w:hAnsi="Times New Roman"/>
          <w:lang w:eastAsia="x-none"/>
        </w:rPr>
        <w:t xml:space="preserve">obsolete in a few years. However, </w:t>
      </w:r>
      <w:r w:rsidR="006403E8">
        <w:rPr>
          <w:rFonts w:ascii="Times New Roman" w:hAnsi="Times New Roman"/>
          <w:lang w:eastAsia="x-none"/>
        </w:rPr>
        <w:t xml:space="preserve">this study provides some current insights, providing </w:t>
      </w:r>
      <w:r w:rsidR="00435952" w:rsidRPr="001B556D">
        <w:rPr>
          <w:rFonts w:ascii="Times New Roman" w:hAnsi="Times New Roman"/>
          <w:lang w:eastAsia="x-none"/>
        </w:rPr>
        <w:t xml:space="preserve">new perspectives. </w:t>
      </w:r>
    </w:p>
    <w:p w14:paraId="03DD83B1" w14:textId="3D6C917A" w:rsidR="00136A72" w:rsidRPr="001B556D" w:rsidRDefault="00136A72" w:rsidP="001D6F56">
      <w:pPr>
        <w:pStyle w:val="Heading2"/>
      </w:pPr>
      <w:r w:rsidRPr="001B556D">
        <w:t>4.</w:t>
      </w:r>
      <w:r w:rsidR="002647DE" w:rsidRPr="001B556D">
        <w:t>6</w:t>
      </w:r>
      <w:r w:rsidRPr="001B556D">
        <w:t xml:space="preserve"> | Conclusions</w:t>
      </w:r>
    </w:p>
    <w:p w14:paraId="6125D5A8" w14:textId="0F2E4A5E" w:rsidR="00136A72" w:rsidRPr="001B556D" w:rsidRDefault="00DB0DF5" w:rsidP="001D6F56">
      <w:pPr>
        <w:spacing w:line="480" w:lineRule="auto"/>
        <w:rPr>
          <w:rFonts w:ascii="Times New Roman" w:hAnsi="Times New Roman"/>
          <w:lang w:eastAsia="x-none"/>
        </w:rPr>
      </w:pPr>
      <w:r w:rsidRPr="001B556D">
        <w:rPr>
          <w:rFonts w:ascii="Times New Roman" w:hAnsi="Times New Roman"/>
          <w:lang w:eastAsia="x-none"/>
        </w:rPr>
        <w:t xml:space="preserve">In this </w:t>
      </w:r>
      <w:r w:rsidR="00075B26" w:rsidRPr="001B556D">
        <w:rPr>
          <w:rFonts w:ascii="Times New Roman" w:hAnsi="Times New Roman"/>
          <w:lang w:eastAsia="x-none"/>
        </w:rPr>
        <w:t xml:space="preserve">study, </w:t>
      </w:r>
      <w:r w:rsidR="00646A94" w:rsidRPr="001B556D">
        <w:rPr>
          <w:rFonts w:ascii="Times New Roman" w:hAnsi="Times New Roman"/>
          <w:lang w:eastAsia="x-none"/>
        </w:rPr>
        <w:t xml:space="preserve">we </w:t>
      </w:r>
      <w:r w:rsidR="00A71BE4" w:rsidRPr="001B556D">
        <w:rPr>
          <w:rFonts w:ascii="Times New Roman" w:hAnsi="Times New Roman"/>
          <w:lang w:eastAsia="x-none"/>
        </w:rPr>
        <w:t xml:space="preserve">revealed the recent trends, knowledge </w:t>
      </w:r>
      <w:r w:rsidR="00F02BBA">
        <w:rPr>
          <w:rFonts w:ascii="Times New Roman" w:hAnsi="Times New Roman"/>
          <w:lang w:eastAsia="x-none"/>
        </w:rPr>
        <w:t>clusters</w:t>
      </w:r>
      <w:r w:rsidR="00A71BE4" w:rsidRPr="001B556D">
        <w:rPr>
          <w:rFonts w:ascii="Times New Roman" w:hAnsi="Times New Roman"/>
          <w:lang w:eastAsia="x-none"/>
        </w:rPr>
        <w:t xml:space="preserve"> and gaps in the use of machine learning </w:t>
      </w:r>
      <w:r w:rsidR="00090ABC" w:rsidRPr="001B556D">
        <w:rPr>
          <w:rFonts w:ascii="Times New Roman" w:hAnsi="Times New Roman"/>
          <w:lang w:eastAsia="x-none"/>
        </w:rPr>
        <w:t xml:space="preserve">in processing wildlife imagery. </w:t>
      </w:r>
      <w:r w:rsidR="00D71E3D">
        <w:rPr>
          <w:rFonts w:ascii="Times New Roman" w:hAnsi="Times New Roman"/>
          <w:lang w:eastAsia="x-none"/>
        </w:rPr>
        <w:t xml:space="preserve">Future applications could </w:t>
      </w:r>
      <w:r w:rsidR="001F632B">
        <w:rPr>
          <w:rFonts w:ascii="Times New Roman" w:hAnsi="Times New Roman"/>
          <w:lang w:eastAsia="x-none"/>
        </w:rPr>
        <w:t xml:space="preserve">aim to mitigate </w:t>
      </w:r>
      <w:r w:rsidR="00282916" w:rsidRPr="001B556D">
        <w:rPr>
          <w:rFonts w:ascii="Times New Roman" w:hAnsi="Times New Roman"/>
          <w:lang w:eastAsia="x-none"/>
        </w:rPr>
        <w:t>the current taxonomic bias,</w:t>
      </w:r>
      <w:r w:rsidR="001C115C" w:rsidRPr="001B556D">
        <w:rPr>
          <w:rFonts w:ascii="Times New Roman" w:hAnsi="Times New Roman"/>
          <w:lang w:eastAsia="x-none"/>
        </w:rPr>
        <w:t xml:space="preserve"> </w:t>
      </w:r>
      <w:r w:rsidR="00FF0F9E" w:rsidRPr="001B556D">
        <w:rPr>
          <w:rFonts w:ascii="Times New Roman" w:hAnsi="Times New Roman"/>
          <w:lang w:eastAsia="x-none"/>
        </w:rPr>
        <w:t xml:space="preserve">limited use of </w:t>
      </w:r>
      <w:r w:rsidR="004A7CED" w:rsidRPr="001B556D">
        <w:rPr>
          <w:rFonts w:ascii="Times New Roman" w:hAnsi="Times New Roman"/>
          <w:lang w:eastAsia="x-none"/>
        </w:rPr>
        <w:t xml:space="preserve">deep learning in behaviour </w:t>
      </w:r>
      <w:r w:rsidR="00FF3DD8" w:rsidRPr="001B556D">
        <w:rPr>
          <w:rFonts w:ascii="Times New Roman" w:hAnsi="Times New Roman"/>
          <w:lang w:eastAsia="x-none"/>
        </w:rPr>
        <w:t>detection and tracking</w:t>
      </w:r>
      <w:r w:rsidR="001F632B">
        <w:rPr>
          <w:rFonts w:ascii="Times New Roman" w:hAnsi="Times New Roman"/>
          <w:lang w:eastAsia="x-none"/>
        </w:rPr>
        <w:t>,</w:t>
      </w:r>
      <w:r w:rsidR="00FF3DD8" w:rsidRPr="001B556D">
        <w:rPr>
          <w:rFonts w:ascii="Times New Roman" w:hAnsi="Times New Roman"/>
          <w:lang w:eastAsia="x-none"/>
        </w:rPr>
        <w:t xml:space="preserve"> and</w:t>
      </w:r>
      <w:r w:rsidR="00282916" w:rsidRPr="001B556D">
        <w:rPr>
          <w:rFonts w:ascii="Times New Roman" w:hAnsi="Times New Roman"/>
          <w:lang w:eastAsia="x-none"/>
        </w:rPr>
        <w:t xml:space="preserve"> </w:t>
      </w:r>
      <w:r w:rsidR="001F632B">
        <w:rPr>
          <w:rFonts w:ascii="Times New Roman" w:hAnsi="Times New Roman"/>
          <w:lang w:eastAsia="x-none"/>
        </w:rPr>
        <w:t xml:space="preserve">collaborate internationally to tackle </w:t>
      </w:r>
      <w:r w:rsidR="001C115C" w:rsidRPr="001B556D">
        <w:rPr>
          <w:rFonts w:ascii="Times New Roman" w:hAnsi="Times New Roman"/>
          <w:lang w:eastAsia="x-none"/>
        </w:rPr>
        <w:t>incongruency between image origins and author affiliations</w:t>
      </w:r>
      <w:r w:rsidR="00FF3DD8" w:rsidRPr="001B556D">
        <w:rPr>
          <w:rFonts w:ascii="Times New Roman" w:hAnsi="Times New Roman"/>
          <w:lang w:eastAsia="x-none"/>
        </w:rPr>
        <w:t xml:space="preserve">. </w:t>
      </w:r>
      <w:r w:rsidR="00D71E3D">
        <w:rPr>
          <w:rFonts w:ascii="Times New Roman" w:hAnsi="Times New Roman"/>
          <w:lang w:eastAsia="x-none"/>
        </w:rPr>
        <w:t>W</w:t>
      </w:r>
      <w:r w:rsidR="00FF3DD8" w:rsidRPr="001B556D">
        <w:rPr>
          <w:rFonts w:ascii="Times New Roman" w:hAnsi="Times New Roman"/>
          <w:lang w:eastAsia="x-none"/>
        </w:rPr>
        <w:t xml:space="preserve">e hope </w:t>
      </w:r>
      <w:r w:rsidR="00D71E3D">
        <w:rPr>
          <w:rFonts w:ascii="Times New Roman" w:hAnsi="Times New Roman"/>
          <w:lang w:eastAsia="x-none"/>
        </w:rPr>
        <w:t>our</w:t>
      </w:r>
      <w:r w:rsidR="00D71E3D" w:rsidRPr="001B556D">
        <w:rPr>
          <w:rFonts w:ascii="Times New Roman" w:hAnsi="Times New Roman"/>
          <w:lang w:eastAsia="x-none"/>
        </w:rPr>
        <w:t xml:space="preserve"> </w:t>
      </w:r>
      <w:r w:rsidR="00FF3DD8" w:rsidRPr="001B556D">
        <w:rPr>
          <w:rFonts w:ascii="Times New Roman" w:hAnsi="Times New Roman"/>
          <w:lang w:eastAsia="x-none"/>
        </w:rPr>
        <w:t xml:space="preserve">knowledge maps </w:t>
      </w:r>
      <w:r w:rsidR="001F632B">
        <w:rPr>
          <w:rFonts w:ascii="Times New Roman" w:hAnsi="Times New Roman"/>
          <w:lang w:eastAsia="x-none"/>
        </w:rPr>
        <w:t xml:space="preserve">will </w:t>
      </w:r>
      <w:r w:rsidR="00D71E3D">
        <w:rPr>
          <w:rFonts w:ascii="Times New Roman" w:hAnsi="Times New Roman"/>
          <w:lang w:eastAsia="x-none"/>
        </w:rPr>
        <w:t>guide</w:t>
      </w:r>
      <w:r w:rsidR="006E2E7A">
        <w:rPr>
          <w:rFonts w:ascii="Times New Roman" w:hAnsi="Times New Roman"/>
          <w:lang w:eastAsia="x-none"/>
        </w:rPr>
        <w:t xml:space="preserve"> future studies to fill the gaps, resolve biases, and increase diversity in research in</w:t>
      </w:r>
      <w:r w:rsidR="00E92A25" w:rsidRPr="001B556D">
        <w:rPr>
          <w:rFonts w:ascii="Times New Roman" w:hAnsi="Times New Roman"/>
          <w:lang w:eastAsia="x-none"/>
        </w:rPr>
        <w:t xml:space="preserve"> </w:t>
      </w:r>
      <w:r w:rsidR="001F632B">
        <w:rPr>
          <w:rFonts w:ascii="Times New Roman" w:hAnsi="Times New Roman"/>
          <w:lang w:eastAsia="x-none"/>
        </w:rPr>
        <w:t xml:space="preserve">as </w:t>
      </w:r>
      <w:r w:rsidR="00E92A25" w:rsidRPr="001B556D">
        <w:rPr>
          <w:rFonts w:ascii="Times New Roman" w:hAnsi="Times New Roman"/>
          <w:lang w:eastAsia="x-none"/>
        </w:rPr>
        <w:t xml:space="preserve">many ways as possible. </w:t>
      </w:r>
    </w:p>
    <w:p w14:paraId="03827BCE" w14:textId="77777777" w:rsidR="00136A72" w:rsidRPr="001B556D" w:rsidRDefault="00136A72" w:rsidP="001D6F56">
      <w:pPr>
        <w:pStyle w:val="Heading1"/>
        <w:spacing w:line="480" w:lineRule="auto"/>
        <w:rPr>
          <w:rFonts w:ascii="Times New Roman" w:hAnsi="Times New Roman"/>
          <w:color w:val="00000A"/>
          <w:lang w:val="en-AU"/>
        </w:rPr>
      </w:pPr>
      <w:commentRangeStart w:id="20"/>
      <w:r w:rsidRPr="001B556D">
        <w:rPr>
          <w:rFonts w:ascii="Times New Roman" w:hAnsi="Times New Roman"/>
          <w:color w:val="00000A"/>
          <w:lang w:val="en-AU"/>
        </w:rPr>
        <w:t>ACKNOW</w:t>
      </w:r>
      <w:commentRangeEnd w:id="20"/>
      <w:r w:rsidR="003029F8" w:rsidRPr="001B556D">
        <w:rPr>
          <w:rStyle w:val="CommentReference"/>
          <w:rFonts w:ascii="Times New Roman" w:eastAsia="MS Mincho" w:hAnsi="Times New Roman"/>
          <w:b w:val="0"/>
          <w:bCs w:val="0"/>
          <w:color w:val="00000A"/>
          <w:lang w:val="en-AU" w:eastAsia="ja-JP"/>
        </w:rPr>
        <w:commentReference w:id="20"/>
      </w:r>
      <w:r w:rsidRPr="001B556D">
        <w:rPr>
          <w:rFonts w:ascii="Times New Roman" w:hAnsi="Times New Roman"/>
          <w:color w:val="00000A"/>
          <w:lang w:val="en-AU"/>
        </w:rPr>
        <w:t>LEDGEMENTS</w:t>
      </w:r>
    </w:p>
    <w:p w14:paraId="3FD44549" w14:textId="1E911D00" w:rsidR="00136A72" w:rsidRPr="001B556D" w:rsidRDefault="00136A72" w:rsidP="001D6F56">
      <w:pPr>
        <w:spacing w:line="480" w:lineRule="auto"/>
        <w:rPr>
          <w:rFonts w:ascii="Times New Roman" w:hAnsi="Times New Roman"/>
        </w:rPr>
      </w:pPr>
      <w:r w:rsidRPr="001B556D">
        <w:rPr>
          <w:rFonts w:ascii="Times New Roman" w:hAnsi="Times New Roman"/>
        </w:rPr>
        <w:t>SN and ML were supported by an ARC (Australian Research Council)</w:t>
      </w:r>
      <w:r w:rsidR="00997A15">
        <w:rPr>
          <w:rFonts w:ascii="Times New Roman" w:hAnsi="Times New Roman"/>
        </w:rPr>
        <w:t xml:space="preserve"> Discovery Project (DP200100367)</w:t>
      </w:r>
      <w:r w:rsidR="00255DFF">
        <w:rPr>
          <w:rFonts w:ascii="Times New Roman" w:hAnsi="Times New Roman"/>
        </w:rPr>
        <w:t xml:space="preserve">, RK by </w:t>
      </w:r>
      <w:r w:rsidR="00792477">
        <w:rPr>
          <w:rFonts w:ascii="Times New Roman" w:hAnsi="Times New Roman"/>
        </w:rPr>
        <w:t>ARC Linkage</w:t>
      </w:r>
      <w:r w:rsidR="00ED492A">
        <w:rPr>
          <w:rFonts w:ascii="Times New Roman" w:hAnsi="Times New Roman"/>
        </w:rPr>
        <w:t xml:space="preserve"> Project LP1</w:t>
      </w:r>
      <w:r w:rsidR="00942C3D">
        <w:rPr>
          <w:rFonts w:ascii="Times New Roman" w:hAnsi="Times New Roman"/>
        </w:rPr>
        <w:t>80100159) a</w:t>
      </w:r>
      <w:r w:rsidR="00792477">
        <w:rPr>
          <w:rFonts w:ascii="Times New Roman" w:hAnsi="Times New Roman"/>
        </w:rPr>
        <w:t xml:space="preserve">nd the Vonwiller </w:t>
      </w:r>
      <w:r w:rsidR="002339D4">
        <w:rPr>
          <w:rFonts w:ascii="Times New Roman" w:hAnsi="Times New Roman"/>
        </w:rPr>
        <w:t>Foundation</w:t>
      </w:r>
      <w:r w:rsidRPr="001B556D">
        <w:rPr>
          <w:rFonts w:ascii="Times New Roman" w:hAnsi="Times New Roman"/>
        </w:rPr>
        <w:t xml:space="preserve"> ….</w:t>
      </w:r>
    </w:p>
    <w:p w14:paraId="4D72C4E1" w14:textId="77777777" w:rsidR="00136A72" w:rsidRPr="001B556D" w:rsidRDefault="00136A72" w:rsidP="001D6F56">
      <w:pPr>
        <w:pStyle w:val="Heading1"/>
        <w:spacing w:line="480" w:lineRule="auto"/>
        <w:rPr>
          <w:rFonts w:ascii="Times New Roman" w:hAnsi="Times New Roman"/>
          <w:color w:val="00000A"/>
          <w:lang w:val="en-AU"/>
        </w:rPr>
      </w:pPr>
      <w:r w:rsidRPr="001B556D">
        <w:rPr>
          <w:rFonts w:ascii="Times New Roman" w:hAnsi="Times New Roman"/>
          <w:color w:val="00000A"/>
          <w:lang w:val="en-AU"/>
        </w:rPr>
        <w:t>CONFLICT OF INTEREST</w:t>
      </w:r>
    </w:p>
    <w:p w14:paraId="46F7D0E4" w14:textId="6979CD64" w:rsidR="00136A72" w:rsidRPr="001B556D" w:rsidRDefault="00136A72" w:rsidP="001D6F56">
      <w:pPr>
        <w:spacing w:line="480" w:lineRule="auto"/>
        <w:rPr>
          <w:rFonts w:ascii="Times New Roman" w:hAnsi="Times New Roman"/>
        </w:rPr>
      </w:pPr>
      <w:r w:rsidRPr="001B556D">
        <w:rPr>
          <w:rFonts w:ascii="Times New Roman" w:hAnsi="Times New Roman"/>
        </w:rPr>
        <w:t>The author</w:t>
      </w:r>
      <w:r w:rsidR="00A90FB1">
        <w:rPr>
          <w:rFonts w:ascii="Times New Roman" w:hAnsi="Times New Roman"/>
        </w:rPr>
        <w:t>s</w:t>
      </w:r>
      <w:r w:rsidRPr="001B556D">
        <w:rPr>
          <w:rFonts w:ascii="Times New Roman" w:hAnsi="Times New Roman"/>
        </w:rPr>
        <w:t xml:space="preserve"> reported no conflict of interest</w:t>
      </w:r>
    </w:p>
    <w:p w14:paraId="4A940B37" w14:textId="77777777" w:rsidR="001C2B3F" w:rsidRPr="001B556D" w:rsidRDefault="001C2B3F" w:rsidP="001D6F56">
      <w:pPr>
        <w:spacing w:line="480" w:lineRule="auto"/>
        <w:rPr>
          <w:rFonts w:ascii="Times New Roman" w:hAnsi="Times New Roman"/>
        </w:rPr>
      </w:pPr>
    </w:p>
    <w:p w14:paraId="47510551" w14:textId="6ED76FAF" w:rsidR="001C2B3F" w:rsidRPr="001B556D" w:rsidRDefault="001C2B3F" w:rsidP="001C2B3F">
      <w:pPr>
        <w:pStyle w:val="Heading1"/>
        <w:spacing w:line="480" w:lineRule="auto"/>
        <w:rPr>
          <w:rFonts w:ascii="Times New Roman" w:hAnsi="Times New Roman"/>
          <w:color w:val="00000A"/>
          <w:lang w:val="en-AU"/>
        </w:rPr>
      </w:pPr>
      <w:r w:rsidRPr="001B556D">
        <w:rPr>
          <w:rFonts w:ascii="Times New Roman" w:hAnsi="Times New Roman"/>
          <w:color w:val="00000A"/>
          <w:lang w:val="en-AU"/>
        </w:rPr>
        <w:lastRenderedPageBreak/>
        <w:t xml:space="preserve">AUTHOR </w:t>
      </w:r>
      <w:r w:rsidR="006E2E7A">
        <w:rPr>
          <w:rFonts w:ascii="Times New Roman" w:hAnsi="Times New Roman"/>
          <w:color w:val="00000A"/>
          <w:lang w:val="en-AU"/>
        </w:rPr>
        <w:t>CONTRIBUTIONS</w:t>
      </w:r>
    </w:p>
    <w:p w14:paraId="0FD78558" w14:textId="77777777" w:rsidR="001C2B3F" w:rsidRPr="001B556D" w:rsidRDefault="001C2B3F" w:rsidP="001D6F56">
      <w:pPr>
        <w:spacing w:line="480" w:lineRule="auto"/>
        <w:rPr>
          <w:rFonts w:ascii="Times New Roman" w:hAnsi="Times New Roman"/>
        </w:rPr>
      </w:pPr>
    </w:p>
    <w:p w14:paraId="71042DF4" w14:textId="77777777" w:rsidR="001C2B3F" w:rsidRPr="001B556D" w:rsidRDefault="001C2B3F" w:rsidP="001D6F56">
      <w:pPr>
        <w:spacing w:line="480" w:lineRule="auto"/>
        <w:rPr>
          <w:rFonts w:ascii="Times New Roman" w:hAnsi="Times New Roman"/>
        </w:rPr>
      </w:pPr>
    </w:p>
    <w:p w14:paraId="2C159CE9" w14:textId="77777777" w:rsidR="00136A72" w:rsidRPr="001B556D" w:rsidRDefault="00136A72" w:rsidP="001D6F56">
      <w:pPr>
        <w:pStyle w:val="Heading1"/>
        <w:spacing w:line="480" w:lineRule="auto"/>
        <w:rPr>
          <w:rFonts w:ascii="Times New Roman" w:hAnsi="Times New Roman"/>
          <w:color w:val="00000A"/>
          <w:lang w:val="pl-PL"/>
        </w:rPr>
      </w:pPr>
      <w:r w:rsidRPr="001B556D">
        <w:rPr>
          <w:rFonts w:ascii="Times New Roman" w:hAnsi="Times New Roman"/>
          <w:color w:val="00000A"/>
          <w:lang w:val="pl-PL"/>
        </w:rPr>
        <w:t>ORCID</w:t>
      </w:r>
    </w:p>
    <w:p w14:paraId="54316791" w14:textId="77777777" w:rsidR="00136A72" w:rsidRPr="001B556D" w:rsidRDefault="00136A72" w:rsidP="001D6F56">
      <w:pPr>
        <w:spacing w:line="480" w:lineRule="auto"/>
        <w:rPr>
          <w:rStyle w:val="LineNumber"/>
          <w:rFonts w:ascii="Times New Roman" w:hAnsi="Times New Roman"/>
          <w:lang w:val="pl-PL"/>
        </w:rPr>
      </w:pPr>
      <w:r w:rsidRPr="001B556D">
        <w:rPr>
          <w:rStyle w:val="LineNumber"/>
          <w:rFonts w:ascii="Times New Roman" w:hAnsi="Times New Roman"/>
          <w:lang w:val="pl-PL"/>
        </w:rPr>
        <w:t>Shinichi Nakagawa: 0000-0002-7765-5182</w:t>
      </w:r>
    </w:p>
    <w:p w14:paraId="065F061D" w14:textId="77777777" w:rsidR="00136A72" w:rsidRPr="001B556D" w:rsidRDefault="00136A72" w:rsidP="001D6F56">
      <w:pPr>
        <w:spacing w:line="480" w:lineRule="auto"/>
        <w:rPr>
          <w:rStyle w:val="LineNumber"/>
          <w:rFonts w:ascii="Times New Roman" w:hAnsi="Times New Roman"/>
          <w:lang w:val="pl-PL"/>
        </w:rPr>
      </w:pPr>
      <w:r w:rsidRPr="001B556D">
        <w:rPr>
          <w:rStyle w:val="LineNumber"/>
          <w:rFonts w:ascii="Times New Roman" w:hAnsi="Times New Roman"/>
          <w:lang w:val="pl-PL"/>
        </w:rPr>
        <w:t>Malgorzata Lagisz: 0000-0002-3993-6127</w:t>
      </w:r>
    </w:p>
    <w:p w14:paraId="339264CE" w14:textId="2A12435D" w:rsidR="00051F4B" w:rsidRDefault="00136A72" w:rsidP="001D6F56">
      <w:pPr>
        <w:spacing w:line="480" w:lineRule="auto"/>
        <w:rPr>
          <w:rStyle w:val="LineNumber"/>
          <w:rFonts w:ascii="Times New Roman" w:hAnsi="Times New Roman"/>
        </w:rPr>
      </w:pPr>
      <w:r w:rsidRPr="001B556D">
        <w:rPr>
          <w:rStyle w:val="LineNumber"/>
          <w:rFonts w:ascii="Times New Roman" w:hAnsi="Times New Roman"/>
        </w:rPr>
        <w:t>….</w:t>
      </w:r>
    </w:p>
    <w:p w14:paraId="19AF06C7" w14:textId="3500590A" w:rsidR="00FE4BB8" w:rsidRPr="00E63AE3" w:rsidRDefault="00FE4BB8" w:rsidP="001D6F56">
      <w:pPr>
        <w:spacing w:line="480" w:lineRule="auto"/>
        <w:rPr>
          <w:rStyle w:val="LineNumber"/>
          <w:rFonts w:ascii="Times New Roman" w:hAnsi="Times New Roman"/>
          <w:b/>
          <w:bCs/>
        </w:rPr>
      </w:pPr>
      <w:r>
        <w:rPr>
          <w:rStyle w:val="LineNumber"/>
          <w:rFonts w:ascii="Times New Roman" w:hAnsi="Times New Roman"/>
        </w:rPr>
        <w:t>Richard Kingsford</w:t>
      </w:r>
      <w:r w:rsidRPr="00E63AE3">
        <w:rPr>
          <w:rStyle w:val="LineNumber"/>
          <w:rFonts w:ascii="Times New Roman" w:hAnsi="Times New Roman"/>
          <w:b/>
          <w:bCs/>
        </w:rPr>
        <w:t xml:space="preserve">: </w:t>
      </w:r>
      <w:r w:rsidRPr="00E63AE3">
        <w:rPr>
          <w:rStyle w:val="Strong"/>
          <w:rFonts w:ascii="Times New Roman" w:hAnsi="Times New Roman"/>
          <w:b w:val="0"/>
          <w:color w:val="000000"/>
          <w:spacing w:val="8"/>
          <w:shd w:val="clear" w:color="auto" w:fill="FFFFFF"/>
        </w:rPr>
        <w:t>0000-0001-6565-4134</w:t>
      </w:r>
    </w:p>
    <w:p w14:paraId="01062D71" w14:textId="271D2017" w:rsidR="00CA7901" w:rsidRPr="001B556D" w:rsidRDefault="00CA7901" w:rsidP="00CA7901">
      <w:pPr>
        <w:pStyle w:val="Heading1"/>
        <w:spacing w:line="480" w:lineRule="auto"/>
        <w:rPr>
          <w:rFonts w:ascii="Times New Roman" w:hAnsi="Times New Roman"/>
          <w:color w:val="00000A"/>
          <w:lang w:val="en-AU"/>
        </w:rPr>
      </w:pPr>
      <w:r w:rsidRPr="001B556D">
        <w:rPr>
          <w:rFonts w:ascii="Times New Roman" w:hAnsi="Times New Roman"/>
          <w:color w:val="00000A"/>
          <w:lang w:val="en-AU"/>
        </w:rPr>
        <w:t>REFERENCES</w:t>
      </w:r>
    </w:p>
    <w:p w14:paraId="4438F144"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rPr>
        <w:fldChar w:fldCharType="begin"/>
      </w:r>
      <w:r w:rsidRPr="001B556D">
        <w:rPr>
          <w:rFonts w:ascii="Times New Roman" w:hAnsi="Times New Roman"/>
        </w:rPr>
        <w:instrText xml:space="preserve"> ADDIN EN.REFLIST </w:instrText>
      </w:r>
      <w:r w:rsidRPr="001B556D">
        <w:rPr>
          <w:rFonts w:ascii="Times New Roman" w:hAnsi="Times New Roman"/>
        </w:rPr>
        <w:fldChar w:fldCharType="separate"/>
      </w:r>
      <w:r w:rsidRPr="001B556D">
        <w:rPr>
          <w:rFonts w:ascii="Times New Roman" w:hAnsi="Times New Roman"/>
          <w:noProof/>
        </w:rPr>
        <w:t xml:space="preserve">Akcay, H.G., Kabasakal, B., Aksu, D., Demir, N., Oz, M. &amp; Erdogan, A. (2020) Automated Bird Counting with Deep Learning for Regional Bird Distribution Mapping. </w:t>
      </w:r>
      <w:r w:rsidRPr="001B556D">
        <w:rPr>
          <w:rFonts w:ascii="Times New Roman" w:hAnsi="Times New Roman"/>
          <w:i/>
          <w:noProof/>
        </w:rPr>
        <w:t>Animals,</w:t>
      </w:r>
      <w:r w:rsidRPr="001B556D">
        <w:rPr>
          <w:rFonts w:ascii="Times New Roman" w:hAnsi="Times New Roman"/>
          <w:noProof/>
        </w:rPr>
        <w:t xml:space="preserve"> </w:t>
      </w:r>
      <w:r w:rsidRPr="001B556D">
        <w:rPr>
          <w:rFonts w:ascii="Times New Roman" w:hAnsi="Times New Roman"/>
          <w:b/>
          <w:noProof/>
        </w:rPr>
        <w:t>10</w:t>
      </w:r>
      <w:r w:rsidRPr="001B556D">
        <w:rPr>
          <w:rFonts w:ascii="Times New Roman" w:hAnsi="Times New Roman"/>
          <w:noProof/>
        </w:rPr>
        <w:t>.</w:t>
      </w:r>
    </w:p>
    <w:p w14:paraId="756F2DCF"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Al-Faris, M., Chiverton, J., Ndzi, D. &amp; Ahmed, A.I. (2020) A Review on Computer Vision-Based Methods for Human Action Recognition. </w:t>
      </w:r>
      <w:r w:rsidRPr="001B556D">
        <w:rPr>
          <w:rFonts w:ascii="Times New Roman" w:hAnsi="Times New Roman"/>
          <w:i/>
          <w:noProof/>
        </w:rPr>
        <w:t>Journal of Imaging,</w:t>
      </w:r>
      <w:r w:rsidRPr="001B556D">
        <w:rPr>
          <w:rFonts w:ascii="Times New Roman" w:hAnsi="Times New Roman"/>
          <w:noProof/>
        </w:rPr>
        <w:t xml:space="preserve"> </w:t>
      </w:r>
      <w:r w:rsidRPr="001B556D">
        <w:rPr>
          <w:rFonts w:ascii="Times New Roman" w:hAnsi="Times New Roman"/>
          <w:b/>
          <w:noProof/>
        </w:rPr>
        <w:t>6</w:t>
      </w:r>
      <w:r w:rsidRPr="001B556D">
        <w:rPr>
          <w:rFonts w:ascii="Times New Roman" w:hAnsi="Times New Roman"/>
          <w:noProof/>
        </w:rPr>
        <w:t>.</w:t>
      </w:r>
    </w:p>
    <w:p w14:paraId="5B140CED"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Allan, B.M., Nimmo, D.G., Ierodiaconou, D., VanDerWal, J., Koh, L.P. &amp; Ritchie, E.G. (2018) Futurecasting ecological research: the rise of technoecology. </w:t>
      </w:r>
      <w:r w:rsidRPr="001B556D">
        <w:rPr>
          <w:rFonts w:ascii="Times New Roman" w:hAnsi="Times New Roman"/>
          <w:i/>
          <w:noProof/>
        </w:rPr>
        <w:t>Ecosphere,</w:t>
      </w:r>
      <w:r w:rsidRPr="001B556D">
        <w:rPr>
          <w:rFonts w:ascii="Times New Roman" w:hAnsi="Times New Roman"/>
          <w:noProof/>
        </w:rPr>
        <w:t xml:space="preserve"> </w:t>
      </w:r>
      <w:r w:rsidRPr="001B556D">
        <w:rPr>
          <w:rFonts w:ascii="Times New Roman" w:hAnsi="Times New Roman"/>
          <w:b/>
          <w:noProof/>
        </w:rPr>
        <w:t>9</w:t>
      </w:r>
      <w:r w:rsidRPr="001B556D">
        <w:rPr>
          <w:rFonts w:ascii="Times New Roman" w:hAnsi="Times New Roman"/>
          <w:noProof/>
        </w:rPr>
        <w:t>.</w:t>
      </w:r>
    </w:p>
    <w:p w14:paraId="74A07A3E"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Allken, V., Rosen, S., Handegard, N.O. &amp; Malde, K. (2021) A real-world dataset and data simulation algorithm for automated fish species identification. </w:t>
      </w:r>
      <w:r w:rsidRPr="001B556D">
        <w:rPr>
          <w:rFonts w:ascii="Times New Roman" w:hAnsi="Times New Roman"/>
          <w:i/>
          <w:noProof/>
        </w:rPr>
        <w:t>Geoscience Data Journal,</w:t>
      </w:r>
      <w:r w:rsidRPr="001B556D">
        <w:rPr>
          <w:rFonts w:ascii="Times New Roman" w:hAnsi="Times New Roman"/>
          <w:noProof/>
        </w:rPr>
        <w:t xml:space="preserve"> </w:t>
      </w:r>
      <w:r w:rsidRPr="001B556D">
        <w:rPr>
          <w:rFonts w:ascii="Times New Roman" w:hAnsi="Times New Roman"/>
          <w:b/>
          <w:noProof/>
        </w:rPr>
        <w:t>8,</w:t>
      </w:r>
      <w:r w:rsidRPr="001B556D">
        <w:rPr>
          <w:rFonts w:ascii="Times New Roman" w:hAnsi="Times New Roman"/>
          <w:noProof/>
        </w:rPr>
        <w:t xml:space="preserve"> 199-209.</w:t>
      </w:r>
    </w:p>
    <w:p w14:paraId="07D11756"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Baker, K., Eichhorn, M.P. &amp; Griffiths, M. (2019) Decolonizing field ecology. </w:t>
      </w:r>
      <w:r w:rsidRPr="001B556D">
        <w:rPr>
          <w:rFonts w:ascii="Times New Roman" w:hAnsi="Times New Roman"/>
          <w:i/>
          <w:noProof/>
        </w:rPr>
        <w:t>Biotropica,</w:t>
      </w:r>
      <w:r w:rsidRPr="001B556D">
        <w:rPr>
          <w:rFonts w:ascii="Times New Roman" w:hAnsi="Times New Roman"/>
          <w:noProof/>
        </w:rPr>
        <w:t xml:space="preserve"> </w:t>
      </w:r>
      <w:r w:rsidRPr="001B556D">
        <w:rPr>
          <w:rFonts w:ascii="Times New Roman" w:hAnsi="Times New Roman"/>
          <w:b/>
          <w:noProof/>
        </w:rPr>
        <w:t>51,</w:t>
      </w:r>
      <w:r w:rsidRPr="001B556D">
        <w:rPr>
          <w:rFonts w:ascii="Times New Roman" w:hAnsi="Times New Roman"/>
          <w:noProof/>
        </w:rPr>
        <w:t xml:space="preserve"> 288-292.</w:t>
      </w:r>
    </w:p>
    <w:p w14:paraId="6CC39026"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Bendali-Braham, M., Weber, J., Forestier, G., Idoumghar, L. &amp; Muller, P.-A. (2021) Recent trends in crowd analysis: A review. </w:t>
      </w:r>
      <w:r w:rsidRPr="001B556D">
        <w:rPr>
          <w:rFonts w:ascii="Times New Roman" w:hAnsi="Times New Roman"/>
          <w:i/>
          <w:noProof/>
        </w:rPr>
        <w:t>Machine Learning with Applications,</w:t>
      </w:r>
      <w:r w:rsidRPr="001B556D">
        <w:rPr>
          <w:rFonts w:ascii="Times New Roman" w:hAnsi="Times New Roman"/>
          <w:noProof/>
        </w:rPr>
        <w:t xml:space="preserve"> </w:t>
      </w:r>
      <w:r w:rsidRPr="001B556D">
        <w:rPr>
          <w:rFonts w:ascii="Times New Roman" w:hAnsi="Times New Roman"/>
          <w:b/>
          <w:noProof/>
        </w:rPr>
        <w:t>4,</w:t>
      </w:r>
      <w:r w:rsidRPr="001B556D">
        <w:rPr>
          <w:rFonts w:ascii="Times New Roman" w:hAnsi="Times New Roman"/>
          <w:noProof/>
        </w:rPr>
        <w:t xml:space="preserve"> 100023.</w:t>
      </w:r>
    </w:p>
    <w:p w14:paraId="186E9AFE"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Bonnet, X., Shine, R. &amp; Lourdais, O. (2002) Taxonomic chauvinism. </w:t>
      </w:r>
      <w:r w:rsidRPr="001B556D">
        <w:rPr>
          <w:rFonts w:ascii="Times New Roman" w:hAnsi="Times New Roman"/>
          <w:i/>
          <w:noProof/>
        </w:rPr>
        <w:t>Trends in Ecology &amp; Evolution,</w:t>
      </w:r>
      <w:r w:rsidRPr="001B556D">
        <w:rPr>
          <w:rFonts w:ascii="Times New Roman" w:hAnsi="Times New Roman"/>
          <w:noProof/>
        </w:rPr>
        <w:t xml:space="preserve"> </w:t>
      </w:r>
      <w:r w:rsidRPr="001B556D">
        <w:rPr>
          <w:rFonts w:ascii="Times New Roman" w:hAnsi="Times New Roman"/>
          <w:b/>
          <w:noProof/>
        </w:rPr>
        <w:t>17,</w:t>
      </w:r>
      <w:r w:rsidRPr="001B556D">
        <w:rPr>
          <w:rFonts w:ascii="Times New Roman" w:hAnsi="Times New Roman"/>
          <w:noProof/>
        </w:rPr>
        <w:t xml:space="preserve"> 1-3.</w:t>
      </w:r>
    </w:p>
    <w:p w14:paraId="4DE0E707"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Bowley, C., Mattingly, M., Barnas, A., Ellis-Felege, S. &amp; Desell, T. (2017) Toward Using Citizen Scientists to Drive Automated Ecological Object Detection in Aerial Imagery. </w:t>
      </w:r>
      <w:r w:rsidRPr="001B556D">
        <w:rPr>
          <w:rFonts w:ascii="Times New Roman" w:hAnsi="Times New Roman"/>
          <w:i/>
          <w:noProof/>
        </w:rPr>
        <w:t>2017 Ieee 13th International Conference on E-Science (E-Science)</w:t>
      </w:r>
      <w:r w:rsidRPr="001B556D">
        <w:rPr>
          <w:rFonts w:ascii="Times New Roman" w:hAnsi="Times New Roman"/>
          <w:b/>
          <w:noProof/>
        </w:rPr>
        <w:t>,</w:t>
      </w:r>
      <w:r w:rsidRPr="001B556D">
        <w:rPr>
          <w:rFonts w:ascii="Times New Roman" w:hAnsi="Times New Roman"/>
          <w:noProof/>
        </w:rPr>
        <w:t xml:space="preserve"> 99-108.</w:t>
      </w:r>
    </w:p>
    <w:p w14:paraId="28BF77D1"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Bowley, C., Mattingly, M., Barnas, A., Ellis-Felege, S. &amp; Desell, T. (2018) Detecting Wildlife in Unmanned Aerial Systems Imagery Using Convolutional Neural Networks Trained with an Automated Feedback Loop. </w:t>
      </w:r>
      <w:r w:rsidRPr="001B556D">
        <w:rPr>
          <w:rFonts w:ascii="Times New Roman" w:hAnsi="Times New Roman"/>
          <w:i/>
          <w:noProof/>
        </w:rPr>
        <w:t>Computational Science - Iccs 2018, Pt I,</w:t>
      </w:r>
      <w:r w:rsidRPr="001B556D">
        <w:rPr>
          <w:rFonts w:ascii="Times New Roman" w:hAnsi="Times New Roman"/>
          <w:noProof/>
        </w:rPr>
        <w:t xml:space="preserve"> </w:t>
      </w:r>
      <w:r w:rsidRPr="001B556D">
        <w:rPr>
          <w:rFonts w:ascii="Times New Roman" w:hAnsi="Times New Roman"/>
          <w:b/>
          <w:noProof/>
        </w:rPr>
        <w:t>10860,</w:t>
      </w:r>
      <w:r w:rsidRPr="001B556D">
        <w:rPr>
          <w:rFonts w:ascii="Times New Roman" w:hAnsi="Times New Roman"/>
          <w:noProof/>
        </w:rPr>
        <w:t xml:space="preserve"> 69-82.</w:t>
      </w:r>
    </w:p>
    <w:p w14:paraId="25A879D9"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Brunson, J.C. (2020) Ggalluvial: layered grammar for alluvial plots. </w:t>
      </w:r>
      <w:r w:rsidRPr="001B556D">
        <w:rPr>
          <w:rFonts w:ascii="Times New Roman" w:hAnsi="Times New Roman"/>
          <w:i/>
          <w:noProof/>
        </w:rPr>
        <w:t>Journal of Open Source Software,</w:t>
      </w:r>
      <w:r w:rsidRPr="001B556D">
        <w:rPr>
          <w:rFonts w:ascii="Times New Roman" w:hAnsi="Times New Roman"/>
          <w:noProof/>
        </w:rPr>
        <w:t xml:space="preserve"> </w:t>
      </w:r>
      <w:r w:rsidRPr="001B556D">
        <w:rPr>
          <w:rFonts w:ascii="Times New Roman" w:hAnsi="Times New Roman"/>
          <w:b/>
          <w:noProof/>
        </w:rPr>
        <w:t>5,</w:t>
      </w:r>
      <w:r w:rsidRPr="001B556D">
        <w:rPr>
          <w:rFonts w:ascii="Times New Roman" w:hAnsi="Times New Roman"/>
          <w:noProof/>
        </w:rPr>
        <w:t xml:space="preserve"> 2017.</w:t>
      </w:r>
    </w:p>
    <w:p w14:paraId="37A57074"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Butgereit, L. &amp; Martinus, L. (2018) On Safari with TensorFlow: Assisting Tourism in Rural Southern Africa using Machine Learning. </w:t>
      </w:r>
      <w:r w:rsidRPr="001B556D">
        <w:rPr>
          <w:rFonts w:ascii="Times New Roman" w:hAnsi="Times New Roman"/>
          <w:i/>
          <w:noProof/>
        </w:rPr>
        <w:t>2018 International Conference on Advances in Big Data, Computing and Data Communication Systems (Icabcd)</w:t>
      </w:r>
      <w:r w:rsidRPr="001B556D">
        <w:rPr>
          <w:rFonts w:ascii="Times New Roman" w:hAnsi="Times New Roman"/>
          <w:noProof/>
        </w:rPr>
        <w:t>.</w:t>
      </w:r>
    </w:p>
    <w:p w14:paraId="423D7C71"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lastRenderedPageBreak/>
        <w:t xml:space="preserve">Cadwallader, L., Papin, J.A., Mac Gabhann, F. &amp; Kirk, R. (2021) Collaborating with our community to increase code sharing. </w:t>
      </w:r>
      <w:r w:rsidRPr="001B556D">
        <w:rPr>
          <w:rFonts w:ascii="Times New Roman" w:hAnsi="Times New Roman"/>
          <w:i/>
          <w:noProof/>
        </w:rPr>
        <w:t>Plos Computational Biology,</w:t>
      </w:r>
      <w:r w:rsidRPr="001B556D">
        <w:rPr>
          <w:rFonts w:ascii="Times New Roman" w:hAnsi="Times New Roman"/>
          <w:noProof/>
        </w:rPr>
        <w:t xml:space="preserve"> </w:t>
      </w:r>
      <w:r w:rsidRPr="001B556D">
        <w:rPr>
          <w:rFonts w:ascii="Times New Roman" w:hAnsi="Times New Roman"/>
          <w:b/>
          <w:noProof/>
        </w:rPr>
        <w:t>17</w:t>
      </w:r>
      <w:r w:rsidRPr="001B556D">
        <w:rPr>
          <w:rFonts w:ascii="Times New Roman" w:hAnsi="Times New Roman"/>
          <w:noProof/>
        </w:rPr>
        <w:t>.</w:t>
      </w:r>
    </w:p>
    <w:p w14:paraId="5CAD3555"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Caravaggi, A., Banks, P.B., Burton, A.C., Finlay, C.M.V., Haswell, P.M., Hayward, M.W., Rowcliffe, M.J. &amp; Wood, M.D. (2017) A review of camera trapping for conservation behaviour research. </w:t>
      </w:r>
      <w:r w:rsidRPr="001B556D">
        <w:rPr>
          <w:rFonts w:ascii="Times New Roman" w:hAnsi="Times New Roman"/>
          <w:i/>
          <w:noProof/>
        </w:rPr>
        <w:t>Remote Sensing in Ecology and Conservation,</w:t>
      </w:r>
      <w:r w:rsidRPr="001B556D">
        <w:rPr>
          <w:rFonts w:ascii="Times New Roman" w:hAnsi="Times New Roman"/>
          <w:noProof/>
        </w:rPr>
        <w:t xml:space="preserve"> </w:t>
      </w:r>
      <w:r w:rsidRPr="001B556D">
        <w:rPr>
          <w:rFonts w:ascii="Times New Roman" w:hAnsi="Times New Roman"/>
          <w:b/>
          <w:noProof/>
        </w:rPr>
        <w:t>3,</w:t>
      </w:r>
      <w:r w:rsidRPr="001B556D">
        <w:rPr>
          <w:rFonts w:ascii="Times New Roman" w:hAnsi="Times New Roman"/>
          <w:noProof/>
        </w:rPr>
        <w:t xml:space="preserve"> 109-122.</w:t>
      </w:r>
    </w:p>
    <w:p w14:paraId="7041AF38"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Christin, S., Hervet, E. &amp; Lecomte, N. (2019) Applications for deep learning in ecology. </w:t>
      </w:r>
      <w:r w:rsidRPr="001B556D">
        <w:rPr>
          <w:rFonts w:ascii="Times New Roman" w:hAnsi="Times New Roman"/>
          <w:i/>
          <w:noProof/>
        </w:rPr>
        <w:t>Methods in Ecology and Evolution,</w:t>
      </w:r>
      <w:r w:rsidRPr="001B556D">
        <w:rPr>
          <w:rFonts w:ascii="Times New Roman" w:hAnsi="Times New Roman"/>
          <w:noProof/>
        </w:rPr>
        <w:t xml:space="preserve"> </w:t>
      </w:r>
      <w:r w:rsidRPr="001B556D">
        <w:rPr>
          <w:rFonts w:ascii="Times New Roman" w:hAnsi="Times New Roman"/>
          <w:b/>
          <w:noProof/>
        </w:rPr>
        <w:t>10,</w:t>
      </w:r>
      <w:r w:rsidRPr="001B556D">
        <w:rPr>
          <w:rFonts w:ascii="Times New Roman" w:hAnsi="Times New Roman"/>
          <w:noProof/>
        </w:rPr>
        <w:t xml:space="preserve"> 1632-1644.</w:t>
      </w:r>
    </w:p>
    <w:p w14:paraId="474F5448"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Cobo, M.J., Lopez-Herrera, A.G., Herrera-Viedma, E. &amp; Herrera, F. (2011) Science Mapping Software Tools: Review, Analysis, and Cooperative Study Among Tools. </w:t>
      </w:r>
      <w:r w:rsidRPr="001B556D">
        <w:rPr>
          <w:rFonts w:ascii="Times New Roman" w:hAnsi="Times New Roman"/>
          <w:i/>
          <w:noProof/>
        </w:rPr>
        <w:t>Journal of the American Society for Information Science and Technology,</w:t>
      </w:r>
      <w:r w:rsidRPr="001B556D">
        <w:rPr>
          <w:rFonts w:ascii="Times New Roman" w:hAnsi="Times New Roman"/>
          <w:noProof/>
        </w:rPr>
        <w:t xml:space="preserve"> </w:t>
      </w:r>
      <w:r w:rsidRPr="001B556D">
        <w:rPr>
          <w:rFonts w:ascii="Times New Roman" w:hAnsi="Times New Roman"/>
          <w:b/>
          <w:noProof/>
        </w:rPr>
        <w:t>62,</w:t>
      </w:r>
      <w:r w:rsidRPr="001B556D">
        <w:rPr>
          <w:rFonts w:ascii="Times New Roman" w:hAnsi="Times New Roman"/>
          <w:noProof/>
        </w:rPr>
        <w:t xml:space="preserve"> 1382-1402.</w:t>
      </w:r>
    </w:p>
    <w:p w14:paraId="1F8A9B2F"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Donaldson, M.R., Burnett, N.J., Braun, D.C., Suski, C.D., Hinch, S.G., Cooke, S.J. &amp; Kerr, J.T. (2016) Taxonomic bias and international biodiversity conservation research. </w:t>
      </w:r>
      <w:r w:rsidRPr="001B556D">
        <w:rPr>
          <w:rFonts w:ascii="Times New Roman" w:hAnsi="Times New Roman"/>
          <w:i/>
          <w:noProof/>
        </w:rPr>
        <w:t>Facets,</w:t>
      </w:r>
      <w:r w:rsidRPr="001B556D">
        <w:rPr>
          <w:rFonts w:ascii="Times New Roman" w:hAnsi="Times New Roman"/>
          <w:noProof/>
        </w:rPr>
        <w:t xml:space="preserve"> </w:t>
      </w:r>
      <w:r w:rsidRPr="001B556D">
        <w:rPr>
          <w:rFonts w:ascii="Times New Roman" w:hAnsi="Times New Roman"/>
          <w:b/>
          <w:noProof/>
        </w:rPr>
        <w:t>1,</w:t>
      </w:r>
      <w:r w:rsidRPr="001B556D">
        <w:rPr>
          <w:rFonts w:ascii="Times New Roman" w:hAnsi="Times New Roman"/>
          <w:noProof/>
        </w:rPr>
        <w:t xml:space="preserve"> 105-113.</w:t>
      </w:r>
    </w:p>
    <w:p w14:paraId="2E4A94B8"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du Sert, N.P., Hurst, V., Ahluwalia, A., Alam, S., Avey, M.T., Baker, M., Browne, W.J., Clark, A., Cuthill, I.C., Dirnagl, U., Emerson, M., Garner, P., Holgate, S.T., Howells, D.W., Karp, N.A., Lazic, S.E., Lidster, K., MacCallum, C.J., Macleod, M., Pearl, E.J., Petersen, O.H., Rawle, F., Reynolds, P., Rooney, K., Sena, E.S., Silberberg, S.D., Steckler, T. &amp; Wurbel, H. (2020) The ARRIVE guidelines 2.0: Updated guidelines for reporting animal research. </w:t>
      </w:r>
      <w:r w:rsidRPr="001B556D">
        <w:rPr>
          <w:rFonts w:ascii="Times New Roman" w:hAnsi="Times New Roman"/>
          <w:i/>
          <w:noProof/>
        </w:rPr>
        <w:t>PLoS Biology,</w:t>
      </w:r>
      <w:r w:rsidRPr="001B556D">
        <w:rPr>
          <w:rFonts w:ascii="Times New Roman" w:hAnsi="Times New Roman"/>
          <w:noProof/>
        </w:rPr>
        <w:t xml:space="preserve"> </w:t>
      </w:r>
      <w:r w:rsidRPr="001B556D">
        <w:rPr>
          <w:rFonts w:ascii="Times New Roman" w:hAnsi="Times New Roman"/>
          <w:b/>
          <w:noProof/>
        </w:rPr>
        <w:t>18</w:t>
      </w:r>
      <w:r w:rsidRPr="001B556D">
        <w:rPr>
          <w:rFonts w:ascii="Times New Roman" w:hAnsi="Times New Roman"/>
          <w:noProof/>
        </w:rPr>
        <w:t>.</w:t>
      </w:r>
    </w:p>
    <w:p w14:paraId="52FA2915"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Duporge, I., Isupova, O., Reece, S., Macdonald, D.W. &amp; Wang, T.J. (2021) Using very-high-resolution satellite imagery and deep learning to detect and count African elephants in heterogeneous landscapes. </w:t>
      </w:r>
      <w:r w:rsidRPr="001B556D">
        <w:rPr>
          <w:rFonts w:ascii="Times New Roman" w:hAnsi="Times New Roman"/>
          <w:i/>
          <w:noProof/>
        </w:rPr>
        <w:t>Remote Sensing in Ecology and Conservation,</w:t>
      </w:r>
      <w:r w:rsidRPr="001B556D">
        <w:rPr>
          <w:rFonts w:ascii="Times New Roman" w:hAnsi="Times New Roman"/>
          <w:noProof/>
        </w:rPr>
        <w:t xml:space="preserve"> </w:t>
      </w:r>
      <w:r w:rsidRPr="001B556D">
        <w:rPr>
          <w:rFonts w:ascii="Times New Roman" w:hAnsi="Times New Roman"/>
          <w:b/>
          <w:noProof/>
        </w:rPr>
        <w:t>7,</w:t>
      </w:r>
      <w:r w:rsidRPr="001B556D">
        <w:rPr>
          <w:rFonts w:ascii="Times New Roman" w:hAnsi="Times New Roman"/>
          <w:noProof/>
        </w:rPr>
        <w:t xml:space="preserve"> 369-381.</w:t>
      </w:r>
    </w:p>
    <w:p w14:paraId="3D86009F"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Emer, C., Galetti, M., Pizo, M.A., Jordano, P. &amp; Verdu, M. (2019) Defaunation precipitates the extinction of evolutionarily distinct interactions in the Anthropocene. </w:t>
      </w:r>
      <w:r w:rsidRPr="001B556D">
        <w:rPr>
          <w:rFonts w:ascii="Times New Roman" w:hAnsi="Times New Roman"/>
          <w:i/>
          <w:noProof/>
        </w:rPr>
        <w:t>Science Advances,</w:t>
      </w:r>
      <w:r w:rsidRPr="001B556D">
        <w:rPr>
          <w:rFonts w:ascii="Times New Roman" w:hAnsi="Times New Roman"/>
          <w:noProof/>
        </w:rPr>
        <w:t xml:space="preserve"> </w:t>
      </w:r>
      <w:r w:rsidRPr="001B556D">
        <w:rPr>
          <w:rFonts w:ascii="Times New Roman" w:hAnsi="Times New Roman"/>
          <w:b/>
          <w:noProof/>
        </w:rPr>
        <w:t>5</w:t>
      </w:r>
      <w:r w:rsidRPr="001B556D">
        <w:rPr>
          <w:rFonts w:ascii="Times New Roman" w:hAnsi="Times New Roman"/>
          <w:noProof/>
        </w:rPr>
        <w:t>.</w:t>
      </w:r>
    </w:p>
    <w:p w14:paraId="1A055184"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Guirado, E., Tabik, S., Rivas, M.L., Alcaraz-Segura, D. &amp; Herrera, F. (2019) Whale counting in satellite and aerial images with deep learning. </w:t>
      </w:r>
      <w:r w:rsidRPr="001B556D">
        <w:rPr>
          <w:rFonts w:ascii="Times New Roman" w:hAnsi="Times New Roman"/>
          <w:i/>
          <w:noProof/>
        </w:rPr>
        <w:t>Scientific Reports,</w:t>
      </w:r>
      <w:r w:rsidRPr="001B556D">
        <w:rPr>
          <w:rFonts w:ascii="Times New Roman" w:hAnsi="Times New Roman"/>
          <w:noProof/>
        </w:rPr>
        <w:t xml:space="preserve"> </w:t>
      </w:r>
      <w:r w:rsidRPr="001B556D">
        <w:rPr>
          <w:rFonts w:ascii="Times New Roman" w:hAnsi="Times New Roman"/>
          <w:b/>
          <w:noProof/>
        </w:rPr>
        <w:t>9</w:t>
      </w:r>
      <w:r w:rsidRPr="001B556D">
        <w:rPr>
          <w:rFonts w:ascii="Times New Roman" w:hAnsi="Times New Roman"/>
          <w:noProof/>
        </w:rPr>
        <w:t>.</w:t>
      </w:r>
    </w:p>
    <w:p w14:paraId="705053DD"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Guyatt, G.H., Oxman, A.D., Kunz, R., Atkins, D., Brozek, J., Vist, G., Alderson, P., Glasziou, P., Falck-Ytter, Y. &amp; Schunemann, H.J. (2011) GRADE guidelines: 2. Framing the question and deciding on important outcomes. </w:t>
      </w:r>
      <w:r w:rsidRPr="001B556D">
        <w:rPr>
          <w:rFonts w:ascii="Times New Roman" w:hAnsi="Times New Roman"/>
          <w:i/>
          <w:noProof/>
        </w:rPr>
        <w:t>Journal of Clinical Epidemiology,</w:t>
      </w:r>
      <w:r w:rsidRPr="001B556D">
        <w:rPr>
          <w:rFonts w:ascii="Times New Roman" w:hAnsi="Times New Roman"/>
          <w:noProof/>
        </w:rPr>
        <w:t xml:space="preserve"> </w:t>
      </w:r>
      <w:r w:rsidRPr="001B556D">
        <w:rPr>
          <w:rFonts w:ascii="Times New Roman" w:hAnsi="Times New Roman"/>
          <w:b/>
          <w:noProof/>
        </w:rPr>
        <w:t>64,</w:t>
      </w:r>
      <w:r w:rsidRPr="001B556D">
        <w:rPr>
          <w:rFonts w:ascii="Times New Roman" w:hAnsi="Times New Roman"/>
          <w:noProof/>
        </w:rPr>
        <w:t xml:space="preserve"> 395-400.</w:t>
      </w:r>
    </w:p>
    <w:p w14:paraId="4F95A516"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Haddaway, N.R., Bernes, C., Jonsson, B.G. &amp; Hedlund, K. (2016) The benefits of systematic mapping to evidence-based environmental management. </w:t>
      </w:r>
      <w:r w:rsidRPr="001B556D">
        <w:rPr>
          <w:rFonts w:ascii="Times New Roman" w:hAnsi="Times New Roman"/>
          <w:i/>
          <w:noProof/>
        </w:rPr>
        <w:t>Ambio,</w:t>
      </w:r>
      <w:r w:rsidRPr="001B556D">
        <w:rPr>
          <w:rFonts w:ascii="Times New Roman" w:hAnsi="Times New Roman"/>
          <w:noProof/>
        </w:rPr>
        <w:t xml:space="preserve"> </w:t>
      </w:r>
      <w:r w:rsidRPr="001B556D">
        <w:rPr>
          <w:rFonts w:ascii="Times New Roman" w:hAnsi="Times New Roman"/>
          <w:b/>
          <w:noProof/>
        </w:rPr>
        <w:t>45,</w:t>
      </w:r>
      <w:r w:rsidRPr="001B556D">
        <w:rPr>
          <w:rFonts w:ascii="Times New Roman" w:hAnsi="Times New Roman"/>
          <w:noProof/>
        </w:rPr>
        <w:t xml:space="preserve"> 613-620.</w:t>
      </w:r>
    </w:p>
    <w:p w14:paraId="6FD63674"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Haddaway, N.R., Macura, B., Whaley, P. &amp; Pullin, A.S. (2018) ROSES RepOrting standards for Systematic Evidence Syntheses: pro forma, flow-diagram and descriptive summary of the plan and conduct of environmental systematic reviews and systematic maps. </w:t>
      </w:r>
      <w:r w:rsidRPr="001B556D">
        <w:rPr>
          <w:rFonts w:ascii="Times New Roman" w:hAnsi="Times New Roman"/>
          <w:i/>
          <w:noProof/>
        </w:rPr>
        <w:t>Environmental Evidence,</w:t>
      </w:r>
      <w:r w:rsidRPr="001B556D">
        <w:rPr>
          <w:rFonts w:ascii="Times New Roman" w:hAnsi="Times New Roman"/>
          <w:noProof/>
        </w:rPr>
        <w:t xml:space="preserve"> </w:t>
      </w:r>
      <w:r w:rsidRPr="001B556D">
        <w:rPr>
          <w:rFonts w:ascii="Times New Roman" w:hAnsi="Times New Roman"/>
          <w:b/>
          <w:noProof/>
        </w:rPr>
        <w:t>7</w:t>
      </w:r>
      <w:r w:rsidRPr="001B556D">
        <w:rPr>
          <w:rFonts w:ascii="Times New Roman" w:hAnsi="Times New Roman"/>
          <w:noProof/>
        </w:rPr>
        <w:t>.</w:t>
      </w:r>
    </w:p>
    <w:p w14:paraId="59F5D560"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Hoye, T.T., Arje, J., Bjerge, K., Hansen, O.L.P., Iosifidis, A., Leese, F., Mann, H.M.R., Meissner, K., Melvad, C. &amp; Raitoharju, J. (2021) Deep learning and computer vision will transform entomology. </w:t>
      </w:r>
      <w:r w:rsidRPr="001B556D">
        <w:rPr>
          <w:rFonts w:ascii="Times New Roman" w:hAnsi="Times New Roman"/>
          <w:i/>
          <w:noProof/>
        </w:rPr>
        <w:t>Proceedings of the National Academy of Sciences of the United States of America,</w:t>
      </w:r>
      <w:r w:rsidRPr="001B556D">
        <w:rPr>
          <w:rFonts w:ascii="Times New Roman" w:hAnsi="Times New Roman"/>
          <w:noProof/>
        </w:rPr>
        <w:t xml:space="preserve"> </w:t>
      </w:r>
      <w:r w:rsidRPr="001B556D">
        <w:rPr>
          <w:rFonts w:ascii="Times New Roman" w:hAnsi="Times New Roman"/>
          <w:b/>
          <w:noProof/>
        </w:rPr>
        <w:t>118</w:t>
      </w:r>
      <w:r w:rsidRPr="001B556D">
        <w:rPr>
          <w:rFonts w:ascii="Times New Roman" w:hAnsi="Times New Roman"/>
          <w:noProof/>
        </w:rPr>
        <w:t>.</w:t>
      </w:r>
    </w:p>
    <w:p w14:paraId="31A3E9E8"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Koh, L.P. &amp; Wich, S.A. (2012) Dawn of drone ecology: low-cost autonomous aerial vehicles for conservation. </w:t>
      </w:r>
      <w:r w:rsidRPr="001B556D">
        <w:rPr>
          <w:rFonts w:ascii="Times New Roman" w:hAnsi="Times New Roman"/>
          <w:i/>
          <w:noProof/>
        </w:rPr>
        <w:t>Tropical Conservation Science,</w:t>
      </w:r>
      <w:r w:rsidRPr="001B556D">
        <w:rPr>
          <w:rFonts w:ascii="Times New Roman" w:hAnsi="Times New Roman"/>
          <w:noProof/>
        </w:rPr>
        <w:t xml:space="preserve"> </w:t>
      </w:r>
      <w:r w:rsidRPr="001B556D">
        <w:rPr>
          <w:rFonts w:ascii="Times New Roman" w:hAnsi="Times New Roman"/>
          <w:b/>
          <w:noProof/>
        </w:rPr>
        <w:t>5,</w:t>
      </w:r>
      <w:r w:rsidRPr="001B556D">
        <w:rPr>
          <w:rFonts w:ascii="Times New Roman" w:hAnsi="Times New Roman"/>
          <w:noProof/>
        </w:rPr>
        <w:t xml:space="preserve"> 121-132.</w:t>
      </w:r>
    </w:p>
    <w:p w14:paraId="60916D8B"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Lamba, A., Cassey, P., Segaran, R.R. &amp; Koh, L.P. (2019) Deep learning for environmental conservation. </w:t>
      </w:r>
      <w:r w:rsidRPr="001B556D">
        <w:rPr>
          <w:rFonts w:ascii="Times New Roman" w:hAnsi="Times New Roman"/>
          <w:i/>
          <w:noProof/>
        </w:rPr>
        <w:t>Current Biology,</w:t>
      </w:r>
      <w:r w:rsidRPr="001B556D">
        <w:rPr>
          <w:rFonts w:ascii="Times New Roman" w:hAnsi="Times New Roman"/>
          <w:noProof/>
        </w:rPr>
        <w:t xml:space="preserve"> </w:t>
      </w:r>
      <w:r w:rsidRPr="001B556D">
        <w:rPr>
          <w:rFonts w:ascii="Times New Roman" w:hAnsi="Times New Roman"/>
          <w:b/>
          <w:noProof/>
        </w:rPr>
        <w:t>29,</w:t>
      </w:r>
      <w:r w:rsidRPr="001B556D">
        <w:rPr>
          <w:rFonts w:ascii="Times New Roman" w:hAnsi="Times New Roman"/>
          <w:noProof/>
        </w:rPr>
        <w:t xml:space="preserve"> R977-R982.</w:t>
      </w:r>
    </w:p>
    <w:p w14:paraId="7CA893AE"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LeCun, Y., Bengio, Y. &amp; Hinton, G. (2015) Deep learning. </w:t>
      </w:r>
      <w:r w:rsidRPr="001B556D">
        <w:rPr>
          <w:rFonts w:ascii="Times New Roman" w:hAnsi="Times New Roman"/>
          <w:i/>
          <w:noProof/>
        </w:rPr>
        <w:t>Nature,</w:t>
      </w:r>
      <w:r w:rsidRPr="001B556D">
        <w:rPr>
          <w:rFonts w:ascii="Times New Roman" w:hAnsi="Times New Roman"/>
          <w:noProof/>
        </w:rPr>
        <w:t xml:space="preserve"> </w:t>
      </w:r>
      <w:r w:rsidRPr="001B556D">
        <w:rPr>
          <w:rFonts w:ascii="Times New Roman" w:hAnsi="Times New Roman"/>
          <w:b/>
          <w:noProof/>
        </w:rPr>
        <w:t>521,</w:t>
      </w:r>
      <w:r w:rsidRPr="001B556D">
        <w:rPr>
          <w:rFonts w:ascii="Times New Roman" w:hAnsi="Times New Roman"/>
          <w:noProof/>
        </w:rPr>
        <w:t xml:space="preserve"> 436-444.</w:t>
      </w:r>
    </w:p>
    <w:p w14:paraId="7D48BDF9"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Loos, A., Weigel, C. &amp; Koehler, M. (2018) Towards Automatic Detection of Animals in Camera-Trap Images. </w:t>
      </w:r>
      <w:r w:rsidRPr="001B556D">
        <w:rPr>
          <w:rFonts w:ascii="Times New Roman" w:hAnsi="Times New Roman"/>
          <w:i/>
          <w:noProof/>
        </w:rPr>
        <w:t>2018 26th European Signal Processing Conference (Eusipco)</w:t>
      </w:r>
      <w:r w:rsidRPr="001B556D">
        <w:rPr>
          <w:rFonts w:ascii="Times New Roman" w:hAnsi="Times New Roman"/>
          <w:b/>
          <w:noProof/>
        </w:rPr>
        <w:t>,</w:t>
      </w:r>
      <w:r w:rsidRPr="001B556D">
        <w:rPr>
          <w:rFonts w:ascii="Times New Roman" w:hAnsi="Times New Roman"/>
          <w:noProof/>
        </w:rPr>
        <w:t xml:space="preserve"> 1805-1809.</w:t>
      </w:r>
    </w:p>
    <w:p w14:paraId="0B824C68"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Mcculloch, W.S. &amp; Pitts, W. (1990) A Logical Calculus of the Ideas Immanent in Nervous Activity (Reprinted from Bulletin of Mathematical Biophysics, Vol 5, Pg 115-133, 1943). </w:t>
      </w:r>
      <w:r w:rsidRPr="001B556D">
        <w:rPr>
          <w:rFonts w:ascii="Times New Roman" w:hAnsi="Times New Roman"/>
          <w:i/>
          <w:noProof/>
        </w:rPr>
        <w:t>Bulletin of Mathematical Biology,</w:t>
      </w:r>
      <w:r w:rsidRPr="001B556D">
        <w:rPr>
          <w:rFonts w:ascii="Times New Roman" w:hAnsi="Times New Roman"/>
          <w:noProof/>
        </w:rPr>
        <w:t xml:space="preserve"> </w:t>
      </w:r>
      <w:r w:rsidRPr="001B556D">
        <w:rPr>
          <w:rFonts w:ascii="Times New Roman" w:hAnsi="Times New Roman"/>
          <w:b/>
          <w:noProof/>
        </w:rPr>
        <w:t>52,</w:t>
      </w:r>
      <w:r w:rsidRPr="001B556D">
        <w:rPr>
          <w:rFonts w:ascii="Times New Roman" w:hAnsi="Times New Roman"/>
          <w:noProof/>
        </w:rPr>
        <w:t xml:space="preserve"> 99-115.</w:t>
      </w:r>
    </w:p>
    <w:p w14:paraId="16949B81"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Meek, P.e., Fleming, P.e., Ballard, G.e., Banks, P.e., Claridge, A.W.e., Sanderson, J.e. &amp; Swann, D.e. (2014) </w:t>
      </w:r>
      <w:r w:rsidRPr="001B556D">
        <w:rPr>
          <w:rFonts w:ascii="Times New Roman" w:hAnsi="Times New Roman"/>
          <w:i/>
          <w:noProof/>
        </w:rPr>
        <w:t>Camera trapping : wildlife management and research</w:t>
      </w:r>
      <w:r w:rsidRPr="001B556D">
        <w:rPr>
          <w:rFonts w:ascii="Times New Roman" w:hAnsi="Times New Roman"/>
          <w:noProof/>
        </w:rPr>
        <w:t>.</w:t>
      </w:r>
    </w:p>
    <w:p w14:paraId="50BB2BBA"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lastRenderedPageBreak/>
        <w:t xml:space="preserve">Michonneau, F., Brown, J.W. &amp; Winter, D.J. (2016) rotl: an R package to interact with the Open Tree of Life data. </w:t>
      </w:r>
      <w:r w:rsidRPr="001B556D">
        <w:rPr>
          <w:rFonts w:ascii="Times New Roman" w:hAnsi="Times New Roman"/>
          <w:i/>
          <w:noProof/>
        </w:rPr>
        <w:t>Methods in Ecology and Evolution,</w:t>
      </w:r>
      <w:r w:rsidRPr="001B556D">
        <w:rPr>
          <w:rFonts w:ascii="Times New Roman" w:hAnsi="Times New Roman"/>
          <w:noProof/>
        </w:rPr>
        <w:t xml:space="preserve"> </w:t>
      </w:r>
      <w:r w:rsidRPr="001B556D">
        <w:rPr>
          <w:rFonts w:ascii="Times New Roman" w:hAnsi="Times New Roman"/>
          <w:b/>
          <w:noProof/>
        </w:rPr>
        <w:t>7,</w:t>
      </w:r>
      <w:r w:rsidRPr="001B556D">
        <w:rPr>
          <w:rFonts w:ascii="Times New Roman" w:hAnsi="Times New Roman"/>
          <w:noProof/>
        </w:rPr>
        <w:t xml:space="preserve"> 1476-1481.</w:t>
      </w:r>
    </w:p>
    <w:p w14:paraId="6F52661F"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Miralles, A., Raymond, M. &amp; Lecointre, G. (2019) Empathy and compassion toward other species decrease with evolutionary divergence time. </w:t>
      </w:r>
      <w:r w:rsidRPr="001B556D">
        <w:rPr>
          <w:rFonts w:ascii="Times New Roman" w:hAnsi="Times New Roman"/>
          <w:i/>
          <w:noProof/>
        </w:rPr>
        <w:t>Scientific Reports,</w:t>
      </w:r>
      <w:r w:rsidRPr="001B556D">
        <w:rPr>
          <w:rFonts w:ascii="Times New Roman" w:hAnsi="Times New Roman"/>
          <w:noProof/>
        </w:rPr>
        <w:t xml:space="preserve"> </w:t>
      </w:r>
      <w:r w:rsidRPr="001B556D">
        <w:rPr>
          <w:rFonts w:ascii="Times New Roman" w:hAnsi="Times New Roman"/>
          <w:b/>
          <w:noProof/>
        </w:rPr>
        <w:t>9</w:t>
      </w:r>
      <w:r w:rsidRPr="001B556D">
        <w:rPr>
          <w:rFonts w:ascii="Times New Roman" w:hAnsi="Times New Roman"/>
          <w:noProof/>
        </w:rPr>
        <w:t>.</w:t>
      </w:r>
    </w:p>
    <w:p w14:paraId="01094C1E"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Mo, J., Frank, E. &amp; Vetrova, V. (2017) Large-scale automatic species identification. </w:t>
      </w:r>
      <w:r w:rsidRPr="001B556D">
        <w:rPr>
          <w:rFonts w:ascii="Times New Roman" w:hAnsi="Times New Roman"/>
          <w:i/>
          <w:noProof/>
        </w:rPr>
        <w:t>Australasian Joint Conference on Artificial Intelligence</w:t>
      </w:r>
      <w:r w:rsidRPr="001B556D">
        <w:rPr>
          <w:rFonts w:ascii="Times New Roman" w:hAnsi="Times New Roman"/>
          <w:noProof/>
        </w:rPr>
        <w:t>, pp. 301-312.</w:t>
      </w:r>
      <w:r w:rsidRPr="001B556D">
        <w:rPr>
          <w:rFonts w:ascii="Times New Roman" w:hAnsi="Times New Roman"/>
          <w:i/>
          <w:noProof/>
        </w:rPr>
        <w:t xml:space="preserve"> </w:t>
      </w:r>
      <w:r w:rsidRPr="001B556D">
        <w:rPr>
          <w:rFonts w:ascii="Times New Roman" w:hAnsi="Times New Roman"/>
          <w:noProof/>
        </w:rPr>
        <w:t>Springer.</w:t>
      </w:r>
    </w:p>
    <w:p w14:paraId="3842F860"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Morgan, R.L., Whaley, P., Thayer, K.A. &amp; Schunemann, H.J. (2018) Identifying the PECO: A framework for formulating good questions to explore the association of environmental and other exposures with health outcomes. </w:t>
      </w:r>
      <w:r w:rsidRPr="001B556D">
        <w:rPr>
          <w:rFonts w:ascii="Times New Roman" w:hAnsi="Times New Roman"/>
          <w:i/>
          <w:noProof/>
        </w:rPr>
        <w:t>Environment International,</w:t>
      </w:r>
      <w:r w:rsidRPr="001B556D">
        <w:rPr>
          <w:rFonts w:ascii="Times New Roman" w:hAnsi="Times New Roman"/>
          <w:noProof/>
        </w:rPr>
        <w:t xml:space="preserve"> </w:t>
      </w:r>
      <w:r w:rsidRPr="001B556D">
        <w:rPr>
          <w:rFonts w:ascii="Times New Roman" w:hAnsi="Times New Roman"/>
          <w:b/>
          <w:noProof/>
        </w:rPr>
        <w:t>121,</w:t>
      </w:r>
      <w:r w:rsidRPr="001B556D">
        <w:rPr>
          <w:rFonts w:ascii="Times New Roman" w:hAnsi="Times New Roman"/>
          <w:noProof/>
        </w:rPr>
        <w:t xml:space="preserve"> 1027-1031.</w:t>
      </w:r>
    </w:p>
    <w:p w14:paraId="22CA575D"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Nacchia, M., Fruggiero, F., Lambiase, A. &amp; Bruton, K. (2021) A Systematic Mapping of the Advancing Use of Machine Learning Techniques for Predictive Maintenance in the Manufacturing Sector. </w:t>
      </w:r>
      <w:r w:rsidRPr="001B556D">
        <w:rPr>
          <w:rFonts w:ascii="Times New Roman" w:hAnsi="Times New Roman"/>
          <w:i/>
          <w:noProof/>
        </w:rPr>
        <w:t>Applied Sciences-Basel,</w:t>
      </w:r>
      <w:r w:rsidRPr="001B556D">
        <w:rPr>
          <w:rFonts w:ascii="Times New Roman" w:hAnsi="Times New Roman"/>
          <w:noProof/>
        </w:rPr>
        <w:t xml:space="preserve"> </w:t>
      </w:r>
      <w:r w:rsidRPr="001B556D">
        <w:rPr>
          <w:rFonts w:ascii="Times New Roman" w:hAnsi="Times New Roman"/>
          <w:b/>
          <w:noProof/>
        </w:rPr>
        <w:t>11</w:t>
      </w:r>
      <w:r w:rsidRPr="001B556D">
        <w:rPr>
          <w:rFonts w:ascii="Times New Roman" w:hAnsi="Times New Roman"/>
          <w:noProof/>
        </w:rPr>
        <w:t>.</w:t>
      </w:r>
    </w:p>
    <w:p w14:paraId="4300F45E"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Nakagawa, S., Samarasinghe, G., Haddaway, N.R., Westgate, M.J., O'Dea, R.E., Noble, D.W.A. &amp; Lagisz, M. (2019) Research Weaving: Visualizing the Future of Research Synthesis. </w:t>
      </w:r>
      <w:r w:rsidRPr="001B556D">
        <w:rPr>
          <w:rFonts w:ascii="Times New Roman" w:hAnsi="Times New Roman"/>
          <w:i/>
          <w:noProof/>
        </w:rPr>
        <w:t>Trends in Ecology &amp; Evolution,</w:t>
      </w:r>
      <w:r w:rsidRPr="001B556D">
        <w:rPr>
          <w:rFonts w:ascii="Times New Roman" w:hAnsi="Times New Roman"/>
          <w:noProof/>
        </w:rPr>
        <w:t xml:space="preserve"> </w:t>
      </w:r>
      <w:r w:rsidRPr="001B556D">
        <w:rPr>
          <w:rFonts w:ascii="Times New Roman" w:hAnsi="Times New Roman"/>
          <w:b/>
          <w:noProof/>
        </w:rPr>
        <w:t>34,</w:t>
      </w:r>
      <w:r w:rsidRPr="001B556D">
        <w:rPr>
          <w:rFonts w:ascii="Times New Roman" w:hAnsi="Times New Roman"/>
          <w:noProof/>
        </w:rPr>
        <w:t xml:space="preserve"> 224-238.</w:t>
      </w:r>
    </w:p>
    <w:p w14:paraId="3B8857D8"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Nazir, S. &amp; Kaleem, M. (2021) Advances in image acquisition and processing technologies transforming animal ecological studies. </w:t>
      </w:r>
      <w:r w:rsidRPr="001B556D">
        <w:rPr>
          <w:rFonts w:ascii="Times New Roman" w:hAnsi="Times New Roman"/>
          <w:i/>
          <w:noProof/>
        </w:rPr>
        <w:t>Ecological Informatics,</w:t>
      </w:r>
      <w:r w:rsidRPr="001B556D">
        <w:rPr>
          <w:rFonts w:ascii="Times New Roman" w:hAnsi="Times New Roman"/>
          <w:noProof/>
        </w:rPr>
        <w:t xml:space="preserve"> </w:t>
      </w:r>
      <w:r w:rsidRPr="001B556D">
        <w:rPr>
          <w:rFonts w:ascii="Times New Roman" w:hAnsi="Times New Roman"/>
          <w:b/>
          <w:noProof/>
        </w:rPr>
        <w:t>61</w:t>
      </w:r>
      <w:r w:rsidRPr="001B556D">
        <w:rPr>
          <w:rFonts w:ascii="Times New Roman" w:hAnsi="Times New Roman"/>
          <w:noProof/>
        </w:rPr>
        <w:t>.</w:t>
      </w:r>
    </w:p>
    <w:p w14:paraId="2183857C"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Norouzzadeh, M.S., Nguyen, A., Kosmala, M., Swanson, A., Palmer, M.S., Packer, C. &amp; Clune, J. (2018) Automatically identifying, counting, and describing wild animals in camera-trap images with deep learning. </w:t>
      </w:r>
      <w:r w:rsidRPr="001B556D">
        <w:rPr>
          <w:rFonts w:ascii="Times New Roman" w:hAnsi="Times New Roman"/>
          <w:i/>
          <w:noProof/>
        </w:rPr>
        <w:t>Proceedings of the National Academy of Sciences of the United States of America,</w:t>
      </w:r>
      <w:r w:rsidRPr="001B556D">
        <w:rPr>
          <w:rFonts w:ascii="Times New Roman" w:hAnsi="Times New Roman"/>
          <w:noProof/>
        </w:rPr>
        <w:t xml:space="preserve"> </w:t>
      </w:r>
      <w:r w:rsidRPr="001B556D">
        <w:rPr>
          <w:rFonts w:ascii="Times New Roman" w:hAnsi="Times New Roman"/>
          <w:b/>
          <w:noProof/>
        </w:rPr>
        <w:t>115,</w:t>
      </w:r>
      <w:r w:rsidRPr="001B556D">
        <w:rPr>
          <w:rFonts w:ascii="Times New Roman" w:hAnsi="Times New Roman"/>
          <w:noProof/>
        </w:rPr>
        <w:t xml:space="preserve"> E5716-E5725.</w:t>
      </w:r>
    </w:p>
    <w:p w14:paraId="018220EB"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Ouzzani, M., Hammady, H., Fedorowicz, Z. &amp; Elmagarmid, A. (2016) Rayyan-a web and mobile app for systematic reviews. </w:t>
      </w:r>
      <w:r w:rsidRPr="001B556D">
        <w:rPr>
          <w:rFonts w:ascii="Times New Roman" w:hAnsi="Times New Roman"/>
          <w:i/>
          <w:noProof/>
        </w:rPr>
        <w:t>Systematic Reviews,</w:t>
      </w:r>
      <w:r w:rsidRPr="001B556D">
        <w:rPr>
          <w:rFonts w:ascii="Times New Roman" w:hAnsi="Times New Roman"/>
          <w:noProof/>
        </w:rPr>
        <w:t xml:space="preserve"> </w:t>
      </w:r>
      <w:r w:rsidRPr="001B556D">
        <w:rPr>
          <w:rFonts w:ascii="Times New Roman" w:hAnsi="Times New Roman"/>
          <w:b/>
          <w:noProof/>
        </w:rPr>
        <w:t>5</w:t>
      </w:r>
      <w:r w:rsidRPr="001B556D">
        <w:rPr>
          <w:rFonts w:ascii="Times New Roman" w:hAnsi="Times New Roman"/>
          <w:noProof/>
        </w:rPr>
        <w:t>.</w:t>
      </w:r>
    </w:p>
    <w:p w14:paraId="370E702C"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Ozge Unel, F., Ozkalayci, B.O. &amp; Cigla, C. (2019) The power of tiling for small object detection. </w:t>
      </w:r>
      <w:r w:rsidRPr="001B556D">
        <w:rPr>
          <w:rFonts w:ascii="Times New Roman" w:hAnsi="Times New Roman"/>
          <w:i/>
          <w:noProof/>
        </w:rPr>
        <w:t>Proceedings of the IEEE/CVF Conference on Computer Vision and Pattern Recognition Workshops</w:t>
      </w:r>
      <w:r w:rsidRPr="001B556D">
        <w:rPr>
          <w:rFonts w:ascii="Times New Roman" w:hAnsi="Times New Roman"/>
          <w:noProof/>
        </w:rPr>
        <w:t>, pp. 0-0.</w:t>
      </w:r>
    </w:p>
    <w:p w14:paraId="2F7D9773"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Page, M.J., McKenzie, J.E., Bossuyt, P.M., Boutron, I., Hoffmann, T.C., Mulrow, C.D., Shamseer, L., Tetzlaff, J.M., Akl, E.A., Brennan, S.E., Chou, R., Glanville, J., Grimshaw, J.M., Hrobjartsson, A., Lalu, M.M., Li, T.J., Loder, E.W., Mayo-Wilson, E., McDonald, S., McGuinness, L.A., Stewart, L.A., Thomas, J., Tricco, A.C., Welch, V.A., Whiting, P. &amp; Moher, D. (2021) The PRISMA 2020 statement: An updated guideline for reporting systematic reviews. </w:t>
      </w:r>
      <w:r w:rsidRPr="001B556D">
        <w:rPr>
          <w:rFonts w:ascii="Times New Roman" w:hAnsi="Times New Roman"/>
          <w:i/>
          <w:noProof/>
        </w:rPr>
        <w:t>Plos Medicine,</w:t>
      </w:r>
      <w:r w:rsidRPr="001B556D">
        <w:rPr>
          <w:rFonts w:ascii="Times New Roman" w:hAnsi="Times New Roman"/>
          <w:noProof/>
        </w:rPr>
        <w:t xml:space="preserve"> </w:t>
      </w:r>
      <w:r w:rsidRPr="001B556D">
        <w:rPr>
          <w:rFonts w:ascii="Times New Roman" w:hAnsi="Times New Roman"/>
          <w:b/>
          <w:noProof/>
        </w:rPr>
        <w:t>18</w:t>
      </w:r>
      <w:r w:rsidRPr="001B556D">
        <w:rPr>
          <w:rFonts w:ascii="Times New Roman" w:hAnsi="Times New Roman"/>
          <w:noProof/>
        </w:rPr>
        <w:t>.</w:t>
      </w:r>
    </w:p>
    <w:p w14:paraId="3904159E"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Picek, L., Durso, A., De Castañeda, R.R. &amp; Bolon, I. (2021) Overview of SnakeCLEF 2021: Automatic snake species identification with country-level focus. </w:t>
      </w:r>
      <w:r w:rsidRPr="001B556D">
        <w:rPr>
          <w:rFonts w:ascii="Times New Roman" w:hAnsi="Times New Roman"/>
          <w:i/>
          <w:noProof/>
        </w:rPr>
        <w:t>Working Notes of CLEF</w:t>
      </w:r>
      <w:r w:rsidRPr="001B556D">
        <w:rPr>
          <w:rFonts w:ascii="Times New Roman" w:hAnsi="Times New Roman"/>
          <w:noProof/>
        </w:rPr>
        <w:t>.</w:t>
      </w:r>
    </w:p>
    <w:p w14:paraId="7E776AA7"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Prosser, R.S., Deeth, L.E., Humeniuk, B.W., Jeyabalan, T. &amp; Hanson, M.L. (2021) Taxonomic Chauvinism in Pesticide Ecotoxicology. </w:t>
      </w:r>
      <w:r w:rsidRPr="001B556D">
        <w:rPr>
          <w:rFonts w:ascii="Times New Roman" w:hAnsi="Times New Roman"/>
          <w:i/>
          <w:noProof/>
        </w:rPr>
        <w:t>Environmental Toxicology and Chemistry,</w:t>
      </w:r>
      <w:r w:rsidRPr="001B556D">
        <w:rPr>
          <w:rFonts w:ascii="Times New Roman" w:hAnsi="Times New Roman"/>
          <w:noProof/>
        </w:rPr>
        <w:t xml:space="preserve"> </w:t>
      </w:r>
      <w:r w:rsidRPr="001B556D">
        <w:rPr>
          <w:rFonts w:ascii="Times New Roman" w:hAnsi="Times New Roman"/>
          <w:b/>
          <w:noProof/>
        </w:rPr>
        <w:t>40,</w:t>
      </w:r>
      <w:r w:rsidRPr="001B556D">
        <w:rPr>
          <w:rFonts w:ascii="Times New Roman" w:hAnsi="Times New Roman"/>
          <w:noProof/>
        </w:rPr>
        <w:t xml:space="preserve"> 3223-3225.</w:t>
      </w:r>
    </w:p>
    <w:p w14:paraId="63BDC042"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Ragib, K.M., Shithi, R.T., Haq, S.A., Hasan, M., Sakib, K.M. &amp; Farah, T. (2020) PakhiChini: Automatic Bird Species Identification Using Deep Learning. </w:t>
      </w:r>
      <w:r w:rsidRPr="001B556D">
        <w:rPr>
          <w:rFonts w:ascii="Times New Roman" w:hAnsi="Times New Roman"/>
          <w:i/>
          <w:noProof/>
        </w:rPr>
        <w:t>Proceedings of the 2020 Fourth World Conference on Smart Trends in Systems, Security and Sustainability (Worlds4 2020)</w:t>
      </w:r>
      <w:r w:rsidRPr="001B556D">
        <w:rPr>
          <w:rFonts w:ascii="Times New Roman" w:hAnsi="Times New Roman"/>
          <w:b/>
          <w:noProof/>
        </w:rPr>
        <w:t>,</w:t>
      </w:r>
      <w:r w:rsidRPr="001B556D">
        <w:rPr>
          <w:rFonts w:ascii="Times New Roman" w:hAnsi="Times New Roman"/>
          <w:noProof/>
        </w:rPr>
        <w:t xml:space="preserve"> 1-6.</w:t>
      </w:r>
    </w:p>
    <w:p w14:paraId="7AFEB829"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Rey, N., Volpi, M., Joost, S. &amp; Tuia, D. (2017) Detecting animals in African Savanna with UAVs and the crowds. </w:t>
      </w:r>
      <w:r w:rsidRPr="001B556D">
        <w:rPr>
          <w:rFonts w:ascii="Times New Roman" w:hAnsi="Times New Roman"/>
          <w:i/>
          <w:noProof/>
        </w:rPr>
        <w:t>Remote Sensing of Environment,</w:t>
      </w:r>
      <w:r w:rsidRPr="001B556D">
        <w:rPr>
          <w:rFonts w:ascii="Times New Roman" w:hAnsi="Times New Roman"/>
          <w:noProof/>
        </w:rPr>
        <w:t xml:space="preserve"> </w:t>
      </w:r>
      <w:r w:rsidRPr="001B556D">
        <w:rPr>
          <w:rFonts w:ascii="Times New Roman" w:hAnsi="Times New Roman"/>
          <w:b/>
          <w:noProof/>
        </w:rPr>
        <w:t>200,</w:t>
      </w:r>
      <w:r w:rsidRPr="001B556D">
        <w:rPr>
          <w:rFonts w:ascii="Times New Roman" w:hAnsi="Times New Roman"/>
          <w:noProof/>
        </w:rPr>
        <w:t xml:space="preserve"> 341-351.</w:t>
      </w:r>
    </w:p>
    <w:p w14:paraId="67919595"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Rosenthal, M.F., Gertler, M., Hamilton, A.D., Prasad, S. &amp; Andrade, M.C.B. (2017) Taxonomic bias in animal behaviour publications. </w:t>
      </w:r>
      <w:r w:rsidRPr="001B556D">
        <w:rPr>
          <w:rFonts w:ascii="Times New Roman" w:hAnsi="Times New Roman"/>
          <w:i/>
          <w:noProof/>
        </w:rPr>
        <w:t>Animal Behaviour,</w:t>
      </w:r>
      <w:r w:rsidRPr="001B556D">
        <w:rPr>
          <w:rFonts w:ascii="Times New Roman" w:hAnsi="Times New Roman"/>
          <w:noProof/>
        </w:rPr>
        <w:t xml:space="preserve"> </w:t>
      </w:r>
      <w:r w:rsidRPr="001B556D">
        <w:rPr>
          <w:rFonts w:ascii="Times New Roman" w:hAnsi="Times New Roman"/>
          <w:b/>
          <w:noProof/>
        </w:rPr>
        <w:t>127,</w:t>
      </w:r>
      <w:r w:rsidRPr="001B556D">
        <w:rPr>
          <w:rFonts w:ascii="Times New Roman" w:hAnsi="Times New Roman"/>
          <w:noProof/>
        </w:rPr>
        <w:t xml:space="preserve"> 83-89.</w:t>
      </w:r>
    </w:p>
    <w:p w14:paraId="64461E98"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Sayed, G.I., Hassanien, A.E., Gamal, A. &amp; Ella, H.A. (2018) An Automated Fish Species Identification System Based on Crow Search Algorithm. </w:t>
      </w:r>
      <w:r w:rsidRPr="001B556D">
        <w:rPr>
          <w:rFonts w:ascii="Times New Roman" w:hAnsi="Times New Roman"/>
          <w:i/>
          <w:noProof/>
        </w:rPr>
        <w:t>International Conference on Advanced Machine Learning Technologies and Applications (Amlta2018),</w:t>
      </w:r>
      <w:r w:rsidRPr="001B556D">
        <w:rPr>
          <w:rFonts w:ascii="Times New Roman" w:hAnsi="Times New Roman"/>
          <w:noProof/>
        </w:rPr>
        <w:t xml:space="preserve"> </w:t>
      </w:r>
      <w:r w:rsidRPr="001B556D">
        <w:rPr>
          <w:rFonts w:ascii="Times New Roman" w:hAnsi="Times New Roman"/>
          <w:b/>
          <w:noProof/>
        </w:rPr>
        <w:t>723,</w:t>
      </w:r>
      <w:r w:rsidRPr="001B556D">
        <w:rPr>
          <w:rFonts w:ascii="Times New Roman" w:hAnsi="Times New Roman"/>
          <w:noProof/>
        </w:rPr>
        <w:t xml:space="preserve"> 112-123.</w:t>
      </w:r>
    </w:p>
    <w:p w14:paraId="23F466C9"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South, A. (2011) rworldmap: A New R package for Mapping Global Data. </w:t>
      </w:r>
      <w:r w:rsidRPr="001B556D">
        <w:rPr>
          <w:rFonts w:ascii="Times New Roman" w:hAnsi="Times New Roman"/>
          <w:i/>
          <w:noProof/>
        </w:rPr>
        <w:t>R Journal,</w:t>
      </w:r>
      <w:r w:rsidRPr="001B556D">
        <w:rPr>
          <w:rFonts w:ascii="Times New Roman" w:hAnsi="Times New Roman"/>
          <w:noProof/>
        </w:rPr>
        <w:t xml:space="preserve"> </w:t>
      </w:r>
      <w:r w:rsidRPr="001B556D">
        <w:rPr>
          <w:rFonts w:ascii="Times New Roman" w:hAnsi="Times New Roman"/>
          <w:b/>
          <w:noProof/>
        </w:rPr>
        <w:t>3,</w:t>
      </w:r>
      <w:r w:rsidRPr="001B556D">
        <w:rPr>
          <w:rFonts w:ascii="Times New Roman" w:hAnsi="Times New Roman"/>
          <w:noProof/>
        </w:rPr>
        <w:t xml:space="preserve"> 35-43.</w:t>
      </w:r>
    </w:p>
    <w:p w14:paraId="1A7AD4DF"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Sun, X., Zhou, X.B., Yu, Y. &amp; Liu, H.H. (2018) Exploring reporting quality of systematic reviews and Meta-analyses on nursing interventions in patients with Alzheimer's disease before and after PRISMA introduction. </w:t>
      </w:r>
      <w:r w:rsidRPr="001B556D">
        <w:rPr>
          <w:rFonts w:ascii="Times New Roman" w:hAnsi="Times New Roman"/>
          <w:i/>
          <w:noProof/>
        </w:rPr>
        <w:t>Bmc Medical Research Methodology,</w:t>
      </w:r>
      <w:r w:rsidRPr="001B556D">
        <w:rPr>
          <w:rFonts w:ascii="Times New Roman" w:hAnsi="Times New Roman"/>
          <w:noProof/>
        </w:rPr>
        <w:t xml:space="preserve"> </w:t>
      </w:r>
      <w:r w:rsidRPr="001B556D">
        <w:rPr>
          <w:rFonts w:ascii="Times New Roman" w:hAnsi="Times New Roman"/>
          <w:b/>
          <w:noProof/>
        </w:rPr>
        <w:t>18</w:t>
      </w:r>
      <w:r w:rsidRPr="001B556D">
        <w:rPr>
          <w:rFonts w:ascii="Times New Roman" w:hAnsi="Times New Roman"/>
          <w:noProof/>
        </w:rPr>
        <w:t>.</w:t>
      </w:r>
    </w:p>
    <w:p w14:paraId="7CD4C856"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lastRenderedPageBreak/>
        <w:t xml:space="preserve">Tabak, M.A., Norouzzadeh, M.S., Wolfson, D.W., Sweeney, S.J., Vercauteren, K.C., Snow, N.P., Halseth, J.M., Di Salvo, P.A., Lewis, J.S., White, M.D., Teton, B., Beasley, J.C., Schlichting, P.E., Boughton, R.K., Wight, B., Newkirk, E.S., Ivan, J.S., Odell, E.A., Brook, R.K., Lukacs, P.M., Moeller, A.K., Mandeville, E.G., Clune, J. &amp; Miller, R.S. (2019) Machine learning to classify animal species in camera trap images: Applications in ecology. </w:t>
      </w:r>
      <w:r w:rsidRPr="001B556D">
        <w:rPr>
          <w:rFonts w:ascii="Times New Roman" w:hAnsi="Times New Roman"/>
          <w:i/>
          <w:noProof/>
        </w:rPr>
        <w:t>Methods in Ecology and Evolution,</w:t>
      </w:r>
      <w:r w:rsidRPr="001B556D">
        <w:rPr>
          <w:rFonts w:ascii="Times New Roman" w:hAnsi="Times New Roman"/>
          <w:noProof/>
        </w:rPr>
        <w:t xml:space="preserve"> </w:t>
      </w:r>
      <w:r w:rsidRPr="001B556D">
        <w:rPr>
          <w:rFonts w:ascii="Times New Roman" w:hAnsi="Times New Roman"/>
          <w:b/>
          <w:noProof/>
        </w:rPr>
        <w:t>10,</w:t>
      </w:r>
      <w:r w:rsidRPr="001B556D">
        <w:rPr>
          <w:rFonts w:ascii="Times New Roman" w:hAnsi="Times New Roman"/>
          <w:noProof/>
        </w:rPr>
        <w:t xml:space="preserve"> 585-590.</w:t>
      </w:r>
    </w:p>
    <w:p w14:paraId="09987CC4"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Tam, J., Lagisz, M., Cornwell, W. &amp; Nakagawa, S. (2021) Quantifying research interests in 7,521 mammalian species with h-index: a case study.</w:t>
      </w:r>
    </w:p>
    <w:p w14:paraId="57C591DE"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Team, R.C. (2022) R: A language and environment for statistical computing.</w:t>
      </w:r>
    </w:p>
    <w:p w14:paraId="773EEED3"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Trisos, C.H., Auerbach, J. &amp; Katti, M. (2021) Decoloniality and anti-oppressive practices for a more ethical ecology. </w:t>
      </w:r>
      <w:r w:rsidRPr="001B556D">
        <w:rPr>
          <w:rFonts w:ascii="Times New Roman" w:hAnsi="Times New Roman"/>
          <w:i/>
          <w:noProof/>
        </w:rPr>
        <w:t>Nature Ecology &amp; Evolution,</w:t>
      </w:r>
      <w:r w:rsidRPr="001B556D">
        <w:rPr>
          <w:rFonts w:ascii="Times New Roman" w:hAnsi="Times New Roman"/>
          <w:noProof/>
        </w:rPr>
        <w:t xml:space="preserve"> </w:t>
      </w:r>
      <w:r w:rsidRPr="001B556D">
        <w:rPr>
          <w:rFonts w:ascii="Times New Roman" w:hAnsi="Times New Roman"/>
          <w:b/>
          <w:noProof/>
        </w:rPr>
        <w:t>5,</w:t>
      </w:r>
      <w:r w:rsidRPr="001B556D">
        <w:rPr>
          <w:rFonts w:ascii="Times New Roman" w:hAnsi="Times New Roman"/>
          <w:noProof/>
        </w:rPr>
        <w:t xml:space="preserve"> 1205-1212.</w:t>
      </w:r>
    </w:p>
    <w:p w14:paraId="3FE7DEE6"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Troudet, J., Grandcolas, P., Blin, A., Vignes-Lebbe, R. &amp; Legendre, F. (2017) Taxonomic bias in biodiversity data and societal preferences. </w:t>
      </w:r>
      <w:r w:rsidRPr="001B556D">
        <w:rPr>
          <w:rFonts w:ascii="Times New Roman" w:hAnsi="Times New Roman"/>
          <w:i/>
          <w:noProof/>
        </w:rPr>
        <w:t>Scientific Reports,</w:t>
      </w:r>
      <w:r w:rsidRPr="001B556D">
        <w:rPr>
          <w:rFonts w:ascii="Times New Roman" w:hAnsi="Times New Roman"/>
          <w:noProof/>
        </w:rPr>
        <w:t xml:space="preserve"> </w:t>
      </w:r>
      <w:r w:rsidRPr="001B556D">
        <w:rPr>
          <w:rFonts w:ascii="Times New Roman" w:hAnsi="Times New Roman"/>
          <w:b/>
          <w:noProof/>
        </w:rPr>
        <w:t>7</w:t>
      </w:r>
      <w:r w:rsidRPr="001B556D">
        <w:rPr>
          <w:rFonts w:ascii="Times New Roman" w:hAnsi="Times New Roman"/>
          <w:noProof/>
        </w:rPr>
        <w:t>.</w:t>
      </w:r>
    </w:p>
    <w:p w14:paraId="099943E0"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Tuia, D., Kellenberger, B., Beery, S., Costelloe, B.R., Zuffi, S., Risse, B., Mathis, A., Mathis, M.W., van Langevelde, F., Burghardt, T., Kays, R., Klinck, H., Wikelski, M., Couzin, I.D., van Horn, G., Crofoot, M.C., Stewart, C.V. &amp; Berger-Wolf, T. (2022) Perspectives in machine learning for wildlife conservation. </w:t>
      </w:r>
      <w:r w:rsidRPr="001B556D">
        <w:rPr>
          <w:rFonts w:ascii="Times New Roman" w:hAnsi="Times New Roman"/>
          <w:i/>
          <w:noProof/>
        </w:rPr>
        <w:t>Nature Communications,</w:t>
      </w:r>
      <w:r w:rsidRPr="001B556D">
        <w:rPr>
          <w:rFonts w:ascii="Times New Roman" w:hAnsi="Times New Roman"/>
          <w:noProof/>
        </w:rPr>
        <w:t xml:space="preserve"> </w:t>
      </w:r>
      <w:r w:rsidRPr="001B556D">
        <w:rPr>
          <w:rFonts w:ascii="Times New Roman" w:hAnsi="Times New Roman"/>
          <w:b/>
          <w:noProof/>
        </w:rPr>
        <w:t>13,</w:t>
      </w:r>
      <w:r w:rsidRPr="001B556D">
        <w:rPr>
          <w:rFonts w:ascii="Times New Roman" w:hAnsi="Times New Roman"/>
          <w:noProof/>
        </w:rPr>
        <w:t xml:space="preserve"> 792.</w:t>
      </w:r>
    </w:p>
    <w:p w14:paraId="074DDB72"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Turvey, S.T. &amp; Crees, J.J. (2019) Extinction in the Anthropocene. </w:t>
      </w:r>
      <w:r w:rsidRPr="001B556D">
        <w:rPr>
          <w:rFonts w:ascii="Times New Roman" w:hAnsi="Times New Roman"/>
          <w:i/>
          <w:noProof/>
        </w:rPr>
        <w:t>Current Biology,</w:t>
      </w:r>
      <w:r w:rsidRPr="001B556D">
        <w:rPr>
          <w:rFonts w:ascii="Times New Roman" w:hAnsi="Times New Roman"/>
          <w:noProof/>
        </w:rPr>
        <w:t xml:space="preserve"> </w:t>
      </w:r>
      <w:r w:rsidRPr="001B556D">
        <w:rPr>
          <w:rFonts w:ascii="Times New Roman" w:hAnsi="Times New Roman"/>
          <w:b/>
          <w:noProof/>
        </w:rPr>
        <w:t>29,</w:t>
      </w:r>
      <w:r w:rsidRPr="001B556D">
        <w:rPr>
          <w:rFonts w:ascii="Times New Roman" w:hAnsi="Times New Roman"/>
          <w:noProof/>
        </w:rPr>
        <w:t xml:space="preserve"> R982-R986.</w:t>
      </w:r>
    </w:p>
    <w:p w14:paraId="2AF0198A"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Villa, A.G., Salazar, A. &amp; Vargas, F. (2017) Towards automatic wild animal monitoring: Identification of animal species in camera-trap images using very deep convolutional neural networks. </w:t>
      </w:r>
      <w:r w:rsidRPr="001B556D">
        <w:rPr>
          <w:rFonts w:ascii="Times New Roman" w:hAnsi="Times New Roman"/>
          <w:i/>
          <w:noProof/>
        </w:rPr>
        <w:t>Ecological Informatics,</w:t>
      </w:r>
      <w:r w:rsidRPr="001B556D">
        <w:rPr>
          <w:rFonts w:ascii="Times New Roman" w:hAnsi="Times New Roman"/>
          <w:noProof/>
        </w:rPr>
        <w:t xml:space="preserve"> </w:t>
      </w:r>
      <w:r w:rsidRPr="001B556D">
        <w:rPr>
          <w:rFonts w:ascii="Times New Roman" w:hAnsi="Times New Roman"/>
          <w:b/>
          <w:noProof/>
        </w:rPr>
        <w:t>41,</w:t>
      </w:r>
      <w:r w:rsidRPr="001B556D">
        <w:rPr>
          <w:rFonts w:ascii="Times New Roman" w:hAnsi="Times New Roman"/>
          <w:noProof/>
        </w:rPr>
        <w:t xml:space="preserve"> 24-32.</w:t>
      </w:r>
    </w:p>
    <w:p w14:paraId="0D1B73E5"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Webb, S. (2018) Deep Learning for Biology. </w:t>
      </w:r>
      <w:r w:rsidRPr="001B556D">
        <w:rPr>
          <w:rFonts w:ascii="Times New Roman" w:hAnsi="Times New Roman"/>
          <w:i/>
          <w:noProof/>
        </w:rPr>
        <w:t>Nature,</w:t>
      </w:r>
      <w:r w:rsidRPr="001B556D">
        <w:rPr>
          <w:rFonts w:ascii="Times New Roman" w:hAnsi="Times New Roman"/>
          <w:noProof/>
        </w:rPr>
        <w:t xml:space="preserve"> </w:t>
      </w:r>
      <w:r w:rsidRPr="001B556D">
        <w:rPr>
          <w:rFonts w:ascii="Times New Roman" w:hAnsi="Times New Roman"/>
          <w:b/>
          <w:noProof/>
        </w:rPr>
        <w:t>554,</w:t>
      </w:r>
      <w:r w:rsidRPr="001B556D">
        <w:rPr>
          <w:rFonts w:ascii="Times New Roman" w:hAnsi="Times New Roman"/>
          <w:noProof/>
        </w:rPr>
        <w:t xml:space="preserve"> 555-557.</w:t>
      </w:r>
    </w:p>
    <w:p w14:paraId="1936FD3D"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Weinstein, B.G. (2018) A computer vision for animal ecology. </w:t>
      </w:r>
      <w:r w:rsidRPr="001B556D">
        <w:rPr>
          <w:rFonts w:ascii="Times New Roman" w:hAnsi="Times New Roman"/>
          <w:i/>
          <w:noProof/>
        </w:rPr>
        <w:t>Journal of Animal Ecology,</w:t>
      </w:r>
      <w:r w:rsidRPr="001B556D">
        <w:rPr>
          <w:rFonts w:ascii="Times New Roman" w:hAnsi="Times New Roman"/>
          <w:noProof/>
        </w:rPr>
        <w:t xml:space="preserve"> </w:t>
      </w:r>
      <w:r w:rsidRPr="001B556D">
        <w:rPr>
          <w:rFonts w:ascii="Times New Roman" w:hAnsi="Times New Roman"/>
          <w:b/>
          <w:noProof/>
        </w:rPr>
        <w:t>87,</w:t>
      </w:r>
      <w:r w:rsidRPr="001B556D">
        <w:rPr>
          <w:rFonts w:ascii="Times New Roman" w:hAnsi="Times New Roman"/>
          <w:noProof/>
        </w:rPr>
        <w:t xml:space="preserve"> 533-545.</w:t>
      </w:r>
    </w:p>
    <w:p w14:paraId="735CA75C"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Wickham, H. (2016) ggplot2 : Elegant Graphics for Data Analysis. </w:t>
      </w:r>
      <w:r w:rsidRPr="001B556D">
        <w:rPr>
          <w:rFonts w:ascii="Times New Roman" w:hAnsi="Times New Roman"/>
          <w:i/>
          <w:noProof/>
        </w:rPr>
        <w:t xml:space="preserve">Use R!, </w:t>
      </w:r>
      <w:r w:rsidRPr="001B556D">
        <w:rPr>
          <w:rFonts w:ascii="Times New Roman" w:hAnsi="Times New Roman"/>
          <w:noProof/>
        </w:rPr>
        <w:t>, pp. 1 online resource (XVI, 260 pages 232 illustrations, 140 illustrations in color.</w:t>
      </w:r>
      <w:r w:rsidRPr="001B556D">
        <w:rPr>
          <w:rFonts w:ascii="Times New Roman" w:hAnsi="Times New Roman"/>
          <w:i/>
          <w:noProof/>
        </w:rPr>
        <w:t xml:space="preserve"> </w:t>
      </w:r>
      <w:r w:rsidRPr="001B556D">
        <w:rPr>
          <w:rFonts w:ascii="Times New Roman" w:hAnsi="Times New Roman"/>
          <w:noProof/>
        </w:rPr>
        <w:t>Springer International Publishing : Imprint: Springer,, Cham.</w:t>
      </w:r>
    </w:p>
    <w:p w14:paraId="7B206EBC"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Wilkinson, M.D., Dumontier, M., Aalbersberg, I.J., Appleton, G., Axton, M., Baak, A., Blomberg, N., Boiten, J.W., Santos, L.B.D., Bourne, P.E., Bouwman, J., Brookes, A.J., Clark, T., Crosas, M., Dillo, I., Dumon, O., Edmunds, S., Evelo, C.T., Finkers, R., Gonzalez-Beltran, A., Gray, A.J.G., Groth, P., Goble, C., Grethe, J.S., Heringa, J., Hoen, P.A.C., Hooft, R., Kuhn, T., Kok, R., Kok, J., Lusher, S.J., Martone, M.E., Mons, A., Packer, A.L., Persson, B., Rocca-Serra, P., Roos, M., van Schaik, R., Sansone, S.A., Schultes, E., Sengstag, T., Slater, T., Strawn, G., Swertz, M.A., Thompson, M., van der Lei, J., van Mulligen, E., Velterop, J., Waagmeester, A., Wittenburg, P., Wolstencroft, K., Zhao, J. &amp; Mons, B. (2019) The FAIR Guiding Principles for scientific data management and stewardship (vol 15, 160018, 2016). </w:t>
      </w:r>
      <w:r w:rsidRPr="001B556D">
        <w:rPr>
          <w:rFonts w:ascii="Times New Roman" w:hAnsi="Times New Roman"/>
          <w:i/>
          <w:noProof/>
        </w:rPr>
        <w:t>Scientific Data,</w:t>
      </w:r>
      <w:r w:rsidRPr="001B556D">
        <w:rPr>
          <w:rFonts w:ascii="Times New Roman" w:hAnsi="Times New Roman"/>
          <w:noProof/>
        </w:rPr>
        <w:t xml:space="preserve"> </w:t>
      </w:r>
      <w:r w:rsidRPr="001B556D">
        <w:rPr>
          <w:rFonts w:ascii="Times New Roman" w:hAnsi="Times New Roman"/>
          <w:b/>
          <w:noProof/>
        </w:rPr>
        <w:t>6</w:t>
      </w:r>
      <w:r w:rsidRPr="001B556D">
        <w:rPr>
          <w:rFonts w:ascii="Times New Roman" w:hAnsi="Times New Roman"/>
          <w:noProof/>
        </w:rPr>
        <w:t>.</w:t>
      </w:r>
    </w:p>
    <w:p w14:paraId="5158F797"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Willi, M., Pitman, R.T., Cardoso, A.W., Locke, C., Swanson, A., Boyer, A., Veldthuis, M. &amp; Fortson, L. (2019) Identifying animal species in camera trap images using deep learning and citizen science. </w:t>
      </w:r>
      <w:r w:rsidRPr="001B556D">
        <w:rPr>
          <w:rFonts w:ascii="Times New Roman" w:hAnsi="Times New Roman"/>
          <w:i/>
          <w:noProof/>
        </w:rPr>
        <w:t>Methods in Ecology and Evolution,</w:t>
      </w:r>
      <w:r w:rsidRPr="001B556D">
        <w:rPr>
          <w:rFonts w:ascii="Times New Roman" w:hAnsi="Times New Roman"/>
          <w:noProof/>
        </w:rPr>
        <w:t xml:space="preserve"> </w:t>
      </w:r>
      <w:r w:rsidRPr="001B556D">
        <w:rPr>
          <w:rFonts w:ascii="Times New Roman" w:hAnsi="Times New Roman"/>
          <w:b/>
          <w:noProof/>
        </w:rPr>
        <w:t>10,</w:t>
      </w:r>
      <w:r w:rsidRPr="001B556D">
        <w:rPr>
          <w:rFonts w:ascii="Times New Roman" w:hAnsi="Times New Roman"/>
          <w:noProof/>
        </w:rPr>
        <w:t xml:space="preserve"> 80-91.</w:t>
      </w:r>
    </w:p>
    <w:p w14:paraId="564A0853"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Williams, H.M. &amp; DeLeon, R.L. (2019) Deep learning analysis of nest camera video recordings reveals temperature-sensitive incubation behavior in the purple martin (Progne subis). </w:t>
      </w:r>
      <w:r w:rsidRPr="001B556D">
        <w:rPr>
          <w:rFonts w:ascii="Times New Roman" w:hAnsi="Times New Roman"/>
          <w:i/>
          <w:noProof/>
        </w:rPr>
        <w:t>Behavioral Ecology and Sociobiology,</w:t>
      </w:r>
      <w:r w:rsidRPr="001B556D">
        <w:rPr>
          <w:rFonts w:ascii="Times New Roman" w:hAnsi="Times New Roman"/>
          <w:noProof/>
        </w:rPr>
        <w:t xml:space="preserve"> </w:t>
      </w:r>
      <w:r w:rsidRPr="001B556D">
        <w:rPr>
          <w:rFonts w:ascii="Times New Roman" w:hAnsi="Times New Roman"/>
          <w:b/>
          <w:noProof/>
        </w:rPr>
        <w:t>74</w:t>
      </w:r>
      <w:r w:rsidRPr="001B556D">
        <w:rPr>
          <w:rFonts w:ascii="Times New Roman" w:hAnsi="Times New Roman"/>
          <w:noProof/>
        </w:rPr>
        <w:t>.</w:t>
      </w:r>
    </w:p>
    <w:p w14:paraId="4797F9C5" w14:textId="77777777" w:rsidR="004F7D9A" w:rsidRPr="001B556D" w:rsidRDefault="004F7D9A" w:rsidP="004F7D9A">
      <w:pPr>
        <w:pStyle w:val="EndNoteBibliography"/>
        <w:spacing w:after="0"/>
        <w:ind w:left="720" w:hanging="720"/>
        <w:rPr>
          <w:rFonts w:ascii="Times New Roman" w:hAnsi="Times New Roman"/>
          <w:noProof/>
        </w:rPr>
      </w:pPr>
      <w:r w:rsidRPr="001B556D">
        <w:rPr>
          <w:rFonts w:ascii="Times New Roman" w:hAnsi="Times New Roman"/>
          <w:noProof/>
        </w:rPr>
        <w:t xml:space="preserve">Wyner, Y. &amp; DeSalle, R. (2020) Distinguishing Extinction and Natural Selection in the Anthropocene: Preventing the Panda Paradox through Practical Education Measures We Must Rethink Evolution Teaching to Prevent Misuse of Natural Selection to Biologically Justify Today's Human Caused Mass Extinction Crisis. </w:t>
      </w:r>
      <w:r w:rsidRPr="001B556D">
        <w:rPr>
          <w:rFonts w:ascii="Times New Roman" w:hAnsi="Times New Roman"/>
          <w:i/>
          <w:noProof/>
        </w:rPr>
        <w:t>Bioessays,</w:t>
      </w:r>
      <w:r w:rsidRPr="001B556D">
        <w:rPr>
          <w:rFonts w:ascii="Times New Roman" w:hAnsi="Times New Roman"/>
          <w:noProof/>
        </w:rPr>
        <w:t xml:space="preserve"> </w:t>
      </w:r>
      <w:r w:rsidRPr="001B556D">
        <w:rPr>
          <w:rFonts w:ascii="Times New Roman" w:hAnsi="Times New Roman"/>
          <w:b/>
          <w:noProof/>
        </w:rPr>
        <w:t>42</w:t>
      </w:r>
      <w:r w:rsidRPr="001B556D">
        <w:rPr>
          <w:rFonts w:ascii="Times New Roman" w:hAnsi="Times New Roman"/>
          <w:noProof/>
        </w:rPr>
        <w:t>.</w:t>
      </w:r>
    </w:p>
    <w:p w14:paraId="62F5B544" w14:textId="77777777" w:rsidR="004F7D9A" w:rsidRPr="001B556D" w:rsidRDefault="004F7D9A" w:rsidP="004F7D9A">
      <w:pPr>
        <w:pStyle w:val="EndNoteBibliography"/>
        <w:ind w:left="720" w:hanging="720"/>
        <w:rPr>
          <w:rFonts w:ascii="Times New Roman" w:hAnsi="Times New Roman"/>
          <w:noProof/>
        </w:rPr>
      </w:pPr>
      <w:r w:rsidRPr="001B556D">
        <w:rPr>
          <w:rFonts w:ascii="Times New Roman" w:hAnsi="Times New Roman"/>
          <w:noProof/>
        </w:rPr>
        <w:t xml:space="preserve">Zhao, L.C., Pedersen, M., Hardeberg, J.Y. &amp; Dervo, B. (2019) Image-Based Recognition of Individual Trouts in the Wild. </w:t>
      </w:r>
      <w:r w:rsidRPr="001B556D">
        <w:rPr>
          <w:rFonts w:ascii="Times New Roman" w:hAnsi="Times New Roman"/>
          <w:i/>
          <w:noProof/>
        </w:rPr>
        <w:t>2019 8th European Workshop on Visual Information Processing (Euvip 2019)</w:t>
      </w:r>
      <w:r w:rsidRPr="001B556D">
        <w:rPr>
          <w:rFonts w:ascii="Times New Roman" w:hAnsi="Times New Roman"/>
          <w:b/>
          <w:noProof/>
        </w:rPr>
        <w:t>,</w:t>
      </w:r>
      <w:r w:rsidRPr="001B556D">
        <w:rPr>
          <w:rFonts w:ascii="Times New Roman" w:hAnsi="Times New Roman"/>
          <w:noProof/>
        </w:rPr>
        <w:t xml:space="preserve"> 82-87.</w:t>
      </w:r>
    </w:p>
    <w:p w14:paraId="06C43306" w14:textId="0C20EA8D" w:rsidR="00F76099" w:rsidRPr="001B556D" w:rsidRDefault="004F7D9A">
      <w:pPr>
        <w:spacing w:line="480" w:lineRule="auto"/>
        <w:rPr>
          <w:rFonts w:ascii="Times New Roman" w:hAnsi="Times New Roman"/>
        </w:rPr>
      </w:pPr>
      <w:r w:rsidRPr="001B556D">
        <w:rPr>
          <w:rFonts w:ascii="Times New Roman" w:hAnsi="Times New Roman"/>
        </w:rPr>
        <w:fldChar w:fldCharType="end"/>
      </w:r>
    </w:p>
    <w:sectPr w:rsidR="00F76099" w:rsidRPr="001B556D" w:rsidSect="009525DB">
      <w:footerReference w:type="even" r:id="rId24"/>
      <w:footerReference w:type="default" r:id="rId25"/>
      <w:pgSz w:w="11906" w:h="16838"/>
      <w:pgMar w:top="1134" w:right="1134" w:bottom="1134" w:left="1134" w:header="0" w:footer="709" w:gutter="0"/>
      <w:lnNumType w:countBy="1" w:restart="continuous"/>
      <w:cols w:space="720"/>
      <w:formProt w:val="0"/>
      <w:docGrid w:linePitch="326" w:charSpace="-635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Richard Kingsford" w:date="2022-04-02T10:01:00Z" w:initials="RK">
    <w:p w14:paraId="320AF0E0" w14:textId="2CC667C2" w:rsidR="005F2B33" w:rsidRDefault="005F2B33">
      <w:pPr>
        <w:pStyle w:val="CommentText"/>
      </w:pPr>
      <w:r>
        <w:rPr>
          <w:rStyle w:val="CommentReference"/>
        </w:rPr>
        <w:annotationRef/>
      </w:r>
      <w:r>
        <w:t xml:space="preserve">I am sure you think this is important but </w:t>
      </w:r>
      <w:r w:rsidR="00B83742">
        <w:t>is it needed?</w:t>
      </w:r>
    </w:p>
  </w:comment>
  <w:comment w:id="3" w:author="Shinichi Nakagawa" w:date="2022-04-08T09:58:00Z" w:initials="SN">
    <w:p w14:paraId="5BB9F72D" w14:textId="77777777" w:rsidR="00F034DF" w:rsidRDefault="00F034DF" w:rsidP="008E58F5">
      <w:r>
        <w:rPr>
          <w:rStyle w:val="CommentReference"/>
        </w:rPr>
        <w:annotationRef/>
      </w:r>
      <w:r>
        <w:t>Richard - in the systematic review literature - “rapid” has a certain meaning and we are delibraetely using this here so trust us on this</w:t>
      </w:r>
    </w:p>
  </w:comment>
  <w:comment w:id="8" w:author="Shinichi Nakagawa" w:date="2022-02-03T10:53:00Z" w:initials="SN">
    <w:p w14:paraId="5D4DC617" w14:textId="77777777" w:rsidR="00136A72" w:rsidRDefault="00136A72" w:rsidP="00136A72">
      <w:r>
        <w:rPr>
          <w:rStyle w:val="CommentReference"/>
        </w:rPr>
        <w:annotationRef/>
      </w:r>
      <w:r>
        <w:t>350 words (try shorter) - 150 or max 200</w:t>
      </w:r>
    </w:p>
  </w:comment>
  <w:comment w:id="9" w:author="Shinichi Nakagawa" w:date="2022-03-11T08:59:00Z" w:initials="SN">
    <w:p w14:paraId="54D7C1B8" w14:textId="77777777" w:rsidR="00EC52D1" w:rsidRDefault="006537DF" w:rsidP="00B1176E">
      <w:r>
        <w:rPr>
          <w:rStyle w:val="CommentReference"/>
        </w:rPr>
        <w:annotationRef/>
      </w:r>
      <w:r w:rsidR="00EC52D1">
        <w:t>aiming 250 wods</w:t>
      </w:r>
    </w:p>
  </w:comment>
  <w:comment w:id="10" w:author="Shinichi Nakagawa" w:date="2022-03-17T13:55:00Z" w:initials="SN">
    <w:p w14:paraId="24C5E22E" w14:textId="77777777" w:rsidR="00397771" w:rsidRDefault="00397771" w:rsidP="00421671">
      <w:r>
        <w:rPr>
          <w:rStyle w:val="CommentReference"/>
        </w:rPr>
        <w:annotationRef/>
      </w:r>
      <w:r>
        <w:t>Note this intro structure with background and objestives are very common (and recommended) by the guidlines.</w:t>
      </w:r>
    </w:p>
    <w:p w14:paraId="5682B6FC" w14:textId="77777777" w:rsidR="00397771" w:rsidRDefault="00397771" w:rsidP="00421671"/>
    <w:p w14:paraId="6FB2BBD5" w14:textId="77777777" w:rsidR="00397771" w:rsidRDefault="00397771" w:rsidP="00421671">
      <w:r>
        <w:t>You may not be familiar with it but this is how it goes</w:t>
      </w:r>
    </w:p>
  </w:comment>
  <w:comment w:id="11" w:author="Richard Kingsford" w:date="2022-04-02T10:35:00Z" w:initials="RK">
    <w:p w14:paraId="1686622C" w14:textId="4154A3F4" w:rsidR="000B54FF" w:rsidRDefault="000B54FF">
      <w:pPr>
        <w:pStyle w:val="CommentText"/>
      </w:pPr>
      <w:r>
        <w:rPr>
          <w:rStyle w:val="CommentReference"/>
        </w:rPr>
        <w:annotationRef/>
      </w:r>
      <w:r w:rsidR="00CB79D4">
        <w:t xml:space="preserve">Seems a good idea to me. </w:t>
      </w:r>
    </w:p>
  </w:comment>
  <w:comment w:id="12" w:author="Shinichi Nakagawa" w:date="2022-04-08T10:26:00Z" w:initials="SN">
    <w:p w14:paraId="0C3ED54A" w14:textId="77777777" w:rsidR="0046054B" w:rsidRDefault="0046054B" w:rsidP="005A28A7">
      <w:r>
        <w:rPr>
          <w:rStyle w:val="CommentReference"/>
        </w:rPr>
        <w:annotationRef/>
      </w:r>
      <w:r>
        <w:t>The form of quesitons are not common in normal papers but in systematic reviews - this is not uncommon</w:t>
      </w:r>
    </w:p>
  </w:comment>
  <w:comment w:id="13" w:author="Losia Lagisz" w:date="2022-04-09T11:56:00Z" w:initials="ML">
    <w:p w14:paraId="083A85D4" w14:textId="18E088D2" w:rsidR="008D02E2" w:rsidRDefault="008D02E2">
      <w:pPr>
        <w:pStyle w:val="CommentText"/>
      </w:pPr>
      <w:r>
        <w:rPr>
          <w:rStyle w:val="CommentReference"/>
        </w:rPr>
        <w:annotationRef/>
      </w:r>
      <w:r>
        <w:t>Probably should have a meta-data table in SI and refer to it here?</w:t>
      </w:r>
    </w:p>
  </w:comment>
  <w:comment w:id="19" w:author="Richard Kingsford" w:date="2022-04-05T19:28:00Z" w:initials="RK">
    <w:p w14:paraId="0B516E77" w14:textId="16360B27" w:rsidR="006403E8" w:rsidRDefault="006403E8">
      <w:pPr>
        <w:pStyle w:val="CommentText"/>
      </w:pPr>
      <w:r>
        <w:rPr>
          <w:rStyle w:val="CommentReference"/>
        </w:rPr>
        <w:annotationRef/>
      </w:r>
      <w:r>
        <w:t>I remember reading that they do this in medicine for detecting melanomas in people but not sure what techniques they use</w:t>
      </w:r>
    </w:p>
  </w:comment>
  <w:comment w:id="20" w:author="Shinichi Nakagawa" w:date="2022-03-09T17:48:00Z" w:initials="SN">
    <w:p w14:paraId="3419EC58" w14:textId="73D921B2" w:rsidR="003029F8" w:rsidRDefault="003029F8" w:rsidP="00B1176E">
      <w:r>
        <w:rPr>
          <w:rStyle w:val="CommentReference"/>
        </w:rPr>
        <w:annotationRef/>
      </w:r>
      <w:r>
        <w:t>Add your fu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AF0E0" w15:done="0"/>
  <w15:commentEx w15:paraId="5BB9F72D" w15:paraIdParent="320AF0E0" w15:done="0"/>
  <w15:commentEx w15:paraId="5D4DC617" w15:done="0"/>
  <w15:commentEx w15:paraId="54D7C1B8" w15:paraIdParent="5D4DC617" w15:done="0"/>
  <w15:commentEx w15:paraId="6FB2BBD5" w15:done="0"/>
  <w15:commentEx w15:paraId="1686622C" w15:paraIdParent="6FB2BBD5" w15:done="0"/>
  <w15:commentEx w15:paraId="0C3ED54A" w15:done="0"/>
  <w15:commentEx w15:paraId="083A85D4" w15:done="0"/>
  <w15:commentEx w15:paraId="0B516E77" w15:done="0"/>
  <w15:commentEx w15:paraId="3419EC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29D6A" w16cex:dateUtc="2022-04-01T23:01:00Z"/>
  <w16cex:commentExtensible w16cex:durableId="25FA85C5" w16cex:dateUtc="2022-04-07T23:58:00Z"/>
  <w16cex:commentExtensible w16cex:durableId="25A63291" w16cex:dateUtc="2022-02-02T23:53:00Z"/>
  <w16cex:commentExtensible w16cex:durableId="25D58E0D" w16cex:dateUtc="2022-03-10T21:59:00Z"/>
  <w16cex:commentExtensible w16cex:durableId="25DDBC61" w16cex:dateUtc="2022-03-17T02:55:00Z"/>
  <w16cex:commentExtensible w16cex:durableId="25F2A56A" w16cex:dateUtc="2022-04-01T23:35:00Z"/>
  <w16cex:commentExtensible w16cex:durableId="25FA8C69" w16cex:dateUtc="2022-04-08T00:26:00Z"/>
  <w16cex:commentExtensible w16cex:durableId="25FBF2DC" w16cex:dateUtc="2022-04-09T01:56:00Z"/>
  <w16cex:commentExtensible w16cex:durableId="25F716C2" w16cex:dateUtc="2022-04-05T09:28:00Z"/>
  <w16cex:commentExtensible w16cex:durableId="25D366D3" w16cex:dateUtc="2022-03-09T0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AF0E0" w16cid:durableId="25F29D6A"/>
  <w16cid:commentId w16cid:paraId="5BB9F72D" w16cid:durableId="25FA85C5"/>
  <w16cid:commentId w16cid:paraId="5D4DC617" w16cid:durableId="25A63291"/>
  <w16cid:commentId w16cid:paraId="54D7C1B8" w16cid:durableId="25D58E0D"/>
  <w16cid:commentId w16cid:paraId="6FB2BBD5" w16cid:durableId="25DDBC61"/>
  <w16cid:commentId w16cid:paraId="1686622C" w16cid:durableId="25F2A56A"/>
  <w16cid:commentId w16cid:paraId="0C3ED54A" w16cid:durableId="25FA8C69"/>
  <w16cid:commentId w16cid:paraId="083A85D4" w16cid:durableId="25FBF2DC"/>
  <w16cid:commentId w16cid:paraId="0B516E77" w16cid:durableId="25F716C2"/>
  <w16cid:commentId w16cid:paraId="3419EC58" w16cid:durableId="25D366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EBBFF" w14:textId="77777777" w:rsidR="00C17031" w:rsidRDefault="00C17031">
      <w:pPr>
        <w:spacing w:after="0"/>
      </w:pPr>
      <w:r>
        <w:separator/>
      </w:r>
    </w:p>
  </w:endnote>
  <w:endnote w:type="continuationSeparator" w:id="0">
    <w:p w14:paraId="79A98734" w14:textId="77777777" w:rsidR="00C17031" w:rsidRDefault="00C17031">
      <w:pPr>
        <w:spacing w:after="0"/>
      </w:pPr>
      <w:r>
        <w:continuationSeparator/>
      </w:r>
    </w:p>
  </w:endnote>
  <w:endnote w:type="continuationNotice" w:id="1">
    <w:p w14:paraId="7132751E" w14:textId="77777777" w:rsidR="00C17031" w:rsidRDefault="00C1703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Droid Sans Fallback">
    <w:panose1 w:val="020B0604020202020204"/>
    <w:charset w:val="00"/>
    <w:family w:val="roman"/>
    <w:notTrueType/>
    <w:pitch w:val="default"/>
  </w:font>
  <w:font w:name="Droid Sans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E2A10F" w14:textId="08F4912A" w:rsidR="00985524" w:rsidRDefault="00985524" w:rsidP="001A0F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60D8D14F" w14:textId="77777777" w:rsidR="00985524" w:rsidRDefault="00985524" w:rsidP="00E02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25397838"/>
      <w:docPartObj>
        <w:docPartGallery w:val="Page Numbers (Bottom of Page)"/>
        <w:docPartUnique/>
      </w:docPartObj>
    </w:sdtPr>
    <w:sdtEndPr>
      <w:rPr>
        <w:rStyle w:val="PageNumber"/>
      </w:rPr>
    </w:sdtEndPr>
    <w:sdtContent>
      <w:p w14:paraId="1EB7BE92" w14:textId="5691B0AF" w:rsidR="00985524" w:rsidRDefault="00985524" w:rsidP="001A0F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291E80B5" w14:textId="77777777" w:rsidR="00985524" w:rsidRDefault="00985524" w:rsidP="00E02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FF76C8" w14:textId="77777777" w:rsidR="00C17031" w:rsidRDefault="00C17031">
      <w:pPr>
        <w:spacing w:after="0"/>
      </w:pPr>
      <w:r>
        <w:separator/>
      </w:r>
    </w:p>
  </w:footnote>
  <w:footnote w:type="continuationSeparator" w:id="0">
    <w:p w14:paraId="232D1997" w14:textId="77777777" w:rsidR="00C17031" w:rsidRDefault="00C17031">
      <w:pPr>
        <w:spacing w:after="0"/>
      </w:pPr>
      <w:r>
        <w:continuationSeparator/>
      </w:r>
    </w:p>
  </w:footnote>
  <w:footnote w:type="continuationNotice" w:id="1">
    <w:p w14:paraId="46CEAD58" w14:textId="77777777" w:rsidR="00C17031" w:rsidRDefault="00C1703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643AC"/>
    <w:multiLevelType w:val="multilevel"/>
    <w:tmpl w:val="E3F82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F3E4FFC"/>
    <w:multiLevelType w:val="hybridMultilevel"/>
    <w:tmpl w:val="6B3E9E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5E42847"/>
    <w:multiLevelType w:val="hybridMultilevel"/>
    <w:tmpl w:val="A27622CC"/>
    <w:lvl w:ilvl="0" w:tplc="162CF904">
      <w:start w:val="4"/>
      <w:numFmt w:val="bullet"/>
      <w:lvlText w:val=""/>
      <w:lvlJc w:val="left"/>
      <w:pPr>
        <w:ind w:left="720" w:hanging="360"/>
      </w:pPr>
      <w:rPr>
        <w:rFonts w:ascii="Symbol" w:eastAsia="MS Mincho"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4287D56"/>
    <w:multiLevelType w:val="hybridMultilevel"/>
    <w:tmpl w:val="FBDA70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4B3287"/>
    <w:multiLevelType w:val="hybridMultilevel"/>
    <w:tmpl w:val="3798519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65873D3"/>
    <w:multiLevelType w:val="hybridMultilevel"/>
    <w:tmpl w:val="895276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AD4A4B"/>
    <w:multiLevelType w:val="hybridMultilevel"/>
    <w:tmpl w:val="D47081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D7272B"/>
    <w:multiLevelType w:val="hybridMultilevel"/>
    <w:tmpl w:val="A1386D9E"/>
    <w:lvl w:ilvl="0" w:tplc="3E7A5224">
      <w:start w:val="7"/>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D901EA2"/>
    <w:multiLevelType w:val="hybridMultilevel"/>
    <w:tmpl w:val="578AA8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2E26F7"/>
    <w:multiLevelType w:val="hybridMultilevel"/>
    <w:tmpl w:val="4462AF4A"/>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60067058">
    <w:abstractNumId w:val="8"/>
  </w:num>
  <w:num w:numId="2" w16cid:durableId="1797945520">
    <w:abstractNumId w:val="2"/>
  </w:num>
  <w:num w:numId="3" w16cid:durableId="1446729499">
    <w:abstractNumId w:val="1"/>
  </w:num>
  <w:num w:numId="4" w16cid:durableId="938871558">
    <w:abstractNumId w:val="6"/>
  </w:num>
  <w:num w:numId="5" w16cid:durableId="1149402933">
    <w:abstractNumId w:val="3"/>
  </w:num>
  <w:num w:numId="6" w16cid:durableId="1035623483">
    <w:abstractNumId w:val="5"/>
  </w:num>
  <w:num w:numId="7" w16cid:durableId="1914970499">
    <w:abstractNumId w:val="9"/>
  </w:num>
  <w:num w:numId="8" w16cid:durableId="870726050">
    <w:abstractNumId w:val="7"/>
  </w:num>
  <w:num w:numId="9" w16cid:durableId="1852913646">
    <w:abstractNumId w:val="0"/>
  </w:num>
  <w:num w:numId="10" w16cid:durableId="115992948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Kingsford">
    <w15:presenceInfo w15:providerId="None" w15:userId="Richard Kingsford"/>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embedSystemFonts/>
  <w:bordersDoNotSurroundHeader/>
  <w:bordersDoNotSurroundFooter/>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S3MDG3NLAwNDU0M7RQ0lEKTi0uzszPAykwqgUAccNBZSwAAAA="/>
    <w:docVar w:name="EN.InstantFormat" w:val="&lt;ENInstantFormat&gt;&lt;Enabled&gt;1&lt;/Enabled&gt;&lt;ScanUnformatted&gt;1&lt;/ScanUnformatted&gt;&lt;ScanChanges&gt;1&lt;/ScanChanges&gt;&lt;Suspended&gt;0&lt;/Suspended&gt;&lt;/ENInstantFormat&gt;"/>
    <w:docVar w:name="EN.Layout" w:val="&lt;ENLayout&gt;&lt;Style&gt;Meth Ecology Evolution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0vfss4f2as9eps9f59s0xd20vpsea9vp2&quot;&gt;DeepLearning&lt;record-ids&gt;&lt;item&gt;2&lt;/item&gt;&lt;item&gt;4&lt;/item&gt;&lt;item&gt;7&lt;/item&gt;&lt;item&gt;8&lt;/item&gt;&lt;item&gt;9&lt;/item&gt;&lt;item&gt;18&lt;/item&gt;&lt;item&gt;27&lt;/item&gt;&lt;item&gt;28&lt;/item&gt;&lt;item&gt;29&lt;/item&gt;&lt;item&gt;48&lt;/item&gt;&lt;item&gt;50&lt;/item&gt;&lt;item&gt;52&lt;/item&gt;&lt;item&gt;68&lt;/item&gt;&lt;item&gt;71&lt;/item&gt;&lt;item&gt;73&lt;/item&gt;&lt;item&gt;93&lt;/item&gt;&lt;item&gt;103&lt;/item&gt;&lt;item&gt;126&lt;/item&gt;&lt;item&gt;127&lt;/item&gt;&lt;item&gt;128&lt;/item&gt;&lt;item&gt;129&lt;/item&gt;&lt;item&gt;130&lt;/item&gt;&lt;item&gt;131&lt;/item&gt;&lt;item&gt;134&lt;/item&gt;&lt;item&gt;136&lt;/item&gt;&lt;item&gt;137&lt;/item&gt;&lt;item&gt;140&lt;/item&gt;&lt;item&gt;141&lt;/item&gt;&lt;item&gt;153&lt;/item&gt;&lt;item&gt;159&lt;/item&gt;&lt;item&gt;160&lt;/item&gt;&lt;item&gt;161&lt;/item&gt;&lt;item&gt;165&lt;/item&gt;&lt;item&gt;166&lt;/item&gt;&lt;item&gt;167&lt;/item&gt;&lt;item&gt;168&lt;/item&gt;&lt;item&gt;169&lt;/item&gt;&lt;item&gt;174&lt;/item&gt;&lt;item&gt;175&lt;/item&gt;&lt;item&gt;176&lt;/item&gt;&lt;item&gt;177&lt;/item&gt;&lt;item&gt;178&lt;/item&gt;&lt;item&gt;179&lt;/item&gt;&lt;item&gt;180&lt;/item&gt;&lt;item&gt;182&lt;/item&gt;&lt;item&gt;184&lt;/item&gt;&lt;item&gt;185&lt;/item&gt;&lt;item&gt;186&lt;/item&gt;&lt;item&gt;193&lt;/item&gt;&lt;item&gt;200&lt;/item&gt;&lt;item&gt;202&lt;/item&gt;&lt;item&gt;215&lt;/item&gt;&lt;item&gt;216&lt;/item&gt;&lt;item&gt;217&lt;/item&gt;&lt;item&gt;218&lt;/item&gt;&lt;item&gt;219&lt;/item&gt;&lt;item&gt;220&lt;/item&gt;&lt;item&gt;221&lt;/item&gt;&lt;item&gt;222&lt;/item&gt;&lt;item&gt;223&lt;/item&gt;&lt;item&gt;224&lt;/item&gt;&lt;item&gt;225&lt;/item&gt;&lt;item&gt;226&lt;/item&gt;&lt;item&gt;227&lt;/item&gt;&lt;item&gt;228&lt;/item&gt;&lt;/record-ids&gt;&lt;/item&gt;&lt;/Libraries&gt;"/>
  </w:docVars>
  <w:rsids>
    <w:rsidRoot w:val="000C5AC7"/>
    <w:rsid w:val="0000380D"/>
    <w:rsid w:val="00004451"/>
    <w:rsid w:val="000044E0"/>
    <w:rsid w:val="00004E23"/>
    <w:rsid w:val="000050E5"/>
    <w:rsid w:val="00005368"/>
    <w:rsid w:val="00006303"/>
    <w:rsid w:val="0000704B"/>
    <w:rsid w:val="000070CB"/>
    <w:rsid w:val="00007F30"/>
    <w:rsid w:val="000108CE"/>
    <w:rsid w:val="00011DE9"/>
    <w:rsid w:val="0001317E"/>
    <w:rsid w:val="00013740"/>
    <w:rsid w:val="0001442E"/>
    <w:rsid w:val="00014665"/>
    <w:rsid w:val="0001468E"/>
    <w:rsid w:val="00016FFB"/>
    <w:rsid w:val="000173A3"/>
    <w:rsid w:val="00021331"/>
    <w:rsid w:val="00022A83"/>
    <w:rsid w:val="00022C60"/>
    <w:rsid w:val="00022EA4"/>
    <w:rsid w:val="000234FC"/>
    <w:rsid w:val="00024472"/>
    <w:rsid w:val="00025731"/>
    <w:rsid w:val="00025D94"/>
    <w:rsid w:val="00025E4F"/>
    <w:rsid w:val="00025FDC"/>
    <w:rsid w:val="00026479"/>
    <w:rsid w:val="00026875"/>
    <w:rsid w:val="00027434"/>
    <w:rsid w:val="000278A7"/>
    <w:rsid w:val="000278F0"/>
    <w:rsid w:val="00031493"/>
    <w:rsid w:val="00033E9C"/>
    <w:rsid w:val="00034021"/>
    <w:rsid w:val="00034AFE"/>
    <w:rsid w:val="000364D9"/>
    <w:rsid w:val="00036B5A"/>
    <w:rsid w:val="0003700E"/>
    <w:rsid w:val="000373B4"/>
    <w:rsid w:val="00037483"/>
    <w:rsid w:val="000378B1"/>
    <w:rsid w:val="000378E3"/>
    <w:rsid w:val="00040058"/>
    <w:rsid w:val="00040424"/>
    <w:rsid w:val="00041857"/>
    <w:rsid w:val="00042073"/>
    <w:rsid w:val="00042597"/>
    <w:rsid w:val="00042C0C"/>
    <w:rsid w:val="000437EC"/>
    <w:rsid w:val="00043EDA"/>
    <w:rsid w:val="00044222"/>
    <w:rsid w:val="0004451B"/>
    <w:rsid w:val="00045677"/>
    <w:rsid w:val="00045C36"/>
    <w:rsid w:val="00046091"/>
    <w:rsid w:val="0004738A"/>
    <w:rsid w:val="0004760B"/>
    <w:rsid w:val="000512B3"/>
    <w:rsid w:val="0005162E"/>
    <w:rsid w:val="00051E22"/>
    <w:rsid w:val="00051F4B"/>
    <w:rsid w:val="000534C9"/>
    <w:rsid w:val="00053C9B"/>
    <w:rsid w:val="00054458"/>
    <w:rsid w:val="00055865"/>
    <w:rsid w:val="0005598C"/>
    <w:rsid w:val="00057F9B"/>
    <w:rsid w:val="00060D10"/>
    <w:rsid w:val="00060E8F"/>
    <w:rsid w:val="00060F72"/>
    <w:rsid w:val="000612E3"/>
    <w:rsid w:val="0006148F"/>
    <w:rsid w:val="0006303E"/>
    <w:rsid w:val="00063300"/>
    <w:rsid w:val="000666E2"/>
    <w:rsid w:val="0006747C"/>
    <w:rsid w:val="00070F6E"/>
    <w:rsid w:val="0007172B"/>
    <w:rsid w:val="0007178A"/>
    <w:rsid w:val="00071DF9"/>
    <w:rsid w:val="00072C49"/>
    <w:rsid w:val="000744F2"/>
    <w:rsid w:val="00074AA8"/>
    <w:rsid w:val="00075B26"/>
    <w:rsid w:val="00076C59"/>
    <w:rsid w:val="000811FD"/>
    <w:rsid w:val="000819EC"/>
    <w:rsid w:val="00081B9D"/>
    <w:rsid w:val="00081DBC"/>
    <w:rsid w:val="00081F64"/>
    <w:rsid w:val="00083946"/>
    <w:rsid w:val="000841A3"/>
    <w:rsid w:val="00084D2C"/>
    <w:rsid w:val="00086810"/>
    <w:rsid w:val="00090ABC"/>
    <w:rsid w:val="000915E3"/>
    <w:rsid w:val="000922B9"/>
    <w:rsid w:val="00092672"/>
    <w:rsid w:val="000932A8"/>
    <w:rsid w:val="00093402"/>
    <w:rsid w:val="00093922"/>
    <w:rsid w:val="000939CC"/>
    <w:rsid w:val="0009592B"/>
    <w:rsid w:val="00095BAD"/>
    <w:rsid w:val="00096E4E"/>
    <w:rsid w:val="00097C84"/>
    <w:rsid w:val="000A0354"/>
    <w:rsid w:val="000A07BD"/>
    <w:rsid w:val="000A0D54"/>
    <w:rsid w:val="000A103D"/>
    <w:rsid w:val="000A2183"/>
    <w:rsid w:val="000A3BD7"/>
    <w:rsid w:val="000A47FD"/>
    <w:rsid w:val="000A4D02"/>
    <w:rsid w:val="000A7CCF"/>
    <w:rsid w:val="000A7EC4"/>
    <w:rsid w:val="000B0D6E"/>
    <w:rsid w:val="000B0E2E"/>
    <w:rsid w:val="000B17AB"/>
    <w:rsid w:val="000B53FD"/>
    <w:rsid w:val="000B54FF"/>
    <w:rsid w:val="000B5730"/>
    <w:rsid w:val="000B583D"/>
    <w:rsid w:val="000B619B"/>
    <w:rsid w:val="000B7E8C"/>
    <w:rsid w:val="000C0F16"/>
    <w:rsid w:val="000C188E"/>
    <w:rsid w:val="000C2927"/>
    <w:rsid w:val="000C32BD"/>
    <w:rsid w:val="000C4071"/>
    <w:rsid w:val="000C4911"/>
    <w:rsid w:val="000C4CA7"/>
    <w:rsid w:val="000C5774"/>
    <w:rsid w:val="000C5AC7"/>
    <w:rsid w:val="000C5F81"/>
    <w:rsid w:val="000C7909"/>
    <w:rsid w:val="000C7DA7"/>
    <w:rsid w:val="000D035F"/>
    <w:rsid w:val="000D229A"/>
    <w:rsid w:val="000D3CEA"/>
    <w:rsid w:val="000D44FD"/>
    <w:rsid w:val="000D4B0B"/>
    <w:rsid w:val="000D6D55"/>
    <w:rsid w:val="000D6F85"/>
    <w:rsid w:val="000D7A16"/>
    <w:rsid w:val="000D7A82"/>
    <w:rsid w:val="000E248B"/>
    <w:rsid w:val="000E3052"/>
    <w:rsid w:val="000E558C"/>
    <w:rsid w:val="000E5649"/>
    <w:rsid w:val="000E6188"/>
    <w:rsid w:val="000E640C"/>
    <w:rsid w:val="000E7021"/>
    <w:rsid w:val="000E70A0"/>
    <w:rsid w:val="000E74B0"/>
    <w:rsid w:val="000F093E"/>
    <w:rsid w:val="000F0D18"/>
    <w:rsid w:val="000F1C0B"/>
    <w:rsid w:val="000F2086"/>
    <w:rsid w:val="000F2123"/>
    <w:rsid w:val="000F2ABD"/>
    <w:rsid w:val="000F307E"/>
    <w:rsid w:val="000F4016"/>
    <w:rsid w:val="000F4C61"/>
    <w:rsid w:val="000F5AC7"/>
    <w:rsid w:val="000F6040"/>
    <w:rsid w:val="000F61BD"/>
    <w:rsid w:val="000F690D"/>
    <w:rsid w:val="000F74C9"/>
    <w:rsid w:val="000F7545"/>
    <w:rsid w:val="000F78A2"/>
    <w:rsid w:val="001003B8"/>
    <w:rsid w:val="001005F8"/>
    <w:rsid w:val="0010091E"/>
    <w:rsid w:val="00101562"/>
    <w:rsid w:val="00101DC6"/>
    <w:rsid w:val="00104909"/>
    <w:rsid w:val="00107ECD"/>
    <w:rsid w:val="00111C8A"/>
    <w:rsid w:val="00112848"/>
    <w:rsid w:val="00112D1F"/>
    <w:rsid w:val="00113017"/>
    <w:rsid w:val="0011574E"/>
    <w:rsid w:val="00115A51"/>
    <w:rsid w:val="0011650D"/>
    <w:rsid w:val="001170AC"/>
    <w:rsid w:val="0011726F"/>
    <w:rsid w:val="001173F7"/>
    <w:rsid w:val="001174FE"/>
    <w:rsid w:val="001176A5"/>
    <w:rsid w:val="00120561"/>
    <w:rsid w:val="00120D86"/>
    <w:rsid w:val="00121AAF"/>
    <w:rsid w:val="00121BD6"/>
    <w:rsid w:val="001223CE"/>
    <w:rsid w:val="00122FE3"/>
    <w:rsid w:val="0012369A"/>
    <w:rsid w:val="00123B4E"/>
    <w:rsid w:val="00124563"/>
    <w:rsid w:val="0012468E"/>
    <w:rsid w:val="00124EBD"/>
    <w:rsid w:val="001271E1"/>
    <w:rsid w:val="001301AD"/>
    <w:rsid w:val="00132020"/>
    <w:rsid w:val="00132C8A"/>
    <w:rsid w:val="00134C13"/>
    <w:rsid w:val="00135080"/>
    <w:rsid w:val="00135843"/>
    <w:rsid w:val="00136A72"/>
    <w:rsid w:val="00137415"/>
    <w:rsid w:val="00137EF0"/>
    <w:rsid w:val="001402D3"/>
    <w:rsid w:val="00142047"/>
    <w:rsid w:val="00142061"/>
    <w:rsid w:val="00142065"/>
    <w:rsid w:val="00142DA3"/>
    <w:rsid w:val="0014369A"/>
    <w:rsid w:val="001450FE"/>
    <w:rsid w:val="001458D2"/>
    <w:rsid w:val="00145D53"/>
    <w:rsid w:val="0014719B"/>
    <w:rsid w:val="001479B6"/>
    <w:rsid w:val="00151DB3"/>
    <w:rsid w:val="001521D4"/>
    <w:rsid w:val="00154455"/>
    <w:rsid w:val="00157824"/>
    <w:rsid w:val="0016000D"/>
    <w:rsid w:val="00160401"/>
    <w:rsid w:val="00160CF0"/>
    <w:rsid w:val="00160E05"/>
    <w:rsid w:val="00161879"/>
    <w:rsid w:val="00162BEA"/>
    <w:rsid w:val="00162E67"/>
    <w:rsid w:val="001638EC"/>
    <w:rsid w:val="00164215"/>
    <w:rsid w:val="0016430A"/>
    <w:rsid w:val="001646C7"/>
    <w:rsid w:val="001649EE"/>
    <w:rsid w:val="001654A6"/>
    <w:rsid w:val="00165698"/>
    <w:rsid w:val="00165ACF"/>
    <w:rsid w:val="00166C1F"/>
    <w:rsid w:val="00166DF5"/>
    <w:rsid w:val="001702AB"/>
    <w:rsid w:val="00170A44"/>
    <w:rsid w:val="00171B04"/>
    <w:rsid w:val="0017432C"/>
    <w:rsid w:val="00174A3B"/>
    <w:rsid w:val="00175596"/>
    <w:rsid w:val="00175C08"/>
    <w:rsid w:val="00175D3D"/>
    <w:rsid w:val="00177F95"/>
    <w:rsid w:val="00180048"/>
    <w:rsid w:val="0018019E"/>
    <w:rsid w:val="00180209"/>
    <w:rsid w:val="001817DB"/>
    <w:rsid w:val="0018270F"/>
    <w:rsid w:val="00183AEA"/>
    <w:rsid w:val="00183D5F"/>
    <w:rsid w:val="00184C68"/>
    <w:rsid w:val="00187F34"/>
    <w:rsid w:val="0019025A"/>
    <w:rsid w:val="001907DA"/>
    <w:rsid w:val="00190DFE"/>
    <w:rsid w:val="00191483"/>
    <w:rsid w:val="00191E3A"/>
    <w:rsid w:val="00197902"/>
    <w:rsid w:val="001A005B"/>
    <w:rsid w:val="001A0434"/>
    <w:rsid w:val="001A0F57"/>
    <w:rsid w:val="001A1796"/>
    <w:rsid w:val="001A1FD9"/>
    <w:rsid w:val="001A2526"/>
    <w:rsid w:val="001A3603"/>
    <w:rsid w:val="001A530B"/>
    <w:rsid w:val="001A5998"/>
    <w:rsid w:val="001A77F4"/>
    <w:rsid w:val="001B099A"/>
    <w:rsid w:val="001B1099"/>
    <w:rsid w:val="001B1A70"/>
    <w:rsid w:val="001B24FF"/>
    <w:rsid w:val="001B2726"/>
    <w:rsid w:val="001B2A03"/>
    <w:rsid w:val="001B2BD9"/>
    <w:rsid w:val="001B3717"/>
    <w:rsid w:val="001B4075"/>
    <w:rsid w:val="001B5046"/>
    <w:rsid w:val="001B556D"/>
    <w:rsid w:val="001B5671"/>
    <w:rsid w:val="001B6009"/>
    <w:rsid w:val="001C115C"/>
    <w:rsid w:val="001C2969"/>
    <w:rsid w:val="001C2B3F"/>
    <w:rsid w:val="001C36C2"/>
    <w:rsid w:val="001C4681"/>
    <w:rsid w:val="001C5331"/>
    <w:rsid w:val="001C5E47"/>
    <w:rsid w:val="001C64A9"/>
    <w:rsid w:val="001C7761"/>
    <w:rsid w:val="001C7E2D"/>
    <w:rsid w:val="001D1B63"/>
    <w:rsid w:val="001D1E91"/>
    <w:rsid w:val="001D2C6B"/>
    <w:rsid w:val="001D34A7"/>
    <w:rsid w:val="001D6F56"/>
    <w:rsid w:val="001D769E"/>
    <w:rsid w:val="001E029F"/>
    <w:rsid w:val="001E194B"/>
    <w:rsid w:val="001E3100"/>
    <w:rsid w:val="001E41F7"/>
    <w:rsid w:val="001E436C"/>
    <w:rsid w:val="001E57D6"/>
    <w:rsid w:val="001E59CC"/>
    <w:rsid w:val="001E661E"/>
    <w:rsid w:val="001E6CAC"/>
    <w:rsid w:val="001E6EAD"/>
    <w:rsid w:val="001E79CC"/>
    <w:rsid w:val="001E7B30"/>
    <w:rsid w:val="001F081C"/>
    <w:rsid w:val="001F1EB0"/>
    <w:rsid w:val="001F2758"/>
    <w:rsid w:val="001F3CF7"/>
    <w:rsid w:val="001F3F29"/>
    <w:rsid w:val="001F632B"/>
    <w:rsid w:val="001F76DA"/>
    <w:rsid w:val="001F79A8"/>
    <w:rsid w:val="001F79C2"/>
    <w:rsid w:val="0020047D"/>
    <w:rsid w:val="00200CAE"/>
    <w:rsid w:val="00201EA5"/>
    <w:rsid w:val="00202749"/>
    <w:rsid w:val="0020287B"/>
    <w:rsid w:val="00202BF8"/>
    <w:rsid w:val="0020341C"/>
    <w:rsid w:val="00204562"/>
    <w:rsid w:val="00204CA4"/>
    <w:rsid w:val="002050F0"/>
    <w:rsid w:val="00205924"/>
    <w:rsid w:val="002101C3"/>
    <w:rsid w:val="00210CEF"/>
    <w:rsid w:val="0021167F"/>
    <w:rsid w:val="00211C90"/>
    <w:rsid w:val="0021222E"/>
    <w:rsid w:val="0021420C"/>
    <w:rsid w:val="00214478"/>
    <w:rsid w:val="00220004"/>
    <w:rsid w:val="00220E13"/>
    <w:rsid w:val="002211C1"/>
    <w:rsid w:val="0022147F"/>
    <w:rsid w:val="0022151B"/>
    <w:rsid w:val="00222CC1"/>
    <w:rsid w:val="00222F3B"/>
    <w:rsid w:val="00224895"/>
    <w:rsid w:val="0022575D"/>
    <w:rsid w:val="00225AE9"/>
    <w:rsid w:val="00225BDB"/>
    <w:rsid w:val="00225C75"/>
    <w:rsid w:val="00227A1C"/>
    <w:rsid w:val="00230670"/>
    <w:rsid w:val="00231E72"/>
    <w:rsid w:val="002339D4"/>
    <w:rsid w:val="00233DCA"/>
    <w:rsid w:val="0023410F"/>
    <w:rsid w:val="00234AB4"/>
    <w:rsid w:val="00235577"/>
    <w:rsid w:val="002357FC"/>
    <w:rsid w:val="002358E1"/>
    <w:rsid w:val="00236E73"/>
    <w:rsid w:val="00237067"/>
    <w:rsid w:val="002375BF"/>
    <w:rsid w:val="00241599"/>
    <w:rsid w:val="002419DD"/>
    <w:rsid w:val="00242007"/>
    <w:rsid w:val="002424DC"/>
    <w:rsid w:val="00242D2B"/>
    <w:rsid w:val="00242E75"/>
    <w:rsid w:val="002431E7"/>
    <w:rsid w:val="00243F58"/>
    <w:rsid w:val="00244857"/>
    <w:rsid w:val="0024522A"/>
    <w:rsid w:val="0024673C"/>
    <w:rsid w:val="00246ABA"/>
    <w:rsid w:val="00247584"/>
    <w:rsid w:val="00252D68"/>
    <w:rsid w:val="00252E63"/>
    <w:rsid w:val="00253683"/>
    <w:rsid w:val="0025377E"/>
    <w:rsid w:val="0025400C"/>
    <w:rsid w:val="00254EBB"/>
    <w:rsid w:val="00254FCC"/>
    <w:rsid w:val="00255DFF"/>
    <w:rsid w:val="002562A5"/>
    <w:rsid w:val="00256606"/>
    <w:rsid w:val="0025707F"/>
    <w:rsid w:val="00260100"/>
    <w:rsid w:val="002602A5"/>
    <w:rsid w:val="002606C9"/>
    <w:rsid w:val="0026131E"/>
    <w:rsid w:val="00263A1E"/>
    <w:rsid w:val="002645AE"/>
    <w:rsid w:val="00264666"/>
    <w:rsid w:val="002647DE"/>
    <w:rsid w:val="00265607"/>
    <w:rsid w:val="00265755"/>
    <w:rsid w:val="00265BA9"/>
    <w:rsid w:val="00265EF8"/>
    <w:rsid w:val="00270632"/>
    <w:rsid w:val="00270AB2"/>
    <w:rsid w:val="00271864"/>
    <w:rsid w:val="00271D37"/>
    <w:rsid w:val="00271E1A"/>
    <w:rsid w:val="00273241"/>
    <w:rsid w:val="002736AD"/>
    <w:rsid w:val="002738EC"/>
    <w:rsid w:val="00274FB8"/>
    <w:rsid w:val="002751DF"/>
    <w:rsid w:val="00275F07"/>
    <w:rsid w:val="00277573"/>
    <w:rsid w:val="00277584"/>
    <w:rsid w:val="00277A02"/>
    <w:rsid w:val="00280BF0"/>
    <w:rsid w:val="0028100F"/>
    <w:rsid w:val="0028147C"/>
    <w:rsid w:val="00282916"/>
    <w:rsid w:val="00282AF9"/>
    <w:rsid w:val="00282F8F"/>
    <w:rsid w:val="00284F1A"/>
    <w:rsid w:val="002858B2"/>
    <w:rsid w:val="00285EE9"/>
    <w:rsid w:val="00286BDA"/>
    <w:rsid w:val="0028708A"/>
    <w:rsid w:val="00287A6C"/>
    <w:rsid w:val="00291900"/>
    <w:rsid w:val="0029336A"/>
    <w:rsid w:val="00293C90"/>
    <w:rsid w:val="00294456"/>
    <w:rsid w:val="002956AB"/>
    <w:rsid w:val="002956B6"/>
    <w:rsid w:val="00295E80"/>
    <w:rsid w:val="0029642C"/>
    <w:rsid w:val="00296752"/>
    <w:rsid w:val="002977BD"/>
    <w:rsid w:val="00297ED8"/>
    <w:rsid w:val="002A0BDE"/>
    <w:rsid w:val="002A1DC6"/>
    <w:rsid w:val="002A1DD4"/>
    <w:rsid w:val="002A2739"/>
    <w:rsid w:val="002A2930"/>
    <w:rsid w:val="002A2AA5"/>
    <w:rsid w:val="002A45A8"/>
    <w:rsid w:val="002A45F5"/>
    <w:rsid w:val="002A49C6"/>
    <w:rsid w:val="002A4B19"/>
    <w:rsid w:val="002A4D91"/>
    <w:rsid w:val="002A607E"/>
    <w:rsid w:val="002B1FB3"/>
    <w:rsid w:val="002B2A44"/>
    <w:rsid w:val="002B34EE"/>
    <w:rsid w:val="002B55D8"/>
    <w:rsid w:val="002B57D6"/>
    <w:rsid w:val="002B65F0"/>
    <w:rsid w:val="002B7342"/>
    <w:rsid w:val="002C01C4"/>
    <w:rsid w:val="002C098C"/>
    <w:rsid w:val="002C0DCD"/>
    <w:rsid w:val="002C11FD"/>
    <w:rsid w:val="002C2699"/>
    <w:rsid w:val="002C3D56"/>
    <w:rsid w:val="002C5A68"/>
    <w:rsid w:val="002C5BFD"/>
    <w:rsid w:val="002C686C"/>
    <w:rsid w:val="002D0400"/>
    <w:rsid w:val="002D1585"/>
    <w:rsid w:val="002D168D"/>
    <w:rsid w:val="002D54EF"/>
    <w:rsid w:val="002D6B82"/>
    <w:rsid w:val="002D6C30"/>
    <w:rsid w:val="002E0446"/>
    <w:rsid w:val="002E2347"/>
    <w:rsid w:val="002E59B0"/>
    <w:rsid w:val="002E5C70"/>
    <w:rsid w:val="002F06BB"/>
    <w:rsid w:val="002F17D4"/>
    <w:rsid w:val="002F225B"/>
    <w:rsid w:val="002F39D8"/>
    <w:rsid w:val="002F57D4"/>
    <w:rsid w:val="002F5B43"/>
    <w:rsid w:val="002F5E64"/>
    <w:rsid w:val="002F61C1"/>
    <w:rsid w:val="002F695A"/>
    <w:rsid w:val="002F6AED"/>
    <w:rsid w:val="002F70B3"/>
    <w:rsid w:val="0030003E"/>
    <w:rsid w:val="0030114B"/>
    <w:rsid w:val="00301396"/>
    <w:rsid w:val="00301D04"/>
    <w:rsid w:val="00302075"/>
    <w:rsid w:val="003029F8"/>
    <w:rsid w:val="0030310F"/>
    <w:rsid w:val="0030375A"/>
    <w:rsid w:val="003037D6"/>
    <w:rsid w:val="0030441C"/>
    <w:rsid w:val="0030533E"/>
    <w:rsid w:val="00307B7E"/>
    <w:rsid w:val="003100BB"/>
    <w:rsid w:val="00314ADD"/>
    <w:rsid w:val="00321281"/>
    <w:rsid w:val="0032324F"/>
    <w:rsid w:val="003239EE"/>
    <w:rsid w:val="00324718"/>
    <w:rsid w:val="00324C29"/>
    <w:rsid w:val="00324D5A"/>
    <w:rsid w:val="003255BC"/>
    <w:rsid w:val="00325A76"/>
    <w:rsid w:val="00327398"/>
    <w:rsid w:val="0032749B"/>
    <w:rsid w:val="003275E6"/>
    <w:rsid w:val="003277A1"/>
    <w:rsid w:val="00327F27"/>
    <w:rsid w:val="00330AE0"/>
    <w:rsid w:val="00331FA7"/>
    <w:rsid w:val="003320E2"/>
    <w:rsid w:val="003320E6"/>
    <w:rsid w:val="00332492"/>
    <w:rsid w:val="00333BDD"/>
    <w:rsid w:val="0033418E"/>
    <w:rsid w:val="003351CD"/>
    <w:rsid w:val="00336CD1"/>
    <w:rsid w:val="00337840"/>
    <w:rsid w:val="00340337"/>
    <w:rsid w:val="00340878"/>
    <w:rsid w:val="00341811"/>
    <w:rsid w:val="00342394"/>
    <w:rsid w:val="003426B9"/>
    <w:rsid w:val="00343760"/>
    <w:rsid w:val="00343E35"/>
    <w:rsid w:val="00343FEF"/>
    <w:rsid w:val="00344C70"/>
    <w:rsid w:val="003452FF"/>
    <w:rsid w:val="00345996"/>
    <w:rsid w:val="00347170"/>
    <w:rsid w:val="00347355"/>
    <w:rsid w:val="00350394"/>
    <w:rsid w:val="00350E58"/>
    <w:rsid w:val="00351120"/>
    <w:rsid w:val="003512F0"/>
    <w:rsid w:val="00351404"/>
    <w:rsid w:val="0035171C"/>
    <w:rsid w:val="00351A98"/>
    <w:rsid w:val="00353079"/>
    <w:rsid w:val="0035390A"/>
    <w:rsid w:val="00355B3C"/>
    <w:rsid w:val="00355CE7"/>
    <w:rsid w:val="003560E1"/>
    <w:rsid w:val="00356D53"/>
    <w:rsid w:val="003575E9"/>
    <w:rsid w:val="0035D6D6"/>
    <w:rsid w:val="00362F64"/>
    <w:rsid w:val="00363F5A"/>
    <w:rsid w:val="003656B7"/>
    <w:rsid w:val="003660A8"/>
    <w:rsid w:val="00366A2D"/>
    <w:rsid w:val="00367691"/>
    <w:rsid w:val="0037008D"/>
    <w:rsid w:val="00372917"/>
    <w:rsid w:val="0037538A"/>
    <w:rsid w:val="00375982"/>
    <w:rsid w:val="00376104"/>
    <w:rsid w:val="0037677A"/>
    <w:rsid w:val="00376986"/>
    <w:rsid w:val="00377965"/>
    <w:rsid w:val="00377EB8"/>
    <w:rsid w:val="00380ECB"/>
    <w:rsid w:val="00382ACE"/>
    <w:rsid w:val="00382E89"/>
    <w:rsid w:val="003834D6"/>
    <w:rsid w:val="003837C0"/>
    <w:rsid w:val="00383DD0"/>
    <w:rsid w:val="00384494"/>
    <w:rsid w:val="00384B7C"/>
    <w:rsid w:val="00385869"/>
    <w:rsid w:val="00386B6D"/>
    <w:rsid w:val="0038700A"/>
    <w:rsid w:val="00387408"/>
    <w:rsid w:val="00387D47"/>
    <w:rsid w:val="00387D7E"/>
    <w:rsid w:val="00390A75"/>
    <w:rsid w:val="00390B3D"/>
    <w:rsid w:val="00391854"/>
    <w:rsid w:val="00391982"/>
    <w:rsid w:val="0039205E"/>
    <w:rsid w:val="00392307"/>
    <w:rsid w:val="00393BBE"/>
    <w:rsid w:val="00394CEB"/>
    <w:rsid w:val="0039534C"/>
    <w:rsid w:val="0039589F"/>
    <w:rsid w:val="0039646C"/>
    <w:rsid w:val="00396906"/>
    <w:rsid w:val="00397771"/>
    <w:rsid w:val="00397F62"/>
    <w:rsid w:val="003A0274"/>
    <w:rsid w:val="003A09D5"/>
    <w:rsid w:val="003A0A87"/>
    <w:rsid w:val="003A1685"/>
    <w:rsid w:val="003A2F2D"/>
    <w:rsid w:val="003A50E0"/>
    <w:rsid w:val="003A7D22"/>
    <w:rsid w:val="003B13FC"/>
    <w:rsid w:val="003B1577"/>
    <w:rsid w:val="003B1F90"/>
    <w:rsid w:val="003B2086"/>
    <w:rsid w:val="003B4EE3"/>
    <w:rsid w:val="003B50FE"/>
    <w:rsid w:val="003B5B84"/>
    <w:rsid w:val="003B72A4"/>
    <w:rsid w:val="003B7859"/>
    <w:rsid w:val="003B7ACF"/>
    <w:rsid w:val="003B7FF3"/>
    <w:rsid w:val="003C2267"/>
    <w:rsid w:val="003C4896"/>
    <w:rsid w:val="003C52C1"/>
    <w:rsid w:val="003C71FB"/>
    <w:rsid w:val="003C7684"/>
    <w:rsid w:val="003C7873"/>
    <w:rsid w:val="003D1D09"/>
    <w:rsid w:val="003D3842"/>
    <w:rsid w:val="003D448E"/>
    <w:rsid w:val="003D49C7"/>
    <w:rsid w:val="003D5FC6"/>
    <w:rsid w:val="003D6518"/>
    <w:rsid w:val="003D6E23"/>
    <w:rsid w:val="003D7FA0"/>
    <w:rsid w:val="003E0482"/>
    <w:rsid w:val="003E05BC"/>
    <w:rsid w:val="003E0A83"/>
    <w:rsid w:val="003E15A6"/>
    <w:rsid w:val="003E1676"/>
    <w:rsid w:val="003E1D08"/>
    <w:rsid w:val="003E3156"/>
    <w:rsid w:val="003E337A"/>
    <w:rsid w:val="003E40B5"/>
    <w:rsid w:val="003E5AE6"/>
    <w:rsid w:val="003E6546"/>
    <w:rsid w:val="003E66D9"/>
    <w:rsid w:val="003E66DF"/>
    <w:rsid w:val="003F0938"/>
    <w:rsid w:val="003F1377"/>
    <w:rsid w:val="003F2101"/>
    <w:rsid w:val="003F425A"/>
    <w:rsid w:val="003F425E"/>
    <w:rsid w:val="003F457A"/>
    <w:rsid w:val="003F6312"/>
    <w:rsid w:val="003F6B40"/>
    <w:rsid w:val="00400AE9"/>
    <w:rsid w:val="0040110E"/>
    <w:rsid w:val="0040181B"/>
    <w:rsid w:val="00401C9C"/>
    <w:rsid w:val="004022C3"/>
    <w:rsid w:val="004028D5"/>
    <w:rsid w:val="00403686"/>
    <w:rsid w:val="00403C1A"/>
    <w:rsid w:val="0040431A"/>
    <w:rsid w:val="00407643"/>
    <w:rsid w:val="004078C9"/>
    <w:rsid w:val="00411236"/>
    <w:rsid w:val="00411AF6"/>
    <w:rsid w:val="0041260E"/>
    <w:rsid w:val="00412653"/>
    <w:rsid w:val="004139A4"/>
    <w:rsid w:val="00413DB3"/>
    <w:rsid w:val="00415266"/>
    <w:rsid w:val="0041529B"/>
    <w:rsid w:val="00415913"/>
    <w:rsid w:val="00415E17"/>
    <w:rsid w:val="0041612F"/>
    <w:rsid w:val="00420D8C"/>
    <w:rsid w:val="0042124D"/>
    <w:rsid w:val="00421259"/>
    <w:rsid w:val="00421B1B"/>
    <w:rsid w:val="00423027"/>
    <w:rsid w:val="004230B4"/>
    <w:rsid w:val="004230FB"/>
    <w:rsid w:val="00423364"/>
    <w:rsid w:val="004248BA"/>
    <w:rsid w:val="00425455"/>
    <w:rsid w:val="00425A6D"/>
    <w:rsid w:val="00425E31"/>
    <w:rsid w:val="004269AD"/>
    <w:rsid w:val="00426CE2"/>
    <w:rsid w:val="0042753A"/>
    <w:rsid w:val="0043104B"/>
    <w:rsid w:val="004318EE"/>
    <w:rsid w:val="004320F3"/>
    <w:rsid w:val="00432AD2"/>
    <w:rsid w:val="0043304F"/>
    <w:rsid w:val="00433C07"/>
    <w:rsid w:val="00434221"/>
    <w:rsid w:val="00434957"/>
    <w:rsid w:val="00434AF8"/>
    <w:rsid w:val="004355CD"/>
    <w:rsid w:val="00435952"/>
    <w:rsid w:val="00436C60"/>
    <w:rsid w:val="004371A1"/>
    <w:rsid w:val="00440494"/>
    <w:rsid w:val="00443240"/>
    <w:rsid w:val="00443306"/>
    <w:rsid w:val="00443C29"/>
    <w:rsid w:val="004440E8"/>
    <w:rsid w:val="00447B5B"/>
    <w:rsid w:val="00447E34"/>
    <w:rsid w:val="00451138"/>
    <w:rsid w:val="0045238A"/>
    <w:rsid w:val="00452391"/>
    <w:rsid w:val="0045252B"/>
    <w:rsid w:val="004527E4"/>
    <w:rsid w:val="00454601"/>
    <w:rsid w:val="00454934"/>
    <w:rsid w:val="00454F0F"/>
    <w:rsid w:val="00455242"/>
    <w:rsid w:val="00455CB2"/>
    <w:rsid w:val="00455D7C"/>
    <w:rsid w:val="00456A9B"/>
    <w:rsid w:val="00456CF7"/>
    <w:rsid w:val="00457362"/>
    <w:rsid w:val="0045746E"/>
    <w:rsid w:val="0046054B"/>
    <w:rsid w:val="00463415"/>
    <w:rsid w:val="004634AC"/>
    <w:rsid w:val="00464262"/>
    <w:rsid w:val="00466E71"/>
    <w:rsid w:val="00466F16"/>
    <w:rsid w:val="00467A19"/>
    <w:rsid w:val="00467B8F"/>
    <w:rsid w:val="00467D90"/>
    <w:rsid w:val="00467EC7"/>
    <w:rsid w:val="00470689"/>
    <w:rsid w:val="00470993"/>
    <w:rsid w:val="00470C41"/>
    <w:rsid w:val="004720BE"/>
    <w:rsid w:val="00473022"/>
    <w:rsid w:val="00474373"/>
    <w:rsid w:val="004743AA"/>
    <w:rsid w:val="00474861"/>
    <w:rsid w:val="0047494B"/>
    <w:rsid w:val="00474AE0"/>
    <w:rsid w:val="00475D33"/>
    <w:rsid w:val="004765F3"/>
    <w:rsid w:val="004821C7"/>
    <w:rsid w:val="00482BCF"/>
    <w:rsid w:val="00484866"/>
    <w:rsid w:val="00484C3B"/>
    <w:rsid w:val="0048585E"/>
    <w:rsid w:val="00485CCF"/>
    <w:rsid w:val="00485D27"/>
    <w:rsid w:val="00485EAE"/>
    <w:rsid w:val="00486750"/>
    <w:rsid w:val="00487C05"/>
    <w:rsid w:val="00490931"/>
    <w:rsid w:val="00492E7B"/>
    <w:rsid w:val="004964DD"/>
    <w:rsid w:val="00497A10"/>
    <w:rsid w:val="004A05D9"/>
    <w:rsid w:val="004A26E1"/>
    <w:rsid w:val="004A37EF"/>
    <w:rsid w:val="004A471A"/>
    <w:rsid w:val="004A4C2C"/>
    <w:rsid w:val="004A52B9"/>
    <w:rsid w:val="004A68FA"/>
    <w:rsid w:val="004A6EC3"/>
    <w:rsid w:val="004A7CED"/>
    <w:rsid w:val="004B1135"/>
    <w:rsid w:val="004B20D0"/>
    <w:rsid w:val="004B2337"/>
    <w:rsid w:val="004B25E5"/>
    <w:rsid w:val="004B2968"/>
    <w:rsid w:val="004B325E"/>
    <w:rsid w:val="004B49D1"/>
    <w:rsid w:val="004B4FD4"/>
    <w:rsid w:val="004B5552"/>
    <w:rsid w:val="004B5B8A"/>
    <w:rsid w:val="004B5EF5"/>
    <w:rsid w:val="004B60AA"/>
    <w:rsid w:val="004B67BE"/>
    <w:rsid w:val="004C132C"/>
    <w:rsid w:val="004C2D0E"/>
    <w:rsid w:val="004C3800"/>
    <w:rsid w:val="004C4FA4"/>
    <w:rsid w:val="004C5FA9"/>
    <w:rsid w:val="004C6D77"/>
    <w:rsid w:val="004C7F3D"/>
    <w:rsid w:val="004D007A"/>
    <w:rsid w:val="004D0339"/>
    <w:rsid w:val="004D04DD"/>
    <w:rsid w:val="004D061C"/>
    <w:rsid w:val="004D4749"/>
    <w:rsid w:val="004D5587"/>
    <w:rsid w:val="004D60BB"/>
    <w:rsid w:val="004D660D"/>
    <w:rsid w:val="004D6771"/>
    <w:rsid w:val="004E0D1A"/>
    <w:rsid w:val="004E4736"/>
    <w:rsid w:val="004E4FD6"/>
    <w:rsid w:val="004E5668"/>
    <w:rsid w:val="004E6223"/>
    <w:rsid w:val="004E667C"/>
    <w:rsid w:val="004F05BA"/>
    <w:rsid w:val="004F11A5"/>
    <w:rsid w:val="004F1A65"/>
    <w:rsid w:val="004F1D02"/>
    <w:rsid w:val="004F4A88"/>
    <w:rsid w:val="004F61E4"/>
    <w:rsid w:val="004F6D86"/>
    <w:rsid w:val="004F6F97"/>
    <w:rsid w:val="004F7D9A"/>
    <w:rsid w:val="0050037A"/>
    <w:rsid w:val="00501FE1"/>
    <w:rsid w:val="00502CE5"/>
    <w:rsid w:val="00503281"/>
    <w:rsid w:val="005036DD"/>
    <w:rsid w:val="00504869"/>
    <w:rsid w:val="00505678"/>
    <w:rsid w:val="00505883"/>
    <w:rsid w:val="00506081"/>
    <w:rsid w:val="00506877"/>
    <w:rsid w:val="00510BC8"/>
    <w:rsid w:val="00511FFD"/>
    <w:rsid w:val="005134A4"/>
    <w:rsid w:val="00513A05"/>
    <w:rsid w:val="0051467D"/>
    <w:rsid w:val="00515525"/>
    <w:rsid w:val="00515D06"/>
    <w:rsid w:val="005161F7"/>
    <w:rsid w:val="00517DA5"/>
    <w:rsid w:val="00520E4F"/>
    <w:rsid w:val="005223A4"/>
    <w:rsid w:val="0052353E"/>
    <w:rsid w:val="00523994"/>
    <w:rsid w:val="00523E36"/>
    <w:rsid w:val="00524B45"/>
    <w:rsid w:val="0052563B"/>
    <w:rsid w:val="005256C3"/>
    <w:rsid w:val="00525EDD"/>
    <w:rsid w:val="005279F8"/>
    <w:rsid w:val="00530791"/>
    <w:rsid w:val="00532C6B"/>
    <w:rsid w:val="005339CF"/>
    <w:rsid w:val="00533B33"/>
    <w:rsid w:val="00533CD3"/>
    <w:rsid w:val="0053445B"/>
    <w:rsid w:val="00534CE4"/>
    <w:rsid w:val="00537F27"/>
    <w:rsid w:val="0054355A"/>
    <w:rsid w:val="00543785"/>
    <w:rsid w:val="00543BC5"/>
    <w:rsid w:val="00544DA0"/>
    <w:rsid w:val="00545046"/>
    <w:rsid w:val="00545297"/>
    <w:rsid w:val="00550751"/>
    <w:rsid w:val="00550AC6"/>
    <w:rsid w:val="005513FB"/>
    <w:rsid w:val="0055143F"/>
    <w:rsid w:val="0055186F"/>
    <w:rsid w:val="00551B23"/>
    <w:rsid w:val="00551FEF"/>
    <w:rsid w:val="005526E1"/>
    <w:rsid w:val="00553105"/>
    <w:rsid w:val="00553459"/>
    <w:rsid w:val="00553E28"/>
    <w:rsid w:val="005564A5"/>
    <w:rsid w:val="00556C96"/>
    <w:rsid w:val="00557A4B"/>
    <w:rsid w:val="0056030E"/>
    <w:rsid w:val="005605DD"/>
    <w:rsid w:val="0056225B"/>
    <w:rsid w:val="00562EF6"/>
    <w:rsid w:val="005636FE"/>
    <w:rsid w:val="00564CEC"/>
    <w:rsid w:val="00566061"/>
    <w:rsid w:val="005676E0"/>
    <w:rsid w:val="00570F3F"/>
    <w:rsid w:val="005717FA"/>
    <w:rsid w:val="0057389A"/>
    <w:rsid w:val="00573940"/>
    <w:rsid w:val="005746A5"/>
    <w:rsid w:val="005756EC"/>
    <w:rsid w:val="00582DD6"/>
    <w:rsid w:val="00584440"/>
    <w:rsid w:val="00585978"/>
    <w:rsid w:val="00585F79"/>
    <w:rsid w:val="00587F6A"/>
    <w:rsid w:val="005900DC"/>
    <w:rsid w:val="00592228"/>
    <w:rsid w:val="0059291D"/>
    <w:rsid w:val="00592956"/>
    <w:rsid w:val="00593FE9"/>
    <w:rsid w:val="005971BD"/>
    <w:rsid w:val="00597414"/>
    <w:rsid w:val="00597855"/>
    <w:rsid w:val="005A00E9"/>
    <w:rsid w:val="005A01B0"/>
    <w:rsid w:val="005A052D"/>
    <w:rsid w:val="005A06F7"/>
    <w:rsid w:val="005A0E15"/>
    <w:rsid w:val="005A17A9"/>
    <w:rsid w:val="005A223C"/>
    <w:rsid w:val="005A29AE"/>
    <w:rsid w:val="005A2AC6"/>
    <w:rsid w:val="005A3270"/>
    <w:rsid w:val="005A50B8"/>
    <w:rsid w:val="005A5D22"/>
    <w:rsid w:val="005A5D4F"/>
    <w:rsid w:val="005A7107"/>
    <w:rsid w:val="005A7D18"/>
    <w:rsid w:val="005B0148"/>
    <w:rsid w:val="005B0F9C"/>
    <w:rsid w:val="005B1325"/>
    <w:rsid w:val="005B16EB"/>
    <w:rsid w:val="005B177F"/>
    <w:rsid w:val="005B30B6"/>
    <w:rsid w:val="005B3A66"/>
    <w:rsid w:val="005B3B04"/>
    <w:rsid w:val="005B3F9E"/>
    <w:rsid w:val="005B4A16"/>
    <w:rsid w:val="005B59F6"/>
    <w:rsid w:val="005B5A53"/>
    <w:rsid w:val="005B5AF6"/>
    <w:rsid w:val="005B7453"/>
    <w:rsid w:val="005B750D"/>
    <w:rsid w:val="005C045B"/>
    <w:rsid w:val="005C1054"/>
    <w:rsid w:val="005C10F3"/>
    <w:rsid w:val="005C581D"/>
    <w:rsid w:val="005C711C"/>
    <w:rsid w:val="005C7123"/>
    <w:rsid w:val="005C73B4"/>
    <w:rsid w:val="005D063A"/>
    <w:rsid w:val="005D2B35"/>
    <w:rsid w:val="005D2CC2"/>
    <w:rsid w:val="005D4B67"/>
    <w:rsid w:val="005D4EBF"/>
    <w:rsid w:val="005D624A"/>
    <w:rsid w:val="005D6F6B"/>
    <w:rsid w:val="005E1672"/>
    <w:rsid w:val="005E16E6"/>
    <w:rsid w:val="005E1E85"/>
    <w:rsid w:val="005E1F6B"/>
    <w:rsid w:val="005E244A"/>
    <w:rsid w:val="005E2FE3"/>
    <w:rsid w:val="005E44DD"/>
    <w:rsid w:val="005E5E4C"/>
    <w:rsid w:val="005F01DE"/>
    <w:rsid w:val="005F0A56"/>
    <w:rsid w:val="005F0E76"/>
    <w:rsid w:val="005F1315"/>
    <w:rsid w:val="005F1D56"/>
    <w:rsid w:val="005F2A01"/>
    <w:rsid w:val="005F2ABE"/>
    <w:rsid w:val="005F2B33"/>
    <w:rsid w:val="005F36D0"/>
    <w:rsid w:val="005F37DB"/>
    <w:rsid w:val="005F4191"/>
    <w:rsid w:val="005F446E"/>
    <w:rsid w:val="005F505C"/>
    <w:rsid w:val="006019AB"/>
    <w:rsid w:val="006022F6"/>
    <w:rsid w:val="00602B1B"/>
    <w:rsid w:val="006039B3"/>
    <w:rsid w:val="00603DB5"/>
    <w:rsid w:val="00604113"/>
    <w:rsid w:val="00606024"/>
    <w:rsid w:val="006117B6"/>
    <w:rsid w:val="00611828"/>
    <w:rsid w:val="006119E2"/>
    <w:rsid w:val="00612E3C"/>
    <w:rsid w:val="00612F68"/>
    <w:rsid w:val="00613203"/>
    <w:rsid w:val="00613305"/>
    <w:rsid w:val="00614AE0"/>
    <w:rsid w:val="00614F02"/>
    <w:rsid w:val="00616A55"/>
    <w:rsid w:val="00617894"/>
    <w:rsid w:val="00617A85"/>
    <w:rsid w:val="00620109"/>
    <w:rsid w:val="00620E7A"/>
    <w:rsid w:val="00623833"/>
    <w:rsid w:val="00624A16"/>
    <w:rsid w:val="00624C24"/>
    <w:rsid w:val="006267B0"/>
    <w:rsid w:val="0062696A"/>
    <w:rsid w:val="00627648"/>
    <w:rsid w:val="006277FD"/>
    <w:rsid w:val="00627C0B"/>
    <w:rsid w:val="00631F76"/>
    <w:rsid w:val="00632412"/>
    <w:rsid w:val="00632503"/>
    <w:rsid w:val="0063300E"/>
    <w:rsid w:val="006336C0"/>
    <w:rsid w:val="00635541"/>
    <w:rsid w:val="006355A6"/>
    <w:rsid w:val="00635992"/>
    <w:rsid w:val="00636113"/>
    <w:rsid w:val="006403E8"/>
    <w:rsid w:val="00640F2C"/>
    <w:rsid w:val="0064177F"/>
    <w:rsid w:val="0064246E"/>
    <w:rsid w:val="0064260B"/>
    <w:rsid w:val="00645338"/>
    <w:rsid w:val="00646985"/>
    <w:rsid w:val="00646A94"/>
    <w:rsid w:val="00647020"/>
    <w:rsid w:val="006510FB"/>
    <w:rsid w:val="00651B71"/>
    <w:rsid w:val="00651C2E"/>
    <w:rsid w:val="00653029"/>
    <w:rsid w:val="0065334B"/>
    <w:rsid w:val="006537DF"/>
    <w:rsid w:val="00654E8C"/>
    <w:rsid w:val="00655057"/>
    <w:rsid w:val="00655D26"/>
    <w:rsid w:val="00656940"/>
    <w:rsid w:val="006572C0"/>
    <w:rsid w:val="00660752"/>
    <w:rsid w:val="00661A4B"/>
    <w:rsid w:val="00662C61"/>
    <w:rsid w:val="006648ED"/>
    <w:rsid w:val="00664CCC"/>
    <w:rsid w:val="00665609"/>
    <w:rsid w:val="006673D1"/>
    <w:rsid w:val="00667A0F"/>
    <w:rsid w:val="00670284"/>
    <w:rsid w:val="00670D21"/>
    <w:rsid w:val="006732D4"/>
    <w:rsid w:val="00673DB0"/>
    <w:rsid w:val="00674181"/>
    <w:rsid w:val="00674936"/>
    <w:rsid w:val="006749F8"/>
    <w:rsid w:val="00674CEE"/>
    <w:rsid w:val="00674F19"/>
    <w:rsid w:val="00675F8E"/>
    <w:rsid w:val="006760A9"/>
    <w:rsid w:val="00680063"/>
    <w:rsid w:val="006812A0"/>
    <w:rsid w:val="00681A6A"/>
    <w:rsid w:val="0068319E"/>
    <w:rsid w:val="006835FC"/>
    <w:rsid w:val="00683F7B"/>
    <w:rsid w:val="00685FCD"/>
    <w:rsid w:val="0068621F"/>
    <w:rsid w:val="00687C0C"/>
    <w:rsid w:val="00690271"/>
    <w:rsid w:val="006911BB"/>
    <w:rsid w:val="00691875"/>
    <w:rsid w:val="00691E4C"/>
    <w:rsid w:val="00692CFA"/>
    <w:rsid w:val="0069401E"/>
    <w:rsid w:val="00694D4D"/>
    <w:rsid w:val="00695C55"/>
    <w:rsid w:val="00696C4E"/>
    <w:rsid w:val="006A0268"/>
    <w:rsid w:val="006A03CE"/>
    <w:rsid w:val="006A0C2D"/>
    <w:rsid w:val="006A2358"/>
    <w:rsid w:val="006A2CA2"/>
    <w:rsid w:val="006A37F6"/>
    <w:rsid w:val="006A4581"/>
    <w:rsid w:val="006A5221"/>
    <w:rsid w:val="006A5A07"/>
    <w:rsid w:val="006A5BB2"/>
    <w:rsid w:val="006A6C32"/>
    <w:rsid w:val="006A7062"/>
    <w:rsid w:val="006A70B4"/>
    <w:rsid w:val="006A746D"/>
    <w:rsid w:val="006A7849"/>
    <w:rsid w:val="006B0A5E"/>
    <w:rsid w:val="006B0D19"/>
    <w:rsid w:val="006B19B9"/>
    <w:rsid w:val="006B345D"/>
    <w:rsid w:val="006B42E2"/>
    <w:rsid w:val="006B452B"/>
    <w:rsid w:val="006B4E3A"/>
    <w:rsid w:val="006B700D"/>
    <w:rsid w:val="006C03BA"/>
    <w:rsid w:val="006C14C3"/>
    <w:rsid w:val="006C2EEE"/>
    <w:rsid w:val="006C3C9A"/>
    <w:rsid w:val="006C4722"/>
    <w:rsid w:val="006C4ECE"/>
    <w:rsid w:val="006C4FA9"/>
    <w:rsid w:val="006C5F9E"/>
    <w:rsid w:val="006C685A"/>
    <w:rsid w:val="006C730A"/>
    <w:rsid w:val="006D0AA1"/>
    <w:rsid w:val="006D0EC2"/>
    <w:rsid w:val="006D198E"/>
    <w:rsid w:val="006D3D11"/>
    <w:rsid w:val="006D49EC"/>
    <w:rsid w:val="006D4A2D"/>
    <w:rsid w:val="006D53B4"/>
    <w:rsid w:val="006D65B1"/>
    <w:rsid w:val="006D7F2D"/>
    <w:rsid w:val="006E018A"/>
    <w:rsid w:val="006E02E8"/>
    <w:rsid w:val="006E09F7"/>
    <w:rsid w:val="006E0B5E"/>
    <w:rsid w:val="006E2E7A"/>
    <w:rsid w:val="006E37AA"/>
    <w:rsid w:val="006E3BBF"/>
    <w:rsid w:val="006E3CEF"/>
    <w:rsid w:val="006E7702"/>
    <w:rsid w:val="006F0A86"/>
    <w:rsid w:val="006F2972"/>
    <w:rsid w:val="006F4479"/>
    <w:rsid w:val="006F4DD8"/>
    <w:rsid w:val="006F63D6"/>
    <w:rsid w:val="006F66A4"/>
    <w:rsid w:val="006F694C"/>
    <w:rsid w:val="006F781E"/>
    <w:rsid w:val="00700090"/>
    <w:rsid w:val="00701B42"/>
    <w:rsid w:val="00704E5E"/>
    <w:rsid w:val="007060DD"/>
    <w:rsid w:val="00706276"/>
    <w:rsid w:val="00706A35"/>
    <w:rsid w:val="0070763F"/>
    <w:rsid w:val="00707988"/>
    <w:rsid w:val="007104A6"/>
    <w:rsid w:val="00710CA7"/>
    <w:rsid w:val="00710ED6"/>
    <w:rsid w:val="00712D5A"/>
    <w:rsid w:val="007130AE"/>
    <w:rsid w:val="007142C1"/>
    <w:rsid w:val="0071532B"/>
    <w:rsid w:val="00716285"/>
    <w:rsid w:val="00716534"/>
    <w:rsid w:val="007168C3"/>
    <w:rsid w:val="007174BC"/>
    <w:rsid w:val="00717986"/>
    <w:rsid w:val="00717AEF"/>
    <w:rsid w:val="00720FE6"/>
    <w:rsid w:val="0072179D"/>
    <w:rsid w:val="007242B2"/>
    <w:rsid w:val="007246CD"/>
    <w:rsid w:val="00727059"/>
    <w:rsid w:val="007304CE"/>
    <w:rsid w:val="00732828"/>
    <w:rsid w:val="00733A32"/>
    <w:rsid w:val="00735B73"/>
    <w:rsid w:val="007370B0"/>
    <w:rsid w:val="00737FB2"/>
    <w:rsid w:val="00740299"/>
    <w:rsid w:val="007410BE"/>
    <w:rsid w:val="007411FF"/>
    <w:rsid w:val="0074197A"/>
    <w:rsid w:val="00742778"/>
    <w:rsid w:val="00743BAE"/>
    <w:rsid w:val="00743BC4"/>
    <w:rsid w:val="007442E1"/>
    <w:rsid w:val="00744FF4"/>
    <w:rsid w:val="0074539C"/>
    <w:rsid w:val="00750004"/>
    <w:rsid w:val="00750770"/>
    <w:rsid w:val="00750A58"/>
    <w:rsid w:val="0075144A"/>
    <w:rsid w:val="007530B7"/>
    <w:rsid w:val="00755D9C"/>
    <w:rsid w:val="007562F7"/>
    <w:rsid w:val="00760F2B"/>
    <w:rsid w:val="0076173A"/>
    <w:rsid w:val="0076198E"/>
    <w:rsid w:val="00762A6B"/>
    <w:rsid w:val="00763FB5"/>
    <w:rsid w:val="00764E29"/>
    <w:rsid w:val="00765258"/>
    <w:rsid w:val="00765961"/>
    <w:rsid w:val="00766C68"/>
    <w:rsid w:val="007673B4"/>
    <w:rsid w:val="007709CC"/>
    <w:rsid w:val="007713F9"/>
    <w:rsid w:val="0077189E"/>
    <w:rsid w:val="00773A1D"/>
    <w:rsid w:val="00773B9B"/>
    <w:rsid w:val="00773D9D"/>
    <w:rsid w:val="007744F1"/>
    <w:rsid w:val="00774A05"/>
    <w:rsid w:val="007764C9"/>
    <w:rsid w:val="00780532"/>
    <w:rsid w:val="007813E5"/>
    <w:rsid w:val="007843CD"/>
    <w:rsid w:val="0078556E"/>
    <w:rsid w:val="00785B7E"/>
    <w:rsid w:val="00791B91"/>
    <w:rsid w:val="00791BDC"/>
    <w:rsid w:val="00792137"/>
    <w:rsid w:val="00792477"/>
    <w:rsid w:val="007939E8"/>
    <w:rsid w:val="00794407"/>
    <w:rsid w:val="0079456F"/>
    <w:rsid w:val="0079532D"/>
    <w:rsid w:val="00795989"/>
    <w:rsid w:val="00797124"/>
    <w:rsid w:val="007A0BF4"/>
    <w:rsid w:val="007A2BD1"/>
    <w:rsid w:val="007A3753"/>
    <w:rsid w:val="007A4080"/>
    <w:rsid w:val="007A4163"/>
    <w:rsid w:val="007A51DA"/>
    <w:rsid w:val="007A5936"/>
    <w:rsid w:val="007A5C65"/>
    <w:rsid w:val="007A5EBC"/>
    <w:rsid w:val="007A6A26"/>
    <w:rsid w:val="007B19CF"/>
    <w:rsid w:val="007B1C09"/>
    <w:rsid w:val="007B21E6"/>
    <w:rsid w:val="007B35FD"/>
    <w:rsid w:val="007B485C"/>
    <w:rsid w:val="007B4D3F"/>
    <w:rsid w:val="007B552F"/>
    <w:rsid w:val="007B63D4"/>
    <w:rsid w:val="007C0600"/>
    <w:rsid w:val="007C0A7E"/>
    <w:rsid w:val="007C0C6F"/>
    <w:rsid w:val="007C0D5A"/>
    <w:rsid w:val="007C330F"/>
    <w:rsid w:val="007C3695"/>
    <w:rsid w:val="007C3E23"/>
    <w:rsid w:val="007C60D4"/>
    <w:rsid w:val="007C6DFD"/>
    <w:rsid w:val="007C77A3"/>
    <w:rsid w:val="007C7FDA"/>
    <w:rsid w:val="007D09A5"/>
    <w:rsid w:val="007D26FF"/>
    <w:rsid w:val="007D2811"/>
    <w:rsid w:val="007D2AAD"/>
    <w:rsid w:val="007D3517"/>
    <w:rsid w:val="007D401B"/>
    <w:rsid w:val="007D467A"/>
    <w:rsid w:val="007D4853"/>
    <w:rsid w:val="007D5A8F"/>
    <w:rsid w:val="007D5AC3"/>
    <w:rsid w:val="007D6202"/>
    <w:rsid w:val="007D631F"/>
    <w:rsid w:val="007D7370"/>
    <w:rsid w:val="007E1439"/>
    <w:rsid w:val="007E15BF"/>
    <w:rsid w:val="007E2ABD"/>
    <w:rsid w:val="007E30CC"/>
    <w:rsid w:val="007E332E"/>
    <w:rsid w:val="007E37AB"/>
    <w:rsid w:val="007E4EC0"/>
    <w:rsid w:val="007E6A7F"/>
    <w:rsid w:val="007E7E71"/>
    <w:rsid w:val="007F0711"/>
    <w:rsid w:val="007F118C"/>
    <w:rsid w:val="007F1413"/>
    <w:rsid w:val="007F353C"/>
    <w:rsid w:val="007F3645"/>
    <w:rsid w:val="007F3839"/>
    <w:rsid w:val="007F5158"/>
    <w:rsid w:val="007F5D29"/>
    <w:rsid w:val="007F6151"/>
    <w:rsid w:val="007F67BA"/>
    <w:rsid w:val="007F6F38"/>
    <w:rsid w:val="007F6F51"/>
    <w:rsid w:val="0080194D"/>
    <w:rsid w:val="0080362C"/>
    <w:rsid w:val="00804247"/>
    <w:rsid w:val="00810378"/>
    <w:rsid w:val="00810EBE"/>
    <w:rsid w:val="00811C17"/>
    <w:rsid w:val="00811E6A"/>
    <w:rsid w:val="00812D8F"/>
    <w:rsid w:val="00813ACB"/>
    <w:rsid w:val="00813E3C"/>
    <w:rsid w:val="00814117"/>
    <w:rsid w:val="008145B9"/>
    <w:rsid w:val="00815FFD"/>
    <w:rsid w:val="0081767B"/>
    <w:rsid w:val="0082076D"/>
    <w:rsid w:val="008213CE"/>
    <w:rsid w:val="008219C9"/>
    <w:rsid w:val="008274CD"/>
    <w:rsid w:val="00827B4E"/>
    <w:rsid w:val="00830B79"/>
    <w:rsid w:val="008311FE"/>
    <w:rsid w:val="00831276"/>
    <w:rsid w:val="00831712"/>
    <w:rsid w:val="00831811"/>
    <w:rsid w:val="00832C5D"/>
    <w:rsid w:val="00832DF3"/>
    <w:rsid w:val="008337A8"/>
    <w:rsid w:val="00833F49"/>
    <w:rsid w:val="008342A9"/>
    <w:rsid w:val="00835256"/>
    <w:rsid w:val="00836015"/>
    <w:rsid w:val="008411A1"/>
    <w:rsid w:val="00841749"/>
    <w:rsid w:val="00842582"/>
    <w:rsid w:val="00842D40"/>
    <w:rsid w:val="00845638"/>
    <w:rsid w:val="00845A2D"/>
    <w:rsid w:val="00846BAF"/>
    <w:rsid w:val="00846C43"/>
    <w:rsid w:val="008511E4"/>
    <w:rsid w:val="00851802"/>
    <w:rsid w:val="008526C9"/>
    <w:rsid w:val="00852BC0"/>
    <w:rsid w:val="008533E8"/>
    <w:rsid w:val="00854D10"/>
    <w:rsid w:val="0085510F"/>
    <w:rsid w:val="008551C2"/>
    <w:rsid w:val="00855946"/>
    <w:rsid w:val="00857530"/>
    <w:rsid w:val="00857FFA"/>
    <w:rsid w:val="00860F06"/>
    <w:rsid w:val="008619CB"/>
    <w:rsid w:val="0086231A"/>
    <w:rsid w:val="00862334"/>
    <w:rsid w:val="00862F44"/>
    <w:rsid w:val="008630C1"/>
    <w:rsid w:val="00864B67"/>
    <w:rsid w:val="008663B8"/>
    <w:rsid w:val="00871F26"/>
    <w:rsid w:val="00872AB4"/>
    <w:rsid w:val="00872E99"/>
    <w:rsid w:val="0087425E"/>
    <w:rsid w:val="00874407"/>
    <w:rsid w:val="00876065"/>
    <w:rsid w:val="00877136"/>
    <w:rsid w:val="008800C2"/>
    <w:rsid w:val="00880931"/>
    <w:rsid w:val="00880DF3"/>
    <w:rsid w:val="0088174C"/>
    <w:rsid w:val="00881DEE"/>
    <w:rsid w:val="00884982"/>
    <w:rsid w:val="008849C5"/>
    <w:rsid w:val="00886739"/>
    <w:rsid w:val="00886748"/>
    <w:rsid w:val="008950AA"/>
    <w:rsid w:val="00895139"/>
    <w:rsid w:val="0089515D"/>
    <w:rsid w:val="0089546A"/>
    <w:rsid w:val="008A09F5"/>
    <w:rsid w:val="008A0CD9"/>
    <w:rsid w:val="008A213B"/>
    <w:rsid w:val="008A23E6"/>
    <w:rsid w:val="008A39C3"/>
    <w:rsid w:val="008A4F38"/>
    <w:rsid w:val="008A63B9"/>
    <w:rsid w:val="008A7C72"/>
    <w:rsid w:val="008B136A"/>
    <w:rsid w:val="008B1682"/>
    <w:rsid w:val="008B1747"/>
    <w:rsid w:val="008B265D"/>
    <w:rsid w:val="008B2AAD"/>
    <w:rsid w:val="008B2E5A"/>
    <w:rsid w:val="008B543B"/>
    <w:rsid w:val="008B5E8C"/>
    <w:rsid w:val="008B6DDC"/>
    <w:rsid w:val="008B75CB"/>
    <w:rsid w:val="008B7B4D"/>
    <w:rsid w:val="008C31F1"/>
    <w:rsid w:val="008C33E7"/>
    <w:rsid w:val="008C353E"/>
    <w:rsid w:val="008C520E"/>
    <w:rsid w:val="008C69A7"/>
    <w:rsid w:val="008C6C7D"/>
    <w:rsid w:val="008C6EBF"/>
    <w:rsid w:val="008C731B"/>
    <w:rsid w:val="008C7359"/>
    <w:rsid w:val="008C73CD"/>
    <w:rsid w:val="008C76CB"/>
    <w:rsid w:val="008C7974"/>
    <w:rsid w:val="008C7C58"/>
    <w:rsid w:val="008D02E2"/>
    <w:rsid w:val="008D126B"/>
    <w:rsid w:val="008D2594"/>
    <w:rsid w:val="008D2ABE"/>
    <w:rsid w:val="008D34C6"/>
    <w:rsid w:val="008D4672"/>
    <w:rsid w:val="008D6DE0"/>
    <w:rsid w:val="008D6F3F"/>
    <w:rsid w:val="008D73B7"/>
    <w:rsid w:val="008D7FF6"/>
    <w:rsid w:val="008E19C0"/>
    <w:rsid w:val="008E1ED0"/>
    <w:rsid w:val="008E2742"/>
    <w:rsid w:val="008E3C16"/>
    <w:rsid w:val="008E4DCC"/>
    <w:rsid w:val="008E5B6B"/>
    <w:rsid w:val="008E648E"/>
    <w:rsid w:val="008F015E"/>
    <w:rsid w:val="008F0320"/>
    <w:rsid w:val="008F0A5B"/>
    <w:rsid w:val="008F190A"/>
    <w:rsid w:val="008F2B49"/>
    <w:rsid w:val="008F2D5C"/>
    <w:rsid w:val="008F40F4"/>
    <w:rsid w:val="008F484C"/>
    <w:rsid w:val="008F4E16"/>
    <w:rsid w:val="008F5F47"/>
    <w:rsid w:val="008F6775"/>
    <w:rsid w:val="008F681C"/>
    <w:rsid w:val="00900093"/>
    <w:rsid w:val="009000E0"/>
    <w:rsid w:val="00900291"/>
    <w:rsid w:val="00902195"/>
    <w:rsid w:val="00902444"/>
    <w:rsid w:val="0090327F"/>
    <w:rsid w:val="00903702"/>
    <w:rsid w:val="009044EF"/>
    <w:rsid w:val="009045EB"/>
    <w:rsid w:val="009054B2"/>
    <w:rsid w:val="00905803"/>
    <w:rsid w:val="00906231"/>
    <w:rsid w:val="0090625E"/>
    <w:rsid w:val="009063A6"/>
    <w:rsid w:val="009073E7"/>
    <w:rsid w:val="00910243"/>
    <w:rsid w:val="00911A6A"/>
    <w:rsid w:val="00911AAE"/>
    <w:rsid w:val="00911B51"/>
    <w:rsid w:val="009123B5"/>
    <w:rsid w:val="009129D8"/>
    <w:rsid w:val="00913348"/>
    <w:rsid w:val="00916AC2"/>
    <w:rsid w:val="00920C64"/>
    <w:rsid w:val="0092106D"/>
    <w:rsid w:val="00921CD4"/>
    <w:rsid w:val="009222FF"/>
    <w:rsid w:val="00926824"/>
    <w:rsid w:val="00926977"/>
    <w:rsid w:val="00926D1B"/>
    <w:rsid w:val="00926FC9"/>
    <w:rsid w:val="0092720D"/>
    <w:rsid w:val="009304C6"/>
    <w:rsid w:val="00931EC6"/>
    <w:rsid w:val="0093209F"/>
    <w:rsid w:val="0093227E"/>
    <w:rsid w:val="00932797"/>
    <w:rsid w:val="009328AC"/>
    <w:rsid w:val="00933D6F"/>
    <w:rsid w:val="00934981"/>
    <w:rsid w:val="009354FE"/>
    <w:rsid w:val="00936B81"/>
    <w:rsid w:val="00936E78"/>
    <w:rsid w:val="009371A9"/>
    <w:rsid w:val="0093795D"/>
    <w:rsid w:val="00937F3B"/>
    <w:rsid w:val="00940259"/>
    <w:rsid w:val="00940B9B"/>
    <w:rsid w:val="00942C3D"/>
    <w:rsid w:val="0094461B"/>
    <w:rsid w:val="00945B2F"/>
    <w:rsid w:val="00946B97"/>
    <w:rsid w:val="00946FE0"/>
    <w:rsid w:val="009503BE"/>
    <w:rsid w:val="009516DB"/>
    <w:rsid w:val="009525DB"/>
    <w:rsid w:val="00953459"/>
    <w:rsid w:val="009539F1"/>
    <w:rsid w:val="0095634E"/>
    <w:rsid w:val="00956940"/>
    <w:rsid w:val="00957C56"/>
    <w:rsid w:val="00957DC2"/>
    <w:rsid w:val="00961045"/>
    <w:rsid w:val="009610A9"/>
    <w:rsid w:val="009617B8"/>
    <w:rsid w:val="0096180F"/>
    <w:rsid w:val="00961CDE"/>
    <w:rsid w:val="0096261A"/>
    <w:rsid w:val="00963E56"/>
    <w:rsid w:val="009641A2"/>
    <w:rsid w:val="00964A1E"/>
    <w:rsid w:val="0096535E"/>
    <w:rsid w:val="0096627E"/>
    <w:rsid w:val="0096763F"/>
    <w:rsid w:val="00967AE2"/>
    <w:rsid w:val="00967C43"/>
    <w:rsid w:val="00970A12"/>
    <w:rsid w:val="00971102"/>
    <w:rsid w:val="00971858"/>
    <w:rsid w:val="00972D4D"/>
    <w:rsid w:val="00973C68"/>
    <w:rsid w:val="00974298"/>
    <w:rsid w:val="00974C97"/>
    <w:rsid w:val="0097516E"/>
    <w:rsid w:val="00975F00"/>
    <w:rsid w:val="00985524"/>
    <w:rsid w:val="00985DB8"/>
    <w:rsid w:val="00986373"/>
    <w:rsid w:val="009869CF"/>
    <w:rsid w:val="009876CF"/>
    <w:rsid w:val="00987989"/>
    <w:rsid w:val="00990BAF"/>
    <w:rsid w:val="009911AE"/>
    <w:rsid w:val="0099328D"/>
    <w:rsid w:val="009946E8"/>
    <w:rsid w:val="0099496C"/>
    <w:rsid w:val="00995C6C"/>
    <w:rsid w:val="00996C18"/>
    <w:rsid w:val="00996F53"/>
    <w:rsid w:val="00997810"/>
    <w:rsid w:val="0099786E"/>
    <w:rsid w:val="00997A15"/>
    <w:rsid w:val="00997C94"/>
    <w:rsid w:val="009A0254"/>
    <w:rsid w:val="009A0672"/>
    <w:rsid w:val="009A08DB"/>
    <w:rsid w:val="009A1A23"/>
    <w:rsid w:val="009A23EB"/>
    <w:rsid w:val="009A27F3"/>
    <w:rsid w:val="009A29EF"/>
    <w:rsid w:val="009A3254"/>
    <w:rsid w:val="009A3A27"/>
    <w:rsid w:val="009A3F9A"/>
    <w:rsid w:val="009A45BE"/>
    <w:rsid w:val="009A4B75"/>
    <w:rsid w:val="009A6217"/>
    <w:rsid w:val="009A67F6"/>
    <w:rsid w:val="009A6A08"/>
    <w:rsid w:val="009B165C"/>
    <w:rsid w:val="009B4C5D"/>
    <w:rsid w:val="009B4D1E"/>
    <w:rsid w:val="009B51F2"/>
    <w:rsid w:val="009B5D8B"/>
    <w:rsid w:val="009B652B"/>
    <w:rsid w:val="009B6858"/>
    <w:rsid w:val="009B6C24"/>
    <w:rsid w:val="009B7E0D"/>
    <w:rsid w:val="009C160A"/>
    <w:rsid w:val="009C1D42"/>
    <w:rsid w:val="009C2369"/>
    <w:rsid w:val="009C2540"/>
    <w:rsid w:val="009C2C11"/>
    <w:rsid w:val="009C31D8"/>
    <w:rsid w:val="009C531B"/>
    <w:rsid w:val="009C61BE"/>
    <w:rsid w:val="009C7801"/>
    <w:rsid w:val="009C7BF2"/>
    <w:rsid w:val="009D06FF"/>
    <w:rsid w:val="009D0EDC"/>
    <w:rsid w:val="009D1A41"/>
    <w:rsid w:val="009D2159"/>
    <w:rsid w:val="009D2BB2"/>
    <w:rsid w:val="009D417F"/>
    <w:rsid w:val="009D5D74"/>
    <w:rsid w:val="009D7144"/>
    <w:rsid w:val="009E0B2B"/>
    <w:rsid w:val="009E0FF3"/>
    <w:rsid w:val="009E15F7"/>
    <w:rsid w:val="009E163F"/>
    <w:rsid w:val="009E2A20"/>
    <w:rsid w:val="009E32AA"/>
    <w:rsid w:val="009E3977"/>
    <w:rsid w:val="009E4DB0"/>
    <w:rsid w:val="009E5CC0"/>
    <w:rsid w:val="009E6CFD"/>
    <w:rsid w:val="009F057E"/>
    <w:rsid w:val="009F1C1C"/>
    <w:rsid w:val="009F2E96"/>
    <w:rsid w:val="009F2EEF"/>
    <w:rsid w:val="009F5261"/>
    <w:rsid w:val="009F5B70"/>
    <w:rsid w:val="009F5E59"/>
    <w:rsid w:val="009F614D"/>
    <w:rsid w:val="00A009A5"/>
    <w:rsid w:val="00A00D80"/>
    <w:rsid w:val="00A00DBB"/>
    <w:rsid w:val="00A03743"/>
    <w:rsid w:val="00A0444C"/>
    <w:rsid w:val="00A06BA9"/>
    <w:rsid w:val="00A06BD0"/>
    <w:rsid w:val="00A07141"/>
    <w:rsid w:val="00A10141"/>
    <w:rsid w:val="00A126EA"/>
    <w:rsid w:val="00A139E4"/>
    <w:rsid w:val="00A14084"/>
    <w:rsid w:val="00A14850"/>
    <w:rsid w:val="00A14A51"/>
    <w:rsid w:val="00A15650"/>
    <w:rsid w:val="00A158D1"/>
    <w:rsid w:val="00A206AC"/>
    <w:rsid w:val="00A20A51"/>
    <w:rsid w:val="00A21E8B"/>
    <w:rsid w:val="00A22ECA"/>
    <w:rsid w:val="00A2334E"/>
    <w:rsid w:val="00A234CF"/>
    <w:rsid w:val="00A2360B"/>
    <w:rsid w:val="00A23C62"/>
    <w:rsid w:val="00A23D31"/>
    <w:rsid w:val="00A243A8"/>
    <w:rsid w:val="00A24DDF"/>
    <w:rsid w:val="00A2572E"/>
    <w:rsid w:val="00A2628B"/>
    <w:rsid w:val="00A302C2"/>
    <w:rsid w:val="00A31467"/>
    <w:rsid w:val="00A32C2B"/>
    <w:rsid w:val="00A3469C"/>
    <w:rsid w:val="00A34DA2"/>
    <w:rsid w:val="00A3575A"/>
    <w:rsid w:val="00A36121"/>
    <w:rsid w:val="00A368EB"/>
    <w:rsid w:val="00A36EC3"/>
    <w:rsid w:val="00A37778"/>
    <w:rsid w:val="00A37FA2"/>
    <w:rsid w:val="00A40C14"/>
    <w:rsid w:val="00A415D4"/>
    <w:rsid w:val="00A422E6"/>
    <w:rsid w:val="00A443CA"/>
    <w:rsid w:val="00A457E7"/>
    <w:rsid w:val="00A45BD2"/>
    <w:rsid w:val="00A460ED"/>
    <w:rsid w:val="00A47D49"/>
    <w:rsid w:val="00A51702"/>
    <w:rsid w:val="00A51AAB"/>
    <w:rsid w:val="00A523E2"/>
    <w:rsid w:val="00A54442"/>
    <w:rsid w:val="00A5481B"/>
    <w:rsid w:val="00A54FB3"/>
    <w:rsid w:val="00A55746"/>
    <w:rsid w:val="00A55B0B"/>
    <w:rsid w:val="00A55C14"/>
    <w:rsid w:val="00A56708"/>
    <w:rsid w:val="00A60AE6"/>
    <w:rsid w:val="00A60D44"/>
    <w:rsid w:val="00A61094"/>
    <w:rsid w:val="00A6161D"/>
    <w:rsid w:val="00A616A1"/>
    <w:rsid w:val="00A633CC"/>
    <w:rsid w:val="00A6593D"/>
    <w:rsid w:val="00A67B43"/>
    <w:rsid w:val="00A702EB"/>
    <w:rsid w:val="00A70A6D"/>
    <w:rsid w:val="00A70EC2"/>
    <w:rsid w:val="00A715ED"/>
    <w:rsid w:val="00A71B13"/>
    <w:rsid w:val="00A71BA2"/>
    <w:rsid w:val="00A71BE4"/>
    <w:rsid w:val="00A71CEF"/>
    <w:rsid w:val="00A71E8B"/>
    <w:rsid w:val="00A71EFE"/>
    <w:rsid w:val="00A722F5"/>
    <w:rsid w:val="00A736BB"/>
    <w:rsid w:val="00A7370E"/>
    <w:rsid w:val="00A74176"/>
    <w:rsid w:val="00A74A10"/>
    <w:rsid w:val="00A751D0"/>
    <w:rsid w:val="00A75A75"/>
    <w:rsid w:val="00A75DF1"/>
    <w:rsid w:val="00A75FB0"/>
    <w:rsid w:val="00A76282"/>
    <w:rsid w:val="00A76AAB"/>
    <w:rsid w:val="00A77BD7"/>
    <w:rsid w:val="00A77EAA"/>
    <w:rsid w:val="00A82354"/>
    <w:rsid w:val="00A8354A"/>
    <w:rsid w:val="00A83AA7"/>
    <w:rsid w:val="00A84069"/>
    <w:rsid w:val="00A87325"/>
    <w:rsid w:val="00A87D26"/>
    <w:rsid w:val="00A9027F"/>
    <w:rsid w:val="00A9050E"/>
    <w:rsid w:val="00A90FB1"/>
    <w:rsid w:val="00A9233E"/>
    <w:rsid w:val="00A93F07"/>
    <w:rsid w:val="00A94727"/>
    <w:rsid w:val="00A94C6F"/>
    <w:rsid w:val="00A95383"/>
    <w:rsid w:val="00A953BF"/>
    <w:rsid w:val="00A96676"/>
    <w:rsid w:val="00A966C7"/>
    <w:rsid w:val="00A96739"/>
    <w:rsid w:val="00A979CE"/>
    <w:rsid w:val="00A97B75"/>
    <w:rsid w:val="00AA03F5"/>
    <w:rsid w:val="00AA29DC"/>
    <w:rsid w:val="00AA5079"/>
    <w:rsid w:val="00AA5FE0"/>
    <w:rsid w:val="00AA6985"/>
    <w:rsid w:val="00AA6B2E"/>
    <w:rsid w:val="00AA712D"/>
    <w:rsid w:val="00AB0F9A"/>
    <w:rsid w:val="00AB297A"/>
    <w:rsid w:val="00AB4301"/>
    <w:rsid w:val="00AB5147"/>
    <w:rsid w:val="00AB5BB4"/>
    <w:rsid w:val="00AB5FD5"/>
    <w:rsid w:val="00AB6A8A"/>
    <w:rsid w:val="00AB7376"/>
    <w:rsid w:val="00AB78E3"/>
    <w:rsid w:val="00AC1107"/>
    <w:rsid w:val="00AC1B5D"/>
    <w:rsid w:val="00AC1B90"/>
    <w:rsid w:val="00AC41ED"/>
    <w:rsid w:val="00AC4A60"/>
    <w:rsid w:val="00AC54DB"/>
    <w:rsid w:val="00AC56DA"/>
    <w:rsid w:val="00AC75D4"/>
    <w:rsid w:val="00AD0C39"/>
    <w:rsid w:val="00AD1CDE"/>
    <w:rsid w:val="00AD1E1A"/>
    <w:rsid w:val="00AD22C1"/>
    <w:rsid w:val="00AD29B7"/>
    <w:rsid w:val="00AD3726"/>
    <w:rsid w:val="00AD3789"/>
    <w:rsid w:val="00AD3A92"/>
    <w:rsid w:val="00AD46E0"/>
    <w:rsid w:val="00AD4B35"/>
    <w:rsid w:val="00AD58D1"/>
    <w:rsid w:val="00AD69A3"/>
    <w:rsid w:val="00AE11AB"/>
    <w:rsid w:val="00AE18A8"/>
    <w:rsid w:val="00AE2336"/>
    <w:rsid w:val="00AE234B"/>
    <w:rsid w:val="00AE261C"/>
    <w:rsid w:val="00AE4771"/>
    <w:rsid w:val="00AE67FB"/>
    <w:rsid w:val="00AE6872"/>
    <w:rsid w:val="00AE7AA6"/>
    <w:rsid w:val="00AF046B"/>
    <w:rsid w:val="00AF1B40"/>
    <w:rsid w:val="00AF1DC8"/>
    <w:rsid w:val="00AF23EB"/>
    <w:rsid w:val="00AF29AF"/>
    <w:rsid w:val="00AF2DA2"/>
    <w:rsid w:val="00AF58B7"/>
    <w:rsid w:val="00AF662D"/>
    <w:rsid w:val="00B002D6"/>
    <w:rsid w:val="00B010B1"/>
    <w:rsid w:val="00B0110A"/>
    <w:rsid w:val="00B020AA"/>
    <w:rsid w:val="00B03633"/>
    <w:rsid w:val="00B03D6C"/>
    <w:rsid w:val="00B046AB"/>
    <w:rsid w:val="00B058C3"/>
    <w:rsid w:val="00B06DB5"/>
    <w:rsid w:val="00B07B5D"/>
    <w:rsid w:val="00B110DD"/>
    <w:rsid w:val="00B1176E"/>
    <w:rsid w:val="00B12875"/>
    <w:rsid w:val="00B13175"/>
    <w:rsid w:val="00B15773"/>
    <w:rsid w:val="00B159A8"/>
    <w:rsid w:val="00B15C00"/>
    <w:rsid w:val="00B17135"/>
    <w:rsid w:val="00B17A92"/>
    <w:rsid w:val="00B2033B"/>
    <w:rsid w:val="00B20C1A"/>
    <w:rsid w:val="00B211D0"/>
    <w:rsid w:val="00B222B5"/>
    <w:rsid w:val="00B223BF"/>
    <w:rsid w:val="00B22623"/>
    <w:rsid w:val="00B23844"/>
    <w:rsid w:val="00B25A8E"/>
    <w:rsid w:val="00B27899"/>
    <w:rsid w:val="00B3123A"/>
    <w:rsid w:val="00B32881"/>
    <w:rsid w:val="00B3557C"/>
    <w:rsid w:val="00B35851"/>
    <w:rsid w:val="00B37713"/>
    <w:rsid w:val="00B40D1D"/>
    <w:rsid w:val="00B41EF8"/>
    <w:rsid w:val="00B421CD"/>
    <w:rsid w:val="00B42942"/>
    <w:rsid w:val="00B44499"/>
    <w:rsid w:val="00B44937"/>
    <w:rsid w:val="00B459CF"/>
    <w:rsid w:val="00B47606"/>
    <w:rsid w:val="00B50077"/>
    <w:rsid w:val="00B50359"/>
    <w:rsid w:val="00B511D5"/>
    <w:rsid w:val="00B511EB"/>
    <w:rsid w:val="00B517D0"/>
    <w:rsid w:val="00B51B28"/>
    <w:rsid w:val="00B51BA2"/>
    <w:rsid w:val="00B51C98"/>
    <w:rsid w:val="00B5222B"/>
    <w:rsid w:val="00B527C7"/>
    <w:rsid w:val="00B5327C"/>
    <w:rsid w:val="00B534DC"/>
    <w:rsid w:val="00B55D61"/>
    <w:rsid w:val="00B57754"/>
    <w:rsid w:val="00B57BC3"/>
    <w:rsid w:val="00B60C08"/>
    <w:rsid w:val="00B614EF"/>
    <w:rsid w:val="00B63FDD"/>
    <w:rsid w:val="00B65E44"/>
    <w:rsid w:val="00B660D0"/>
    <w:rsid w:val="00B70ABD"/>
    <w:rsid w:val="00B713B3"/>
    <w:rsid w:val="00B71983"/>
    <w:rsid w:val="00B7204A"/>
    <w:rsid w:val="00B722E5"/>
    <w:rsid w:val="00B750A4"/>
    <w:rsid w:val="00B76768"/>
    <w:rsid w:val="00B767BA"/>
    <w:rsid w:val="00B773F2"/>
    <w:rsid w:val="00B8295D"/>
    <w:rsid w:val="00B836B4"/>
    <w:rsid w:val="00B83742"/>
    <w:rsid w:val="00B84280"/>
    <w:rsid w:val="00B843B8"/>
    <w:rsid w:val="00B84790"/>
    <w:rsid w:val="00B855D7"/>
    <w:rsid w:val="00B85806"/>
    <w:rsid w:val="00B8584B"/>
    <w:rsid w:val="00B867B7"/>
    <w:rsid w:val="00B903B9"/>
    <w:rsid w:val="00B903F5"/>
    <w:rsid w:val="00B9081A"/>
    <w:rsid w:val="00B912BB"/>
    <w:rsid w:val="00B9155B"/>
    <w:rsid w:val="00B91C05"/>
    <w:rsid w:val="00B92ADB"/>
    <w:rsid w:val="00B94B4D"/>
    <w:rsid w:val="00B94BFA"/>
    <w:rsid w:val="00B96269"/>
    <w:rsid w:val="00B9626D"/>
    <w:rsid w:val="00B965FB"/>
    <w:rsid w:val="00B979DC"/>
    <w:rsid w:val="00B97D18"/>
    <w:rsid w:val="00BA0FAC"/>
    <w:rsid w:val="00BA134D"/>
    <w:rsid w:val="00BA2926"/>
    <w:rsid w:val="00BA2D3B"/>
    <w:rsid w:val="00BA2DE4"/>
    <w:rsid w:val="00BA35C1"/>
    <w:rsid w:val="00BA39D3"/>
    <w:rsid w:val="00BA570C"/>
    <w:rsid w:val="00BA70B7"/>
    <w:rsid w:val="00BA7A82"/>
    <w:rsid w:val="00BB07EF"/>
    <w:rsid w:val="00BB226C"/>
    <w:rsid w:val="00BB2442"/>
    <w:rsid w:val="00BB269B"/>
    <w:rsid w:val="00BB3E20"/>
    <w:rsid w:val="00BB5478"/>
    <w:rsid w:val="00BB6E55"/>
    <w:rsid w:val="00BB7703"/>
    <w:rsid w:val="00BB7A1B"/>
    <w:rsid w:val="00BC0020"/>
    <w:rsid w:val="00BC01B7"/>
    <w:rsid w:val="00BC1271"/>
    <w:rsid w:val="00BC12ED"/>
    <w:rsid w:val="00BC194F"/>
    <w:rsid w:val="00BC287B"/>
    <w:rsid w:val="00BC301D"/>
    <w:rsid w:val="00BC3402"/>
    <w:rsid w:val="00BC49CF"/>
    <w:rsid w:val="00BC5759"/>
    <w:rsid w:val="00BC5E3E"/>
    <w:rsid w:val="00BC5F22"/>
    <w:rsid w:val="00BC781F"/>
    <w:rsid w:val="00BD0390"/>
    <w:rsid w:val="00BD290C"/>
    <w:rsid w:val="00BD3432"/>
    <w:rsid w:val="00BD3CED"/>
    <w:rsid w:val="00BD46F4"/>
    <w:rsid w:val="00BD59AA"/>
    <w:rsid w:val="00BD6B01"/>
    <w:rsid w:val="00BD7ACB"/>
    <w:rsid w:val="00BD7C2A"/>
    <w:rsid w:val="00BD7D14"/>
    <w:rsid w:val="00BD7E85"/>
    <w:rsid w:val="00BE0335"/>
    <w:rsid w:val="00BE062B"/>
    <w:rsid w:val="00BE161B"/>
    <w:rsid w:val="00BE2A62"/>
    <w:rsid w:val="00BE2CCF"/>
    <w:rsid w:val="00BE43C5"/>
    <w:rsid w:val="00BE58F5"/>
    <w:rsid w:val="00BE5D71"/>
    <w:rsid w:val="00BE6ED0"/>
    <w:rsid w:val="00BE7A7D"/>
    <w:rsid w:val="00BE7E97"/>
    <w:rsid w:val="00BF0205"/>
    <w:rsid w:val="00BF0D17"/>
    <w:rsid w:val="00BF1988"/>
    <w:rsid w:val="00BF3BCA"/>
    <w:rsid w:val="00BF456F"/>
    <w:rsid w:val="00BF505C"/>
    <w:rsid w:val="00BF5FFF"/>
    <w:rsid w:val="00BF6025"/>
    <w:rsid w:val="00BF6840"/>
    <w:rsid w:val="00BF6B3F"/>
    <w:rsid w:val="00BF6BDE"/>
    <w:rsid w:val="00BF6BE4"/>
    <w:rsid w:val="00BF72D8"/>
    <w:rsid w:val="00BF74FA"/>
    <w:rsid w:val="00BF75E4"/>
    <w:rsid w:val="00BF7AA4"/>
    <w:rsid w:val="00C00E00"/>
    <w:rsid w:val="00C00F20"/>
    <w:rsid w:val="00C01AF4"/>
    <w:rsid w:val="00C01D23"/>
    <w:rsid w:val="00C027FB"/>
    <w:rsid w:val="00C028B8"/>
    <w:rsid w:val="00C0290B"/>
    <w:rsid w:val="00C02FCD"/>
    <w:rsid w:val="00C043CF"/>
    <w:rsid w:val="00C04533"/>
    <w:rsid w:val="00C0496C"/>
    <w:rsid w:val="00C04CEE"/>
    <w:rsid w:val="00C05327"/>
    <w:rsid w:val="00C05EE9"/>
    <w:rsid w:val="00C071A2"/>
    <w:rsid w:val="00C07797"/>
    <w:rsid w:val="00C10620"/>
    <w:rsid w:val="00C10E1B"/>
    <w:rsid w:val="00C11534"/>
    <w:rsid w:val="00C1336B"/>
    <w:rsid w:val="00C14409"/>
    <w:rsid w:val="00C15822"/>
    <w:rsid w:val="00C167DD"/>
    <w:rsid w:val="00C16A5B"/>
    <w:rsid w:val="00C16A88"/>
    <w:rsid w:val="00C17031"/>
    <w:rsid w:val="00C207B0"/>
    <w:rsid w:val="00C20D1B"/>
    <w:rsid w:val="00C21358"/>
    <w:rsid w:val="00C21D3E"/>
    <w:rsid w:val="00C21FE6"/>
    <w:rsid w:val="00C237B8"/>
    <w:rsid w:val="00C256B4"/>
    <w:rsid w:val="00C26994"/>
    <w:rsid w:val="00C30740"/>
    <w:rsid w:val="00C30A34"/>
    <w:rsid w:val="00C31CE3"/>
    <w:rsid w:val="00C32682"/>
    <w:rsid w:val="00C32D7F"/>
    <w:rsid w:val="00C33C92"/>
    <w:rsid w:val="00C345AC"/>
    <w:rsid w:val="00C34D8A"/>
    <w:rsid w:val="00C35086"/>
    <w:rsid w:val="00C35282"/>
    <w:rsid w:val="00C35C90"/>
    <w:rsid w:val="00C403EA"/>
    <w:rsid w:val="00C40617"/>
    <w:rsid w:val="00C40E34"/>
    <w:rsid w:val="00C413C9"/>
    <w:rsid w:val="00C413D6"/>
    <w:rsid w:val="00C4423A"/>
    <w:rsid w:val="00C44A26"/>
    <w:rsid w:val="00C4545F"/>
    <w:rsid w:val="00C45829"/>
    <w:rsid w:val="00C4590E"/>
    <w:rsid w:val="00C46D75"/>
    <w:rsid w:val="00C478E2"/>
    <w:rsid w:val="00C47F94"/>
    <w:rsid w:val="00C50281"/>
    <w:rsid w:val="00C50906"/>
    <w:rsid w:val="00C50DB5"/>
    <w:rsid w:val="00C521BA"/>
    <w:rsid w:val="00C52A86"/>
    <w:rsid w:val="00C52DC9"/>
    <w:rsid w:val="00C53F58"/>
    <w:rsid w:val="00C5463A"/>
    <w:rsid w:val="00C551A9"/>
    <w:rsid w:val="00C55F9D"/>
    <w:rsid w:val="00C565D8"/>
    <w:rsid w:val="00C56EF2"/>
    <w:rsid w:val="00C572AE"/>
    <w:rsid w:val="00C57BE7"/>
    <w:rsid w:val="00C6009C"/>
    <w:rsid w:val="00C61A2B"/>
    <w:rsid w:val="00C62FAC"/>
    <w:rsid w:val="00C63C83"/>
    <w:rsid w:val="00C63E49"/>
    <w:rsid w:val="00C64DEC"/>
    <w:rsid w:val="00C6597F"/>
    <w:rsid w:val="00C66896"/>
    <w:rsid w:val="00C67DFF"/>
    <w:rsid w:val="00C7055E"/>
    <w:rsid w:val="00C70FF7"/>
    <w:rsid w:val="00C71659"/>
    <w:rsid w:val="00C74D73"/>
    <w:rsid w:val="00C74F04"/>
    <w:rsid w:val="00C7539E"/>
    <w:rsid w:val="00C76C56"/>
    <w:rsid w:val="00C778DF"/>
    <w:rsid w:val="00C77EE8"/>
    <w:rsid w:val="00C81984"/>
    <w:rsid w:val="00C8246B"/>
    <w:rsid w:val="00C831CE"/>
    <w:rsid w:val="00C8368B"/>
    <w:rsid w:val="00C848ED"/>
    <w:rsid w:val="00C8528E"/>
    <w:rsid w:val="00C85665"/>
    <w:rsid w:val="00C85C47"/>
    <w:rsid w:val="00C8694B"/>
    <w:rsid w:val="00C86A81"/>
    <w:rsid w:val="00C87519"/>
    <w:rsid w:val="00C87EA8"/>
    <w:rsid w:val="00C90A89"/>
    <w:rsid w:val="00C92F83"/>
    <w:rsid w:val="00C93121"/>
    <w:rsid w:val="00C934F0"/>
    <w:rsid w:val="00C936F7"/>
    <w:rsid w:val="00C93AC0"/>
    <w:rsid w:val="00C945D4"/>
    <w:rsid w:val="00C95342"/>
    <w:rsid w:val="00CA1C82"/>
    <w:rsid w:val="00CA2EEC"/>
    <w:rsid w:val="00CA43F7"/>
    <w:rsid w:val="00CA59AF"/>
    <w:rsid w:val="00CA5F4F"/>
    <w:rsid w:val="00CA7901"/>
    <w:rsid w:val="00CB2175"/>
    <w:rsid w:val="00CB26D2"/>
    <w:rsid w:val="00CB32D5"/>
    <w:rsid w:val="00CB3723"/>
    <w:rsid w:val="00CB5AD3"/>
    <w:rsid w:val="00CB62AC"/>
    <w:rsid w:val="00CB7486"/>
    <w:rsid w:val="00CB79D4"/>
    <w:rsid w:val="00CC0BA7"/>
    <w:rsid w:val="00CC0C75"/>
    <w:rsid w:val="00CC14E3"/>
    <w:rsid w:val="00CC32A8"/>
    <w:rsid w:val="00CC3982"/>
    <w:rsid w:val="00CC4CF6"/>
    <w:rsid w:val="00CC54A4"/>
    <w:rsid w:val="00CC76BB"/>
    <w:rsid w:val="00CC7FC2"/>
    <w:rsid w:val="00CD1077"/>
    <w:rsid w:val="00CD394A"/>
    <w:rsid w:val="00CD3A32"/>
    <w:rsid w:val="00CD3E4A"/>
    <w:rsid w:val="00CD42D3"/>
    <w:rsid w:val="00CD44AA"/>
    <w:rsid w:val="00CD49BC"/>
    <w:rsid w:val="00CD5323"/>
    <w:rsid w:val="00CD5384"/>
    <w:rsid w:val="00CD5972"/>
    <w:rsid w:val="00CE0005"/>
    <w:rsid w:val="00CE0261"/>
    <w:rsid w:val="00CE16CF"/>
    <w:rsid w:val="00CE1C22"/>
    <w:rsid w:val="00CE2692"/>
    <w:rsid w:val="00CE27DE"/>
    <w:rsid w:val="00CE3353"/>
    <w:rsid w:val="00CE382A"/>
    <w:rsid w:val="00CE4EF6"/>
    <w:rsid w:val="00CE53F7"/>
    <w:rsid w:val="00CE7133"/>
    <w:rsid w:val="00CE74C5"/>
    <w:rsid w:val="00CE7536"/>
    <w:rsid w:val="00CF022E"/>
    <w:rsid w:val="00CF0278"/>
    <w:rsid w:val="00CF0D0C"/>
    <w:rsid w:val="00CF283F"/>
    <w:rsid w:val="00CF38ED"/>
    <w:rsid w:val="00CF4CC8"/>
    <w:rsid w:val="00CF5876"/>
    <w:rsid w:val="00CF5A95"/>
    <w:rsid w:val="00CF65B3"/>
    <w:rsid w:val="00CF6611"/>
    <w:rsid w:val="00D0009B"/>
    <w:rsid w:val="00D00730"/>
    <w:rsid w:val="00D011AB"/>
    <w:rsid w:val="00D03FCB"/>
    <w:rsid w:val="00D04C54"/>
    <w:rsid w:val="00D054A0"/>
    <w:rsid w:val="00D057BD"/>
    <w:rsid w:val="00D066F4"/>
    <w:rsid w:val="00D067C5"/>
    <w:rsid w:val="00D0732F"/>
    <w:rsid w:val="00D0762D"/>
    <w:rsid w:val="00D0770E"/>
    <w:rsid w:val="00D07F03"/>
    <w:rsid w:val="00D1536D"/>
    <w:rsid w:val="00D15FDD"/>
    <w:rsid w:val="00D16070"/>
    <w:rsid w:val="00D163F1"/>
    <w:rsid w:val="00D16570"/>
    <w:rsid w:val="00D165A0"/>
    <w:rsid w:val="00D16AB9"/>
    <w:rsid w:val="00D206DA"/>
    <w:rsid w:val="00D21020"/>
    <w:rsid w:val="00D214F0"/>
    <w:rsid w:val="00D221D0"/>
    <w:rsid w:val="00D224DD"/>
    <w:rsid w:val="00D226ED"/>
    <w:rsid w:val="00D24184"/>
    <w:rsid w:val="00D257B7"/>
    <w:rsid w:val="00D26C2E"/>
    <w:rsid w:val="00D26D40"/>
    <w:rsid w:val="00D3056F"/>
    <w:rsid w:val="00D309D9"/>
    <w:rsid w:val="00D30D51"/>
    <w:rsid w:val="00D31931"/>
    <w:rsid w:val="00D3273E"/>
    <w:rsid w:val="00D33639"/>
    <w:rsid w:val="00D3490C"/>
    <w:rsid w:val="00D35A83"/>
    <w:rsid w:val="00D35D38"/>
    <w:rsid w:val="00D373A4"/>
    <w:rsid w:val="00D40653"/>
    <w:rsid w:val="00D40AC8"/>
    <w:rsid w:val="00D415DA"/>
    <w:rsid w:val="00D42280"/>
    <w:rsid w:val="00D426A2"/>
    <w:rsid w:val="00D427D8"/>
    <w:rsid w:val="00D428B5"/>
    <w:rsid w:val="00D42E1B"/>
    <w:rsid w:val="00D4351C"/>
    <w:rsid w:val="00D43702"/>
    <w:rsid w:val="00D4377B"/>
    <w:rsid w:val="00D43A0F"/>
    <w:rsid w:val="00D4532F"/>
    <w:rsid w:val="00D45B7A"/>
    <w:rsid w:val="00D463FF"/>
    <w:rsid w:val="00D46AEB"/>
    <w:rsid w:val="00D46DD5"/>
    <w:rsid w:val="00D507A3"/>
    <w:rsid w:val="00D512B7"/>
    <w:rsid w:val="00D5229B"/>
    <w:rsid w:val="00D5241B"/>
    <w:rsid w:val="00D52838"/>
    <w:rsid w:val="00D53B31"/>
    <w:rsid w:val="00D55392"/>
    <w:rsid w:val="00D57B53"/>
    <w:rsid w:val="00D60960"/>
    <w:rsid w:val="00D61245"/>
    <w:rsid w:val="00D61B19"/>
    <w:rsid w:val="00D622B0"/>
    <w:rsid w:val="00D634C6"/>
    <w:rsid w:val="00D657F9"/>
    <w:rsid w:val="00D663FB"/>
    <w:rsid w:val="00D66A87"/>
    <w:rsid w:val="00D66AF6"/>
    <w:rsid w:val="00D677AC"/>
    <w:rsid w:val="00D67814"/>
    <w:rsid w:val="00D678CC"/>
    <w:rsid w:val="00D67EB6"/>
    <w:rsid w:val="00D7117C"/>
    <w:rsid w:val="00D71D65"/>
    <w:rsid w:val="00D71E3D"/>
    <w:rsid w:val="00D721F8"/>
    <w:rsid w:val="00D74E33"/>
    <w:rsid w:val="00D750F1"/>
    <w:rsid w:val="00D7588D"/>
    <w:rsid w:val="00D76010"/>
    <w:rsid w:val="00D761E9"/>
    <w:rsid w:val="00D7696A"/>
    <w:rsid w:val="00D773F3"/>
    <w:rsid w:val="00D77611"/>
    <w:rsid w:val="00D80E1D"/>
    <w:rsid w:val="00D83586"/>
    <w:rsid w:val="00D83A1F"/>
    <w:rsid w:val="00D83DD8"/>
    <w:rsid w:val="00D8535D"/>
    <w:rsid w:val="00D85EA9"/>
    <w:rsid w:val="00D867FF"/>
    <w:rsid w:val="00D8721A"/>
    <w:rsid w:val="00D878AF"/>
    <w:rsid w:val="00D90464"/>
    <w:rsid w:val="00D90471"/>
    <w:rsid w:val="00D91056"/>
    <w:rsid w:val="00D923F0"/>
    <w:rsid w:val="00D92678"/>
    <w:rsid w:val="00D929DE"/>
    <w:rsid w:val="00D92C4F"/>
    <w:rsid w:val="00D938C4"/>
    <w:rsid w:val="00D9478A"/>
    <w:rsid w:val="00D94B66"/>
    <w:rsid w:val="00D950F9"/>
    <w:rsid w:val="00D95BA6"/>
    <w:rsid w:val="00D96B23"/>
    <w:rsid w:val="00D97925"/>
    <w:rsid w:val="00DA0F92"/>
    <w:rsid w:val="00DA29D0"/>
    <w:rsid w:val="00DA2A74"/>
    <w:rsid w:val="00DA3018"/>
    <w:rsid w:val="00DA31E8"/>
    <w:rsid w:val="00DA401B"/>
    <w:rsid w:val="00DA535B"/>
    <w:rsid w:val="00DA5D85"/>
    <w:rsid w:val="00DA6D3B"/>
    <w:rsid w:val="00DB0DF5"/>
    <w:rsid w:val="00DB11D8"/>
    <w:rsid w:val="00DB137F"/>
    <w:rsid w:val="00DB176B"/>
    <w:rsid w:val="00DB307C"/>
    <w:rsid w:val="00DB4A90"/>
    <w:rsid w:val="00DB4FFC"/>
    <w:rsid w:val="00DB59A3"/>
    <w:rsid w:val="00DB608E"/>
    <w:rsid w:val="00DB6A7F"/>
    <w:rsid w:val="00DB6CD7"/>
    <w:rsid w:val="00DB6F6E"/>
    <w:rsid w:val="00DC0553"/>
    <w:rsid w:val="00DC170F"/>
    <w:rsid w:val="00DC2BCF"/>
    <w:rsid w:val="00DC6EA8"/>
    <w:rsid w:val="00DC7DA0"/>
    <w:rsid w:val="00DD02DB"/>
    <w:rsid w:val="00DD0F9A"/>
    <w:rsid w:val="00DD17BD"/>
    <w:rsid w:val="00DD2360"/>
    <w:rsid w:val="00DD2724"/>
    <w:rsid w:val="00DD4645"/>
    <w:rsid w:val="00DD4C95"/>
    <w:rsid w:val="00DD678F"/>
    <w:rsid w:val="00DE02B1"/>
    <w:rsid w:val="00DE05C7"/>
    <w:rsid w:val="00DE17E2"/>
    <w:rsid w:val="00DE3E72"/>
    <w:rsid w:val="00DE3F7D"/>
    <w:rsid w:val="00DE5522"/>
    <w:rsid w:val="00DE5C0D"/>
    <w:rsid w:val="00DE65AB"/>
    <w:rsid w:val="00DE6BAB"/>
    <w:rsid w:val="00DF10D0"/>
    <w:rsid w:val="00DF1F06"/>
    <w:rsid w:val="00DF217C"/>
    <w:rsid w:val="00DF2A7D"/>
    <w:rsid w:val="00DF5425"/>
    <w:rsid w:val="00DF7CE0"/>
    <w:rsid w:val="00E00B78"/>
    <w:rsid w:val="00E02B9E"/>
    <w:rsid w:val="00E02E3A"/>
    <w:rsid w:val="00E03A2F"/>
    <w:rsid w:val="00E0420D"/>
    <w:rsid w:val="00E04D8A"/>
    <w:rsid w:val="00E056F6"/>
    <w:rsid w:val="00E05826"/>
    <w:rsid w:val="00E05C34"/>
    <w:rsid w:val="00E062FE"/>
    <w:rsid w:val="00E073F1"/>
    <w:rsid w:val="00E112F8"/>
    <w:rsid w:val="00E11D90"/>
    <w:rsid w:val="00E1205B"/>
    <w:rsid w:val="00E12559"/>
    <w:rsid w:val="00E15935"/>
    <w:rsid w:val="00E1597D"/>
    <w:rsid w:val="00E164F7"/>
    <w:rsid w:val="00E1707F"/>
    <w:rsid w:val="00E1714B"/>
    <w:rsid w:val="00E17CD7"/>
    <w:rsid w:val="00E225C1"/>
    <w:rsid w:val="00E2288E"/>
    <w:rsid w:val="00E22928"/>
    <w:rsid w:val="00E2389F"/>
    <w:rsid w:val="00E23B4E"/>
    <w:rsid w:val="00E2483E"/>
    <w:rsid w:val="00E25A53"/>
    <w:rsid w:val="00E27E03"/>
    <w:rsid w:val="00E308A2"/>
    <w:rsid w:val="00E31D3A"/>
    <w:rsid w:val="00E324B3"/>
    <w:rsid w:val="00E3321E"/>
    <w:rsid w:val="00E33A66"/>
    <w:rsid w:val="00E35043"/>
    <w:rsid w:val="00E35D84"/>
    <w:rsid w:val="00E35F8A"/>
    <w:rsid w:val="00E37ED8"/>
    <w:rsid w:val="00E4025F"/>
    <w:rsid w:val="00E412BE"/>
    <w:rsid w:val="00E41EA5"/>
    <w:rsid w:val="00E4207B"/>
    <w:rsid w:val="00E427D1"/>
    <w:rsid w:val="00E431D2"/>
    <w:rsid w:val="00E431EA"/>
    <w:rsid w:val="00E43DD8"/>
    <w:rsid w:val="00E44AD0"/>
    <w:rsid w:val="00E450D8"/>
    <w:rsid w:val="00E45DC3"/>
    <w:rsid w:val="00E46B6A"/>
    <w:rsid w:val="00E46E7D"/>
    <w:rsid w:val="00E47A41"/>
    <w:rsid w:val="00E51BB9"/>
    <w:rsid w:val="00E53888"/>
    <w:rsid w:val="00E53AD8"/>
    <w:rsid w:val="00E549EC"/>
    <w:rsid w:val="00E54B38"/>
    <w:rsid w:val="00E54DD1"/>
    <w:rsid w:val="00E5524C"/>
    <w:rsid w:val="00E558E6"/>
    <w:rsid w:val="00E55FAF"/>
    <w:rsid w:val="00E617D2"/>
    <w:rsid w:val="00E61F5E"/>
    <w:rsid w:val="00E62BBB"/>
    <w:rsid w:val="00E62BCD"/>
    <w:rsid w:val="00E63AE3"/>
    <w:rsid w:val="00E7314A"/>
    <w:rsid w:val="00E73F17"/>
    <w:rsid w:val="00E75EEC"/>
    <w:rsid w:val="00E76D16"/>
    <w:rsid w:val="00E802F8"/>
    <w:rsid w:val="00E82A4D"/>
    <w:rsid w:val="00E82CEA"/>
    <w:rsid w:val="00E82CEC"/>
    <w:rsid w:val="00E837C1"/>
    <w:rsid w:val="00E85540"/>
    <w:rsid w:val="00E85CF6"/>
    <w:rsid w:val="00E86462"/>
    <w:rsid w:val="00E870C8"/>
    <w:rsid w:val="00E87611"/>
    <w:rsid w:val="00E8791D"/>
    <w:rsid w:val="00E91FC0"/>
    <w:rsid w:val="00E92209"/>
    <w:rsid w:val="00E92A25"/>
    <w:rsid w:val="00E92D99"/>
    <w:rsid w:val="00E95359"/>
    <w:rsid w:val="00E95A2E"/>
    <w:rsid w:val="00E95D32"/>
    <w:rsid w:val="00EA0456"/>
    <w:rsid w:val="00EA07DF"/>
    <w:rsid w:val="00EA105B"/>
    <w:rsid w:val="00EA1830"/>
    <w:rsid w:val="00EA23B7"/>
    <w:rsid w:val="00EA2A5A"/>
    <w:rsid w:val="00EA48BC"/>
    <w:rsid w:val="00EA52BF"/>
    <w:rsid w:val="00EA666B"/>
    <w:rsid w:val="00EA72DD"/>
    <w:rsid w:val="00EA7478"/>
    <w:rsid w:val="00EB3350"/>
    <w:rsid w:val="00EB412C"/>
    <w:rsid w:val="00EB49C5"/>
    <w:rsid w:val="00EB4E7B"/>
    <w:rsid w:val="00EB5091"/>
    <w:rsid w:val="00EB53A4"/>
    <w:rsid w:val="00EB58BF"/>
    <w:rsid w:val="00EB5B25"/>
    <w:rsid w:val="00EB70D1"/>
    <w:rsid w:val="00EC0131"/>
    <w:rsid w:val="00EC0A7A"/>
    <w:rsid w:val="00EC0C6C"/>
    <w:rsid w:val="00EC1320"/>
    <w:rsid w:val="00EC16A4"/>
    <w:rsid w:val="00EC1BD8"/>
    <w:rsid w:val="00EC42FA"/>
    <w:rsid w:val="00EC4869"/>
    <w:rsid w:val="00EC49A3"/>
    <w:rsid w:val="00EC4DC0"/>
    <w:rsid w:val="00EC505F"/>
    <w:rsid w:val="00EC52D1"/>
    <w:rsid w:val="00EC7E9F"/>
    <w:rsid w:val="00ED0757"/>
    <w:rsid w:val="00ED0775"/>
    <w:rsid w:val="00ED106B"/>
    <w:rsid w:val="00ED2B0B"/>
    <w:rsid w:val="00ED334E"/>
    <w:rsid w:val="00ED4430"/>
    <w:rsid w:val="00ED492A"/>
    <w:rsid w:val="00ED5B47"/>
    <w:rsid w:val="00ED6290"/>
    <w:rsid w:val="00ED64EF"/>
    <w:rsid w:val="00ED68B2"/>
    <w:rsid w:val="00EE1004"/>
    <w:rsid w:val="00EE18A5"/>
    <w:rsid w:val="00EE1FEE"/>
    <w:rsid w:val="00EE226F"/>
    <w:rsid w:val="00EE58B5"/>
    <w:rsid w:val="00EE6326"/>
    <w:rsid w:val="00EE6991"/>
    <w:rsid w:val="00EE6F97"/>
    <w:rsid w:val="00EE77AC"/>
    <w:rsid w:val="00EE7C6F"/>
    <w:rsid w:val="00EE7F67"/>
    <w:rsid w:val="00EF080F"/>
    <w:rsid w:val="00EF30FA"/>
    <w:rsid w:val="00EF33CF"/>
    <w:rsid w:val="00EF3AAF"/>
    <w:rsid w:val="00EF6688"/>
    <w:rsid w:val="00EF6C5D"/>
    <w:rsid w:val="00EF70D2"/>
    <w:rsid w:val="00EF74A6"/>
    <w:rsid w:val="00EF7DE2"/>
    <w:rsid w:val="00EF7FDA"/>
    <w:rsid w:val="00F01119"/>
    <w:rsid w:val="00F01451"/>
    <w:rsid w:val="00F02BBA"/>
    <w:rsid w:val="00F032EE"/>
    <w:rsid w:val="00F034DF"/>
    <w:rsid w:val="00F03794"/>
    <w:rsid w:val="00F05224"/>
    <w:rsid w:val="00F0657E"/>
    <w:rsid w:val="00F06F00"/>
    <w:rsid w:val="00F102F8"/>
    <w:rsid w:val="00F10942"/>
    <w:rsid w:val="00F112CE"/>
    <w:rsid w:val="00F1169C"/>
    <w:rsid w:val="00F12E90"/>
    <w:rsid w:val="00F141EE"/>
    <w:rsid w:val="00F155CB"/>
    <w:rsid w:val="00F15C1A"/>
    <w:rsid w:val="00F15E34"/>
    <w:rsid w:val="00F15E76"/>
    <w:rsid w:val="00F168AB"/>
    <w:rsid w:val="00F16D65"/>
    <w:rsid w:val="00F17788"/>
    <w:rsid w:val="00F17E45"/>
    <w:rsid w:val="00F20564"/>
    <w:rsid w:val="00F20D0D"/>
    <w:rsid w:val="00F2359F"/>
    <w:rsid w:val="00F2363C"/>
    <w:rsid w:val="00F24979"/>
    <w:rsid w:val="00F24C36"/>
    <w:rsid w:val="00F24F61"/>
    <w:rsid w:val="00F25FFE"/>
    <w:rsid w:val="00F26718"/>
    <w:rsid w:val="00F2710A"/>
    <w:rsid w:val="00F272F1"/>
    <w:rsid w:val="00F27B6F"/>
    <w:rsid w:val="00F30849"/>
    <w:rsid w:val="00F3277E"/>
    <w:rsid w:val="00F32AC3"/>
    <w:rsid w:val="00F32D6F"/>
    <w:rsid w:val="00F33D5E"/>
    <w:rsid w:val="00F3464B"/>
    <w:rsid w:val="00F357E5"/>
    <w:rsid w:val="00F3604C"/>
    <w:rsid w:val="00F36B7A"/>
    <w:rsid w:val="00F4005D"/>
    <w:rsid w:val="00F405EB"/>
    <w:rsid w:val="00F40A09"/>
    <w:rsid w:val="00F40CAF"/>
    <w:rsid w:val="00F41D89"/>
    <w:rsid w:val="00F42269"/>
    <w:rsid w:val="00F427C8"/>
    <w:rsid w:val="00F42A94"/>
    <w:rsid w:val="00F441D8"/>
    <w:rsid w:val="00F4448D"/>
    <w:rsid w:val="00F448AB"/>
    <w:rsid w:val="00F44991"/>
    <w:rsid w:val="00F44C63"/>
    <w:rsid w:val="00F457D5"/>
    <w:rsid w:val="00F45FF4"/>
    <w:rsid w:val="00F46615"/>
    <w:rsid w:val="00F4672A"/>
    <w:rsid w:val="00F46B8C"/>
    <w:rsid w:val="00F476BA"/>
    <w:rsid w:val="00F50092"/>
    <w:rsid w:val="00F5190C"/>
    <w:rsid w:val="00F52440"/>
    <w:rsid w:val="00F526BA"/>
    <w:rsid w:val="00F53CAE"/>
    <w:rsid w:val="00F5403D"/>
    <w:rsid w:val="00F56A7B"/>
    <w:rsid w:val="00F57D9B"/>
    <w:rsid w:val="00F6045F"/>
    <w:rsid w:val="00F61387"/>
    <w:rsid w:val="00F613A8"/>
    <w:rsid w:val="00F61669"/>
    <w:rsid w:val="00F62971"/>
    <w:rsid w:val="00F63B1D"/>
    <w:rsid w:val="00F63BB0"/>
    <w:rsid w:val="00F65127"/>
    <w:rsid w:val="00F655EE"/>
    <w:rsid w:val="00F65A67"/>
    <w:rsid w:val="00F6637E"/>
    <w:rsid w:val="00F70389"/>
    <w:rsid w:val="00F70B19"/>
    <w:rsid w:val="00F70EA5"/>
    <w:rsid w:val="00F71117"/>
    <w:rsid w:val="00F712DB"/>
    <w:rsid w:val="00F7213A"/>
    <w:rsid w:val="00F725B8"/>
    <w:rsid w:val="00F72D8E"/>
    <w:rsid w:val="00F73417"/>
    <w:rsid w:val="00F73934"/>
    <w:rsid w:val="00F74C8D"/>
    <w:rsid w:val="00F74FDA"/>
    <w:rsid w:val="00F75E11"/>
    <w:rsid w:val="00F76099"/>
    <w:rsid w:val="00F80F62"/>
    <w:rsid w:val="00F81361"/>
    <w:rsid w:val="00F8220F"/>
    <w:rsid w:val="00F833C3"/>
    <w:rsid w:val="00F8407D"/>
    <w:rsid w:val="00F86F27"/>
    <w:rsid w:val="00F900E2"/>
    <w:rsid w:val="00F96287"/>
    <w:rsid w:val="00F96798"/>
    <w:rsid w:val="00F97297"/>
    <w:rsid w:val="00F97CC2"/>
    <w:rsid w:val="00FA0930"/>
    <w:rsid w:val="00FA10B1"/>
    <w:rsid w:val="00FA2753"/>
    <w:rsid w:val="00FA2FDC"/>
    <w:rsid w:val="00FA312A"/>
    <w:rsid w:val="00FA349C"/>
    <w:rsid w:val="00FA3FCF"/>
    <w:rsid w:val="00FA4768"/>
    <w:rsid w:val="00FA485F"/>
    <w:rsid w:val="00FA4C06"/>
    <w:rsid w:val="00FA5425"/>
    <w:rsid w:val="00FA5E0C"/>
    <w:rsid w:val="00FA6E7A"/>
    <w:rsid w:val="00FA7DCC"/>
    <w:rsid w:val="00FB15C3"/>
    <w:rsid w:val="00FB1E42"/>
    <w:rsid w:val="00FB2581"/>
    <w:rsid w:val="00FB2BF1"/>
    <w:rsid w:val="00FB498E"/>
    <w:rsid w:val="00FB4F64"/>
    <w:rsid w:val="00FB5734"/>
    <w:rsid w:val="00FB58D7"/>
    <w:rsid w:val="00FC21F7"/>
    <w:rsid w:val="00FC2F71"/>
    <w:rsid w:val="00FC3BE0"/>
    <w:rsid w:val="00FC420D"/>
    <w:rsid w:val="00FC4DC1"/>
    <w:rsid w:val="00FC50E5"/>
    <w:rsid w:val="00FC7A4B"/>
    <w:rsid w:val="00FC7C3A"/>
    <w:rsid w:val="00FD050D"/>
    <w:rsid w:val="00FD12E4"/>
    <w:rsid w:val="00FD25A4"/>
    <w:rsid w:val="00FD365F"/>
    <w:rsid w:val="00FD49D4"/>
    <w:rsid w:val="00FD4C71"/>
    <w:rsid w:val="00FD4CC3"/>
    <w:rsid w:val="00FD5725"/>
    <w:rsid w:val="00FD783F"/>
    <w:rsid w:val="00FE02E8"/>
    <w:rsid w:val="00FE0B89"/>
    <w:rsid w:val="00FE1A27"/>
    <w:rsid w:val="00FE2001"/>
    <w:rsid w:val="00FE211D"/>
    <w:rsid w:val="00FE2F06"/>
    <w:rsid w:val="00FE32DC"/>
    <w:rsid w:val="00FE3C66"/>
    <w:rsid w:val="00FE4BB8"/>
    <w:rsid w:val="00FE534B"/>
    <w:rsid w:val="00FE6C38"/>
    <w:rsid w:val="00FE6FDD"/>
    <w:rsid w:val="00FE7824"/>
    <w:rsid w:val="00FF0682"/>
    <w:rsid w:val="00FF09EF"/>
    <w:rsid w:val="00FF0F9E"/>
    <w:rsid w:val="00FF2619"/>
    <w:rsid w:val="00FF2948"/>
    <w:rsid w:val="00FF3381"/>
    <w:rsid w:val="00FF354A"/>
    <w:rsid w:val="00FF3DD8"/>
    <w:rsid w:val="00FF5B40"/>
    <w:rsid w:val="00FF5F78"/>
    <w:rsid w:val="0112612D"/>
    <w:rsid w:val="0142C12B"/>
    <w:rsid w:val="017FE61A"/>
    <w:rsid w:val="018C626B"/>
    <w:rsid w:val="01BCCC7B"/>
    <w:rsid w:val="01D00908"/>
    <w:rsid w:val="02389E7D"/>
    <w:rsid w:val="0284E3E4"/>
    <w:rsid w:val="02B4170D"/>
    <w:rsid w:val="0310CE85"/>
    <w:rsid w:val="036315E2"/>
    <w:rsid w:val="036BD969"/>
    <w:rsid w:val="045E7590"/>
    <w:rsid w:val="0462FC0B"/>
    <w:rsid w:val="047B1826"/>
    <w:rsid w:val="04FEE643"/>
    <w:rsid w:val="05409E2E"/>
    <w:rsid w:val="0572A27F"/>
    <w:rsid w:val="058ED73C"/>
    <w:rsid w:val="05E5D250"/>
    <w:rsid w:val="05FDD17D"/>
    <w:rsid w:val="063CB3BC"/>
    <w:rsid w:val="07208EAB"/>
    <w:rsid w:val="07378259"/>
    <w:rsid w:val="074CFAF0"/>
    <w:rsid w:val="076D362E"/>
    <w:rsid w:val="07A5A3F1"/>
    <w:rsid w:val="07B90305"/>
    <w:rsid w:val="07D5FF41"/>
    <w:rsid w:val="081559E4"/>
    <w:rsid w:val="0872A7DD"/>
    <w:rsid w:val="08FB7EB1"/>
    <w:rsid w:val="09728A86"/>
    <w:rsid w:val="09919B0F"/>
    <w:rsid w:val="09CC8162"/>
    <w:rsid w:val="09DDC5AC"/>
    <w:rsid w:val="09EC3A36"/>
    <w:rsid w:val="09FCBAE4"/>
    <w:rsid w:val="0A5D6BDC"/>
    <w:rsid w:val="0AA43090"/>
    <w:rsid w:val="0AA50476"/>
    <w:rsid w:val="0B5EB490"/>
    <w:rsid w:val="0BAB5074"/>
    <w:rsid w:val="0BBAED48"/>
    <w:rsid w:val="0BBE49BA"/>
    <w:rsid w:val="0BE2CD30"/>
    <w:rsid w:val="0BF9EAC6"/>
    <w:rsid w:val="0C2B4DF9"/>
    <w:rsid w:val="0C416E6F"/>
    <w:rsid w:val="0C7BE918"/>
    <w:rsid w:val="0D207D91"/>
    <w:rsid w:val="0D4EBC46"/>
    <w:rsid w:val="0D72BE2E"/>
    <w:rsid w:val="0D9E8B45"/>
    <w:rsid w:val="0DBF798D"/>
    <w:rsid w:val="0DE7C0FB"/>
    <w:rsid w:val="0DE863C5"/>
    <w:rsid w:val="0E1538D4"/>
    <w:rsid w:val="0E450792"/>
    <w:rsid w:val="0E7F5D69"/>
    <w:rsid w:val="0E99CB6A"/>
    <w:rsid w:val="0E9AEBA3"/>
    <w:rsid w:val="0EDC1B26"/>
    <w:rsid w:val="0EEA6689"/>
    <w:rsid w:val="0EF97DD7"/>
    <w:rsid w:val="0F8A0219"/>
    <w:rsid w:val="0FA9D156"/>
    <w:rsid w:val="104A4EC3"/>
    <w:rsid w:val="1084D10E"/>
    <w:rsid w:val="108DDB2E"/>
    <w:rsid w:val="10951D26"/>
    <w:rsid w:val="1140C80D"/>
    <w:rsid w:val="11659C15"/>
    <w:rsid w:val="117B5815"/>
    <w:rsid w:val="1218EDEB"/>
    <w:rsid w:val="126CDF72"/>
    <w:rsid w:val="1302BC4C"/>
    <w:rsid w:val="13507288"/>
    <w:rsid w:val="136E10C6"/>
    <w:rsid w:val="13AC53E8"/>
    <w:rsid w:val="14033A62"/>
    <w:rsid w:val="14C88A58"/>
    <w:rsid w:val="160146BB"/>
    <w:rsid w:val="167E45E9"/>
    <w:rsid w:val="169762AA"/>
    <w:rsid w:val="171EEE94"/>
    <w:rsid w:val="1737B4D2"/>
    <w:rsid w:val="17649743"/>
    <w:rsid w:val="177FAA0D"/>
    <w:rsid w:val="17B6EBA2"/>
    <w:rsid w:val="17D730CD"/>
    <w:rsid w:val="17EC230B"/>
    <w:rsid w:val="17ED2EF3"/>
    <w:rsid w:val="183FDD61"/>
    <w:rsid w:val="193571D7"/>
    <w:rsid w:val="196801E1"/>
    <w:rsid w:val="19A11BC9"/>
    <w:rsid w:val="19B173E7"/>
    <w:rsid w:val="19C99157"/>
    <w:rsid w:val="1A0B191E"/>
    <w:rsid w:val="1A2759CF"/>
    <w:rsid w:val="1A705DE0"/>
    <w:rsid w:val="1A80D7CB"/>
    <w:rsid w:val="1A9FBCF6"/>
    <w:rsid w:val="1ACEF4C8"/>
    <w:rsid w:val="1B35096C"/>
    <w:rsid w:val="1B3C868B"/>
    <w:rsid w:val="1B8D0F18"/>
    <w:rsid w:val="1C9F0B2E"/>
    <w:rsid w:val="1CA38522"/>
    <w:rsid w:val="1DF53953"/>
    <w:rsid w:val="1DFB5829"/>
    <w:rsid w:val="1ECE3A94"/>
    <w:rsid w:val="1F3584E1"/>
    <w:rsid w:val="1FF1CF4D"/>
    <w:rsid w:val="202677E2"/>
    <w:rsid w:val="2073762A"/>
    <w:rsid w:val="208930D2"/>
    <w:rsid w:val="209A1964"/>
    <w:rsid w:val="211506BB"/>
    <w:rsid w:val="2138294F"/>
    <w:rsid w:val="213E75F0"/>
    <w:rsid w:val="21972867"/>
    <w:rsid w:val="21A1EDB2"/>
    <w:rsid w:val="21B99D03"/>
    <w:rsid w:val="220A5A8D"/>
    <w:rsid w:val="224A598E"/>
    <w:rsid w:val="227FB684"/>
    <w:rsid w:val="2282B856"/>
    <w:rsid w:val="22CE27AB"/>
    <w:rsid w:val="2323394F"/>
    <w:rsid w:val="23B16303"/>
    <w:rsid w:val="24A99144"/>
    <w:rsid w:val="24BEFADC"/>
    <w:rsid w:val="24CF8D21"/>
    <w:rsid w:val="24E249A7"/>
    <w:rsid w:val="25562076"/>
    <w:rsid w:val="259E1B48"/>
    <w:rsid w:val="26163914"/>
    <w:rsid w:val="262A2739"/>
    <w:rsid w:val="265253F3"/>
    <w:rsid w:val="265F19F7"/>
    <w:rsid w:val="274B5371"/>
    <w:rsid w:val="2784F948"/>
    <w:rsid w:val="2796B8E7"/>
    <w:rsid w:val="28153C0E"/>
    <w:rsid w:val="28C3BC8E"/>
    <w:rsid w:val="28DCA838"/>
    <w:rsid w:val="28E4055B"/>
    <w:rsid w:val="28EA00F1"/>
    <w:rsid w:val="290F3225"/>
    <w:rsid w:val="29138586"/>
    <w:rsid w:val="2968DFCD"/>
    <w:rsid w:val="297C47CE"/>
    <w:rsid w:val="29C0CA66"/>
    <w:rsid w:val="2A370139"/>
    <w:rsid w:val="2A71B29E"/>
    <w:rsid w:val="2AAF71F6"/>
    <w:rsid w:val="2AFADD47"/>
    <w:rsid w:val="2B18182F"/>
    <w:rsid w:val="2B2BDF81"/>
    <w:rsid w:val="2B549DF6"/>
    <w:rsid w:val="2B6ED99C"/>
    <w:rsid w:val="2B786F08"/>
    <w:rsid w:val="2BC8FA56"/>
    <w:rsid w:val="2C2E8FD5"/>
    <w:rsid w:val="2CCF221B"/>
    <w:rsid w:val="2CE4488E"/>
    <w:rsid w:val="2D914CA0"/>
    <w:rsid w:val="2DDFD547"/>
    <w:rsid w:val="2E3C50F0"/>
    <w:rsid w:val="2E637A4D"/>
    <w:rsid w:val="2EF1DB8A"/>
    <w:rsid w:val="2F0579CB"/>
    <w:rsid w:val="2F288287"/>
    <w:rsid w:val="2FEB8952"/>
    <w:rsid w:val="3053D6A9"/>
    <w:rsid w:val="30A9A9EA"/>
    <w:rsid w:val="30BAB833"/>
    <w:rsid w:val="30F70E38"/>
    <w:rsid w:val="31011BAD"/>
    <w:rsid w:val="31028508"/>
    <w:rsid w:val="3117B372"/>
    <w:rsid w:val="31B8A8F4"/>
    <w:rsid w:val="32A5040D"/>
    <w:rsid w:val="32B452B2"/>
    <w:rsid w:val="331CA370"/>
    <w:rsid w:val="334374B3"/>
    <w:rsid w:val="336B25D9"/>
    <w:rsid w:val="339E7D47"/>
    <w:rsid w:val="33CCD5DA"/>
    <w:rsid w:val="33D502B6"/>
    <w:rsid w:val="33D651EF"/>
    <w:rsid w:val="33D8E469"/>
    <w:rsid w:val="34331E05"/>
    <w:rsid w:val="348471F4"/>
    <w:rsid w:val="349D6BE5"/>
    <w:rsid w:val="34E575AA"/>
    <w:rsid w:val="35A6AB38"/>
    <w:rsid w:val="35E4A658"/>
    <w:rsid w:val="35F664A4"/>
    <w:rsid w:val="36122332"/>
    <w:rsid w:val="361CF52C"/>
    <w:rsid w:val="36222F19"/>
    <w:rsid w:val="362A862D"/>
    <w:rsid w:val="367A4BEF"/>
    <w:rsid w:val="36EF0149"/>
    <w:rsid w:val="371872B1"/>
    <w:rsid w:val="37362005"/>
    <w:rsid w:val="373D4CF9"/>
    <w:rsid w:val="374B71E9"/>
    <w:rsid w:val="37618E18"/>
    <w:rsid w:val="3844972D"/>
    <w:rsid w:val="38649083"/>
    <w:rsid w:val="38907FFF"/>
    <w:rsid w:val="38AF0325"/>
    <w:rsid w:val="38CA39F9"/>
    <w:rsid w:val="393EC588"/>
    <w:rsid w:val="39509C25"/>
    <w:rsid w:val="395934B3"/>
    <w:rsid w:val="396E48F2"/>
    <w:rsid w:val="397F39D1"/>
    <w:rsid w:val="3986F11D"/>
    <w:rsid w:val="39C2E87F"/>
    <w:rsid w:val="3A67032C"/>
    <w:rsid w:val="3A7BE951"/>
    <w:rsid w:val="3A9B594E"/>
    <w:rsid w:val="3AB744C2"/>
    <w:rsid w:val="3B83A471"/>
    <w:rsid w:val="3BC9A475"/>
    <w:rsid w:val="3BD2BB77"/>
    <w:rsid w:val="3C273AFE"/>
    <w:rsid w:val="3C418ECF"/>
    <w:rsid w:val="3C449140"/>
    <w:rsid w:val="3C86BA6D"/>
    <w:rsid w:val="3CE79CF6"/>
    <w:rsid w:val="3D09E3DD"/>
    <w:rsid w:val="3D379147"/>
    <w:rsid w:val="3D6B4EC2"/>
    <w:rsid w:val="3D6E8BD8"/>
    <w:rsid w:val="3D87B435"/>
    <w:rsid w:val="3DAA674C"/>
    <w:rsid w:val="3DCE63DE"/>
    <w:rsid w:val="3E29B09A"/>
    <w:rsid w:val="3E4A28E0"/>
    <w:rsid w:val="3EB0D604"/>
    <w:rsid w:val="3EB29F30"/>
    <w:rsid w:val="3F4467CF"/>
    <w:rsid w:val="3F56AA56"/>
    <w:rsid w:val="3F9FDD1B"/>
    <w:rsid w:val="3FF1C43D"/>
    <w:rsid w:val="406F40D7"/>
    <w:rsid w:val="40BF54F7"/>
    <w:rsid w:val="40C995EA"/>
    <w:rsid w:val="414DE9B3"/>
    <w:rsid w:val="4182BC41"/>
    <w:rsid w:val="41B4EA0A"/>
    <w:rsid w:val="41B5020C"/>
    <w:rsid w:val="41BCA2A4"/>
    <w:rsid w:val="41F21BAC"/>
    <w:rsid w:val="4235BBC6"/>
    <w:rsid w:val="42432E06"/>
    <w:rsid w:val="42EEBAD9"/>
    <w:rsid w:val="43513BB8"/>
    <w:rsid w:val="436A327D"/>
    <w:rsid w:val="438DAA6E"/>
    <w:rsid w:val="438EB656"/>
    <w:rsid w:val="44D0CC17"/>
    <w:rsid w:val="455E7D20"/>
    <w:rsid w:val="456A4EB4"/>
    <w:rsid w:val="45AFB312"/>
    <w:rsid w:val="4602F63E"/>
    <w:rsid w:val="464354AB"/>
    <w:rsid w:val="4677A259"/>
    <w:rsid w:val="47F68CC7"/>
    <w:rsid w:val="480169A9"/>
    <w:rsid w:val="4848FF1C"/>
    <w:rsid w:val="48A5CC70"/>
    <w:rsid w:val="48C6C093"/>
    <w:rsid w:val="495AE4D2"/>
    <w:rsid w:val="49DFB26F"/>
    <w:rsid w:val="49E0F9CF"/>
    <w:rsid w:val="49F2BD54"/>
    <w:rsid w:val="4A42F140"/>
    <w:rsid w:val="4A4F172A"/>
    <w:rsid w:val="4A5085B1"/>
    <w:rsid w:val="4A6FC1F7"/>
    <w:rsid w:val="4A839C04"/>
    <w:rsid w:val="4AB70F65"/>
    <w:rsid w:val="4ACD688C"/>
    <w:rsid w:val="4AFC836B"/>
    <w:rsid w:val="4B292820"/>
    <w:rsid w:val="4B63E991"/>
    <w:rsid w:val="4BAB20C1"/>
    <w:rsid w:val="4BFF6B71"/>
    <w:rsid w:val="4C98E01A"/>
    <w:rsid w:val="4D2351DD"/>
    <w:rsid w:val="4D75EA5D"/>
    <w:rsid w:val="4DADF533"/>
    <w:rsid w:val="4E48D14D"/>
    <w:rsid w:val="4E4C4022"/>
    <w:rsid w:val="4E87BCFD"/>
    <w:rsid w:val="4F286D89"/>
    <w:rsid w:val="4F394F95"/>
    <w:rsid w:val="4F3B3789"/>
    <w:rsid w:val="4F40FFD2"/>
    <w:rsid w:val="4F569B1B"/>
    <w:rsid w:val="4F5F433A"/>
    <w:rsid w:val="4F63DC00"/>
    <w:rsid w:val="4F9E96E0"/>
    <w:rsid w:val="4FBAEA02"/>
    <w:rsid w:val="4FF51D24"/>
    <w:rsid w:val="4FFDE805"/>
    <w:rsid w:val="504E52EA"/>
    <w:rsid w:val="505AF29F"/>
    <w:rsid w:val="5068564A"/>
    <w:rsid w:val="50A716F0"/>
    <w:rsid w:val="50B9CFBF"/>
    <w:rsid w:val="513E562A"/>
    <w:rsid w:val="51420544"/>
    <w:rsid w:val="514DFF68"/>
    <w:rsid w:val="51A2B939"/>
    <w:rsid w:val="520FEB5D"/>
    <w:rsid w:val="5233A961"/>
    <w:rsid w:val="52422B31"/>
    <w:rsid w:val="525CACBF"/>
    <w:rsid w:val="528C3907"/>
    <w:rsid w:val="529FA588"/>
    <w:rsid w:val="532F1C86"/>
    <w:rsid w:val="5375A4C7"/>
    <w:rsid w:val="53E0CF18"/>
    <w:rsid w:val="547F289F"/>
    <w:rsid w:val="549B3C63"/>
    <w:rsid w:val="54C7FE1B"/>
    <w:rsid w:val="55452FDC"/>
    <w:rsid w:val="55478C1F"/>
    <w:rsid w:val="55947308"/>
    <w:rsid w:val="55B2C9DD"/>
    <w:rsid w:val="56619896"/>
    <w:rsid w:val="56A6547A"/>
    <w:rsid w:val="56B809E0"/>
    <w:rsid w:val="5743AA16"/>
    <w:rsid w:val="57F1E51D"/>
    <w:rsid w:val="5810E3AD"/>
    <w:rsid w:val="584224DB"/>
    <w:rsid w:val="58660484"/>
    <w:rsid w:val="58A99350"/>
    <w:rsid w:val="58BD0819"/>
    <w:rsid w:val="58CDE055"/>
    <w:rsid w:val="58F202E6"/>
    <w:rsid w:val="5939215B"/>
    <w:rsid w:val="5981A67E"/>
    <w:rsid w:val="59944FF8"/>
    <w:rsid w:val="599BC276"/>
    <w:rsid w:val="5A019BB2"/>
    <w:rsid w:val="5A22568B"/>
    <w:rsid w:val="5A4AB456"/>
    <w:rsid w:val="5A68E6AB"/>
    <w:rsid w:val="5ACDE7B6"/>
    <w:rsid w:val="5AD75300"/>
    <w:rsid w:val="5B9DA546"/>
    <w:rsid w:val="5BC04726"/>
    <w:rsid w:val="5BC966FD"/>
    <w:rsid w:val="5BCA0827"/>
    <w:rsid w:val="5C12B7D1"/>
    <w:rsid w:val="5C933BF7"/>
    <w:rsid w:val="5C9818C1"/>
    <w:rsid w:val="5CF5EF47"/>
    <w:rsid w:val="5D024C49"/>
    <w:rsid w:val="5D36C213"/>
    <w:rsid w:val="5D3FEEEC"/>
    <w:rsid w:val="5D675936"/>
    <w:rsid w:val="5E0D2E9F"/>
    <w:rsid w:val="5E2A11AF"/>
    <w:rsid w:val="5E8B32CB"/>
    <w:rsid w:val="5E91BFA8"/>
    <w:rsid w:val="5EBBE478"/>
    <w:rsid w:val="5EF68664"/>
    <w:rsid w:val="5F103518"/>
    <w:rsid w:val="600092CA"/>
    <w:rsid w:val="6080ABE0"/>
    <w:rsid w:val="6090FF0B"/>
    <w:rsid w:val="60C4D0BF"/>
    <w:rsid w:val="61B6BF29"/>
    <w:rsid w:val="61BB7227"/>
    <w:rsid w:val="61CB9316"/>
    <w:rsid w:val="620CE6CA"/>
    <w:rsid w:val="62261DF5"/>
    <w:rsid w:val="62349FBD"/>
    <w:rsid w:val="6235CCE5"/>
    <w:rsid w:val="62994156"/>
    <w:rsid w:val="62DE221A"/>
    <w:rsid w:val="62EDC2C6"/>
    <w:rsid w:val="63207A70"/>
    <w:rsid w:val="6362AEDC"/>
    <w:rsid w:val="63737FC2"/>
    <w:rsid w:val="639B24F0"/>
    <w:rsid w:val="641C4369"/>
    <w:rsid w:val="64400CEE"/>
    <w:rsid w:val="649749DC"/>
    <w:rsid w:val="64B8C0B4"/>
    <w:rsid w:val="64D9607F"/>
    <w:rsid w:val="6530484A"/>
    <w:rsid w:val="655495D1"/>
    <w:rsid w:val="65E3EDEF"/>
    <w:rsid w:val="661D19BA"/>
    <w:rsid w:val="6624B6A8"/>
    <w:rsid w:val="665234CD"/>
    <w:rsid w:val="667AC086"/>
    <w:rsid w:val="66BF431E"/>
    <w:rsid w:val="671E2025"/>
    <w:rsid w:val="671EDA57"/>
    <w:rsid w:val="67BC52F2"/>
    <w:rsid w:val="6878E695"/>
    <w:rsid w:val="6939592C"/>
    <w:rsid w:val="694C0B98"/>
    <w:rsid w:val="69DB2FEA"/>
    <w:rsid w:val="69EC38EB"/>
    <w:rsid w:val="6A1FE635"/>
    <w:rsid w:val="6A9E36B5"/>
    <w:rsid w:val="6AA93174"/>
    <w:rsid w:val="6B696DEF"/>
    <w:rsid w:val="6B7CC037"/>
    <w:rsid w:val="6B856A5B"/>
    <w:rsid w:val="6BA82CAD"/>
    <w:rsid w:val="6BBA0903"/>
    <w:rsid w:val="6BEF826F"/>
    <w:rsid w:val="6C2E0457"/>
    <w:rsid w:val="6C91A793"/>
    <w:rsid w:val="6CBDD2BC"/>
    <w:rsid w:val="6CF7AEF1"/>
    <w:rsid w:val="6D2E84A2"/>
    <w:rsid w:val="6D673D05"/>
    <w:rsid w:val="6DB1349F"/>
    <w:rsid w:val="6DD5D777"/>
    <w:rsid w:val="6E1ACF1E"/>
    <w:rsid w:val="6E4446CE"/>
    <w:rsid w:val="6E6DC2D3"/>
    <w:rsid w:val="6E937F52"/>
    <w:rsid w:val="6E9B073E"/>
    <w:rsid w:val="6ECDCE30"/>
    <w:rsid w:val="6F23956E"/>
    <w:rsid w:val="6F403D30"/>
    <w:rsid w:val="6F45C996"/>
    <w:rsid w:val="6F8A6CC7"/>
    <w:rsid w:val="70162756"/>
    <w:rsid w:val="7068D868"/>
    <w:rsid w:val="70982AE1"/>
    <w:rsid w:val="70A2157B"/>
    <w:rsid w:val="70BD4155"/>
    <w:rsid w:val="70C1AB1E"/>
    <w:rsid w:val="7100325C"/>
    <w:rsid w:val="711B2520"/>
    <w:rsid w:val="7129C91C"/>
    <w:rsid w:val="71CB2014"/>
    <w:rsid w:val="71E845A0"/>
    <w:rsid w:val="7220ED33"/>
    <w:rsid w:val="72945403"/>
    <w:rsid w:val="72D66489"/>
    <w:rsid w:val="72FBCBC7"/>
    <w:rsid w:val="72FDA52A"/>
    <w:rsid w:val="7307D812"/>
    <w:rsid w:val="73450491"/>
    <w:rsid w:val="7366F075"/>
    <w:rsid w:val="7388CC90"/>
    <w:rsid w:val="73D4F58A"/>
    <w:rsid w:val="73F49ADE"/>
    <w:rsid w:val="74283FE9"/>
    <w:rsid w:val="747F392B"/>
    <w:rsid w:val="74AECE20"/>
    <w:rsid w:val="74BF2F7D"/>
    <w:rsid w:val="7546CD3C"/>
    <w:rsid w:val="7558C581"/>
    <w:rsid w:val="7559268D"/>
    <w:rsid w:val="75FB63B1"/>
    <w:rsid w:val="76000E83"/>
    <w:rsid w:val="760BE53B"/>
    <w:rsid w:val="762A645C"/>
    <w:rsid w:val="767F9D4A"/>
    <w:rsid w:val="76BC9CB7"/>
    <w:rsid w:val="77151A4F"/>
    <w:rsid w:val="7718F4CC"/>
    <w:rsid w:val="777F4482"/>
    <w:rsid w:val="78128C5A"/>
    <w:rsid w:val="78435A96"/>
    <w:rsid w:val="7860E5E6"/>
    <w:rsid w:val="78AC2B47"/>
    <w:rsid w:val="78BDF7A2"/>
    <w:rsid w:val="79258788"/>
    <w:rsid w:val="79263705"/>
    <w:rsid w:val="79285561"/>
    <w:rsid w:val="7933CE17"/>
    <w:rsid w:val="7937AF45"/>
    <w:rsid w:val="79650883"/>
    <w:rsid w:val="79759CFD"/>
    <w:rsid w:val="7998A446"/>
    <w:rsid w:val="79F8E510"/>
    <w:rsid w:val="7A02BE3D"/>
    <w:rsid w:val="7A3609FF"/>
    <w:rsid w:val="7A43FB94"/>
    <w:rsid w:val="7AA4386D"/>
    <w:rsid w:val="7AB8EE06"/>
    <w:rsid w:val="7AC19F11"/>
    <w:rsid w:val="7B38AA9C"/>
    <w:rsid w:val="7B56CFBC"/>
    <w:rsid w:val="7B7372A0"/>
    <w:rsid w:val="7B89A503"/>
    <w:rsid w:val="7BA2BC67"/>
    <w:rsid w:val="7C18FFF9"/>
    <w:rsid w:val="7C213891"/>
    <w:rsid w:val="7C5ECAD2"/>
    <w:rsid w:val="7C744C22"/>
    <w:rsid w:val="7C8C6AFB"/>
    <w:rsid w:val="7CECDBBB"/>
    <w:rsid w:val="7D2EF93C"/>
    <w:rsid w:val="7E0B2068"/>
    <w:rsid w:val="7E109906"/>
    <w:rsid w:val="7E7FEA3A"/>
    <w:rsid w:val="7E970CF0"/>
    <w:rsid w:val="7EBEB151"/>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915650"/>
  <w15:docId w15:val="{E837B1F7-FF00-CC44-A7E0-E66BF6EB4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iPriority="0"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qFormat="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5A4"/>
    <w:pPr>
      <w:spacing w:after="200"/>
    </w:pPr>
    <w:rPr>
      <w:color w:val="00000A"/>
      <w:sz w:val="24"/>
      <w:lang w:val="en-AU" w:eastAsia="ja-JP"/>
    </w:rPr>
  </w:style>
  <w:style w:type="paragraph" w:styleId="Heading1">
    <w:name w:val="heading 1"/>
    <w:basedOn w:val="Normal"/>
    <w:next w:val="Normal"/>
    <w:link w:val="Heading1Char"/>
    <w:uiPriority w:val="9"/>
    <w:qFormat/>
    <w:rsid w:val="00BE5C6F"/>
    <w:pPr>
      <w:keepNext/>
      <w:keepLines/>
      <w:spacing w:before="480" w:after="0"/>
      <w:outlineLvl w:val="0"/>
    </w:pPr>
    <w:rPr>
      <w:rFonts w:ascii="Calibri" w:eastAsia="MS Gothic" w:hAnsi="Calibri"/>
      <w:b/>
      <w:bCs/>
      <w:color w:val="345A8A"/>
      <w:sz w:val="32"/>
      <w:szCs w:val="32"/>
      <w:lang w:val="x-none" w:eastAsia="x-none"/>
    </w:rPr>
  </w:style>
  <w:style w:type="paragraph" w:styleId="Heading2">
    <w:name w:val="heading 2"/>
    <w:basedOn w:val="Normal"/>
    <w:next w:val="Normal"/>
    <w:link w:val="Heading2Char"/>
    <w:autoRedefine/>
    <w:uiPriority w:val="9"/>
    <w:qFormat/>
    <w:rsid w:val="003E0482"/>
    <w:pPr>
      <w:keepNext/>
      <w:keepLines/>
      <w:spacing w:before="200" w:after="0" w:line="480" w:lineRule="auto"/>
      <w:outlineLvl w:val="1"/>
    </w:pPr>
    <w:rPr>
      <w:rFonts w:ascii="Times New Roman" w:eastAsia="MS Gothic" w:hAnsi="Times New Roman"/>
      <w:b/>
      <w:bCs/>
      <w:color w:val="000000" w:themeColor="text1"/>
      <w:sz w:val="28"/>
      <w:szCs w:val="26"/>
      <w:lang w:val="en-US" w:eastAsia="x-none"/>
    </w:rPr>
  </w:style>
  <w:style w:type="paragraph" w:styleId="Heading3">
    <w:name w:val="heading 3"/>
    <w:basedOn w:val="Normal"/>
    <w:next w:val="Normal"/>
    <w:link w:val="Heading3Char"/>
    <w:autoRedefine/>
    <w:uiPriority w:val="9"/>
    <w:unhideWhenUsed/>
    <w:qFormat/>
    <w:rsid w:val="00005368"/>
    <w:pPr>
      <w:keepNext/>
      <w:keepLines/>
      <w:spacing w:before="40" w:after="0" w:line="360" w:lineRule="auto"/>
      <w:outlineLvl w:val="2"/>
    </w:pPr>
    <w:rPr>
      <w:rFonts w:ascii="Times New Roman" w:eastAsiaTheme="majorEastAsia" w:hAnsi="Times New Roman"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link w:val="Title"/>
    <w:uiPriority w:val="10"/>
    <w:qFormat/>
    <w:rsid w:val="00BE5C6F"/>
    <w:rPr>
      <w:rFonts w:ascii="Calibri" w:eastAsia="MS Gothic" w:hAnsi="Calibri" w:cs="Times New Roman"/>
      <w:color w:val="17365D"/>
      <w:spacing w:val="5"/>
      <w:sz w:val="52"/>
      <w:szCs w:val="52"/>
    </w:rPr>
  </w:style>
  <w:style w:type="character" w:customStyle="1" w:styleId="Heading1Char">
    <w:name w:val="Heading 1 Char"/>
    <w:link w:val="Heading1"/>
    <w:uiPriority w:val="9"/>
    <w:qFormat/>
    <w:rsid w:val="00BE5C6F"/>
    <w:rPr>
      <w:rFonts w:ascii="Calibri" w:eastAsia="MS Gothic" w:hAnsi="Calibri" w:cs="Times New Roman"/>
      <w:b/>
      <w:bCs/>
      <w:color w:val="345A8A"/>
      <w:sz w:val="32"/>
      <w:szCs w:val="32"/>
    </w:rPr>
  </w:style>
  <w:style w:type="character" w:customStyle="1" w:styleId="DocumentMapChar">
    <w:name w:val="Document Map Char"/>
    <w:link w:val="DocumentMap"/>
    <w:uiPriority w:val="99"/>
    <w:semiHidden/>
    <w:qFormat/>
    <w:rsid w:val="00BE5C6F"/>
    <w:rPr>
      <w:rFonts w:ascii="Lucida Grande" w:hAnsi="Lucida Grande"/>
    </w:rPr>
  </w:style>
  <w:style w:type="character" w:styleId="CommentReference">
    <w:name w:val="annotation reference"/>
    <w:uiPriority w:val="99"/>
    <w:semiHidden/>
    <w:unhideWhenUsed/>
    <w:qFormat/>
    <w:rsid w:val="00D0736A"/>
    <w:rPr>
      <w:sz w:val="18"/>
      <w:szCs w:val="18"/>
    </w:rPr>
  </w:style>
  <w:style w:type="character" w:customStyle="1" w:styleId="CommentTextChar">
    <w:name w:val="Comment Text Char"/>
    <w:basedOn w:val="DefaultParagraphFont"/>
    <w:link w:val="CommentText"/>
    <w:uiPriority w:val="99"/>
    <w:qFormat/>
    <w:rsid w:val="00D0736A"/>
  </w:style>
  <w:style w:type="character" w:customStyle="1" w:styleId="CommentSubjectChar">
    <w:name w:val="Comment Subject Char"/>
    <w:link w:val="CommentSubject"/>
    <w:uiPriority w:val="99"/>
    <w:semiHidden/>
    <w:qFormat/>
    <w:rsid w:val="00D0736A"/>
    <w:rPr>
      <w:b/>
      <w:bCs/>
      <w:sz w:val="20"/>
      <w:szCs w:val="20"/>
    </w:rPr>
  </w:style>
  <w:style w:type="character" w:customStyle="1" w:styleId="BalloonTextChar">
    <w:name w:val="Balloon Text Char"/>
    <w:link w:val="BalloonText"/>
    <w:uiPriority w:val="99"/>
    <w:semiHidden/>
    <w:qFormat/>
    <w:rsid w:val="00D0736A"/>
    <w:rPr>
      <w:rFonts w:ascii="Lucida Grande" w:hAnsi="Lucida Grande" w:cs="Lucida Grande"/>
      <w:sz w:val="18"/>
      <w:szCs w:val="18"/>
    </w:rPr>
  </w:style>
  <w:style w:type="character" w:customStyle="1" w:styleId="Heading2Char">
    <w:name w:val="Heading 2 Char"/>
    <w:link w:val="Heading2"/>
    <w:uiPriority w:val="9"/>
    <w:qFormat/>
    <w:rsid w:val="003E0482"/>
    <w:rPr>
      <w:rFonts w:ascii="Times New Roman" w:eastAsia="MS Gothic" w:hAnsi="Times New Roman"/>
      <w:b/>
      <w:bCs/>
      <w:color w:val="000000" w:themeColor="text1"/>
      <w:sz w:val="28"/>
      <w:szCs w:val="26"/>
      <w:lang w:eastAsia="x-none"/>
    </w:rPr>
  </w:style>
  <w:style w:type="character" w:styleId="LineNumber">
    <w:name w:val="line number"/>
    <w:qFormat/>
    <w:rsid w:val="001A0C6B"/>
    <w:rPr>
      <w:rFonts w:cs="Times New Roman"/>
    </w:rPr>
  </w:style>
  <w:style w:type="character" w:customStyle="1" w:styleId="FooterChar">
    <w:name w:val="Footer Char"/>
    <w:basedOn w:val="DefaultParagraphFont"/>
    <w:link w:val="Footer"/>
    <w:uiPriority w:val="99"/>
    <w:qFormat/>
    <w:rsid w:val="00716694"/>
  </w:style>
  <w:style w:type="character" w:styleId="PageNumber">
    <w:name w:val="page number"/>
    <w:basedOn w:val="DefaultParagraphFont"/>
    <w:uiPriority w:val="99"/>
    <w:semiHidden/>
    <w:unhideWhenUsed/>
    <w:qFormat/>
    <w:rsid w:val="00716694"/>
  </w:style>
  <w:style w:type="character" w:customStyle="1" w:styleId="PlaceholderText1">
    <w:name w:val="Placeholder Text1"/>
    <w:uiPriority w:val="99"/>
    <w:semiHidden/>
    <w:qFormat/>
    <w:rsid w:val="0005488F"/>
    <w:rPr>
      <w:color w:val="808080"/>
    </w:rPr>
  </w:style>
  <w:style w:type="character" w:customStyle="1" w:styleId="InternetLink">
    <w:name w:val="Internet Link"/>
    <w:uiPriority w:val="99"/>
    <w:unhideWhenUsed/>
    <w:qFormat/>
    <w:rsid w:val="00C712F0"/>
    <w:rPr>
      <w:color w:val="0000FF"/>
      <w:u w:val="single"/>
    </w:rPr>
  </w:style>
  <w:style w:type="character" w:customStyle="1" w:styleId="HeaderChar">
    <w:name w:val="Header Char"/>
    <w:link w:val="Header"/>
    <w:uiPriority w:val="99"/>
    <w:qFormat/>
    <w:rsid w:val="00A55C67"/>
    <w:rPr>
      <w:sz w:val="24"/>
      <w:szCs w:val="24"/>
      <w:lang w:eastAsia="ja-JP"/>
    </w:rPr>
  </w:style>
  <w:style w:type="character" w:styleId="FollowedHyperlink">
    <w:name w:val="FollowedHyperlink"/>
    <w:basedOn w:val="DefaultParagraphFont"/>
    <w:uiPriority w:val="99"/>
    <w:semiHidden/>
    <w:unhideWhenUsed/>
    <w:qFormat/>
    <w:rsid w:val="007A0E1C"/>
    <w:rPr>
      <w:color w:val="800080" w:themeColor="followedHyperlink"/>
      <w:u w:val="single"/>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eastAsia="MS Mincho" w:cs="Times New Roman"/>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eastAsia="MS Mincho" w:cs="Times New Roman"/>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enInternet">
    <w:name w:val="Lien Internet"/>
    <w:basedOn w:val="DefaultParagraphFont"/>
    <w:uiPriority w:val="99"/>
    <w:unhideWhenUsed/>
    <w:rsid w:val="008E7AB0"/>
    <w:rPr>
      <w:color w:val="0000FF" w:themeColor="hyperlink"/>
      <w:u w:val="single"/>
    </w:rPr>
  </w:style>
  <w:style w:type="character" w:customStyle="1" w:styleId="UnresolvedMention1">
    <w:name w:val="Unresolved Mention1"/>
    <w:basedOn w:val="DefaultParagraphFont"/>
    <w:uiPriority w:val="99"/>
    <w:semiHidden/>
    <w:unhideWhenUsed/>
    <w:qFormat/>
    <w:rsid w:val="005456EE"/>
    <w:rPr>
      <w:color w:val="605E5C"/>
      <w:shd w:val="clear" w:color="auto" w:fill="E1DFDD"/>
    </w:rPr>
  </w:style>
  <w:style w:type="character" w:customStyle="1" w:styleId="ListLabel11">
    <w:name w:val="ListLabel 11"/>
    <w:qFormat/>
    <w:rPr>
      <w:rFonts w:ascii="Times New Roman" w:hAnsi="Times New Roman"/>
      <w:lang w:val="fr-FR"/>
    </w:rPr>
  </w:style>
  <w:style w:type="character" w:customStyle="1" w:styleId="ListLabel12">
    <w:name w:val="ListLabel 12"/>
    <w:qFormat/>
    <w:rPr>
      <w:rFonts w:ascii="Times New Roman" w:hAnsi="Times New Roman"/>
      <w:lang w:val="en-US"/>
    </w:rPr>
  </w:style>
  <w:style w:type="character" w:customStyle="1" w:styleId="Numrotationdelignes">
    <w:name w:val="Numérotation de lignes"/>
  </w:style>
  <w:style w:type="paragraph" w:customStyle="1" w:styleId="Titre">
    <w:name w:val="Titre"/>
    <w:basedOn w:val="Normal"/>
    <w:next w:val="BodyText"/>
    <w:qFormat/>
    <w:pPr>
      <w:keepNext/>
      <w:spacing w:before="240" w:after="120"/>
    </w:pPr>
    <w:rPr>
      <w:rFonts w:ascii="Liberation Sans" w:eastAsia="Droid Sans Fallback" w:hAnsi="Liberation Sans" w:cs="Droid Sans Devanagari"/>
      <w:sz w:val="28"/>
      <w:szCs w:val="28"/>
    </w:rPr>
  </w:style>
  <w:style w:type="paragraph" w:styleId="BodyText">
    <w:name w:val="Body Text"/>
    <w:basedOn w:val="Normal"/>
    <w:link w:val="BodyTextChar"/>
    <w:pPr>
      <w:spacing w:after="140" w:line="288" w:lineRule="auto"/>
    </w:p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rPr>
  </w:style>
  <w:style w:type="paragraph" w:customStyle="1" w:styleId="Index">
    <w:name w:val="Index"/>
    <w:basedOn w:val="Normal"/>
    <w:qFormat/>
    <w:pPr>
      <w:suppressLineNumbers/>
    </w:pPr>
    <w:rPr>
      <w:rFonts w:cs="Droid Sans Devanagari"/>
    </w:rPr>
  </w:style>
  <w:style w:type="paragraph" w:styleId="Title">
    <w:name w:val="Title"/>
    <w:basedOn w:val="Normal"/>
    <w:next w:val="Normal"/>
    <w:link w:val="TitleChar"/>
    <w:uiPriority w:val="10"/>
    <w:qFormat/>
    <w:rsid w:val="00BE5C6F"/>
    <w:pPr>
      <w:pBdr>
        <w:bottom w:val="single" w:sz="8" w:space="4" w:color="4F81BD"/>
      </w:pBdr>
      <w:spacing w:after="300"/>
      <w:contextualSpacing/>
    </w:pPr>
    <w:rPr>
      <w:rFonts w:ascii="Calibri" w:eastAsia="MS Gothic" w:hAnsi="Calibri"/>
      <w:color w:val="17365D"/>
      <w:spacing w:val="5"/>
      <w:sz w:val="52"/>
      <w:szCs w:val="52"/>
      <w:lang w:val="x-none" w:eastAsia="x-none"/>
    </w:rPr>
  </w:style>
  <w:style w:type="paragraph" w:styleId="DocumentMap">
    <w:name w:val="Document Map"/>
    <w:basedOn w:val="Normal"/>
    <w:link w:val="DocumentMapChar"/>
    <w:uiPriority w:val="99"/>
    <w:semiHidden/>
    <w:unhideWhenUsed/>
    <w:qFormat/>
    <w:rsid w:val="00BE5C6F"/>
    <w:pPr>
      <w:spacing w:after="0"/>
    </w:pPr>
    <w:rPr>
      <w:rFonts w:ascii="Lucida Grande" w:hAnsi="Lucida Grande"/>
      <w:sz w:val="20"/>
      <w:szCs w:val="20"/>
      <w:lang w:val="x-none" w:eastAsia="x-none"/>
    </w:rPr>
  </w:style>
  <w:style w:type="paragraph" w:styleId="CommentText">
    <w:name w:val="annotation text"/>
    <w:basedOn w:val="Normal"/>
    <w:link w:val="CommentTextChar"/>
    <w:uiPriority w:val="99"/>
    <w:unhideWhenUsed/>
    <w:qFormat/>
    <w:rsid w:val="00D0736A"/>
  </w:style>
  <w:style w:type="paragraph" w:styleId="CommentSubject">
    <w:name w:val="annotation subject"/>
    <w:basedOn w:val="CommentText"/>
    <w:link w:val="CommentSubjectChar"/>
    <w:uiPriority w:val="99"/>
    <w:semiHidden/>
    <w:unhideWhenUsed/>
    <w:qFormat/>
    <w:rsid w:val="00D0736A"/>
    <w:rPr>
      <w:b/>
      <w:bCs/>
      <w:sz w:val="20"/>
      <w:szCs w:val="20"/>
      <w:lang w:val="x-none" w:eastAsia="x-none"/>
    </w:rPr>
  </w:style>
  <w:style w:type="paragraph" w:styleId="BalloonText">
    <w:name w:val="Balloon Text"/>
    <w:basedOn w:val="Normal"/>
    <w:link w:val="BalloonTextChar"/>
    <w:uiPriority w:val="99"/>
    <w:semiHidden/>
    <w:unhideWhenUsed/>
    <w:qFormat/>
    <w:rsid w:val="00D0736A"/>
    <w:pPr>
      <w:spacing w:after="0"/>
    </w:pPr>
    <w:rPr>
      <w:rFonts w:ascii="Lucida Grande" w:hAnsi="Lucida Grande"/>
      <w:sz w:val="18"/>
      <w:szCs w:val="18"/>
      <w:lang w:val="x-none" w:eastAsia="x-none"/>
    </w:rPr>
  </w:style>
  <w:style w:type="paragraph" w:styleId="Footer">
    <w:name w:val="footer"/>
    <w:basedOn w:val="Normal"/>
    <w:link w:val="FooterChar"/>
    <w:uiPriority w:val="99"/>
    <w:unhideWhenUsed/>
    <w:rsid w:val="00716694"/>
    <w:pPr>
      <w:suppressLineNumbers/>
      <w:tabs>
        <w:tab w:val="center" w:pos="4320"/>
        <w:tab w:val="right" w:pos="8640"/>
      </w:tabs>
      <w:spacing w:after="0"/>
    </w:pPr>
  </w:style>
  <w:style w:type="paragraph" w:customStyle="1" w:styleId="ds-paragraph">
    <w:name w:val="ds-paragraph"/>
    <w:basedOn w:val="Normal"/>
    <w:qFormat/>
    <w:rsid w:val="00C712F0"/>
    <w:pPr>
      <w:spacing w:beforeAutospacing="1" w:afterAutospacing="1"/>
    </w:pPr>
    <w:rPr>
      <w:rFonts w:ascii="Times New Roman" w:eastAsia="Times New Roman" w:hAnsi="Times New Roman"/>
      <w:lang w:val="de-DE" w:eastAsia="de-DE"/>
    </w:rPr>
  </w:style>
  <w:style w:type="paragraph" w:customStyle="1" w:styleId="LightList-Accent31">
    <w:name w:val="Light List - Accent 31"/>
    <w:uiPriority w:val="71"/>
    <w:qFormat/>
    <w:rsid w:val="00254E3E"/>
    <w:rPr>
      <w:color w:val="00000A"/>
      <w:sz w:val="24"/>
      <w:lang w:val="en-AU" w:eastAsia="ja-JP"/>
    </w:rPr>
  </w:style>
  <w:style w:type="paragraph" w:customStyle="1" w:styleId="MediumList2-Accent21">
    <w:name w:val="Medium List 2 - Accent 21"/>
    <w:uiPriority w:val="71"/>
    <w:qFormat/>
    <w:rsid w:val="00DB5031"/>
    <w:rPr>
      <w:color w:val="00000A"/>
      <w:sz w:val="24"/>
      <w:lang w:val="en-AU" w:eastAsia="ja-JP"/>
    </w:rPr>
  </w:style>
  <w:style w:type="paragraph" w:styleId="Header">
    <w:name w:val="header"/>
    <w:basedOn w:val="Normal"/>
    <w:link w:val="HeaderChar"/>
    <w:uiPriority w:val="99"/>
    <w:unhideWhenUsed/>
    <w:rsid w:val="00A55C67"/>
    <w:pPr>
      <w:suppressLineNumbers/>
      <w:tabs>
        <w:tab w:val="center" w:pos="4320"/>
        <w:tab w:val="right" w:pos="8640"/>
      </w:tabs>
    </w:pPr>
  </w:style>
  <w:style w:type="paragraph" w:styleId="ListParagraph">
    <w:name w:val="List Paragraph"/>
    <w:basedOn w:val="Normal"/>
    <w:uiPriority w:val="34"/>
    <w:qFormat/>
    <w:rsid w:val="00B8667E"/>
    <w:pPr>
      <w:spacing w:after="0"/>
      <w:ind w:left="720"/>
      <w:contextualSpacing/>
    </w:pPr>
    <w:rPr>
      <w:rFonts w:asciiTheme="minorHAnsi" w:eastAsiaTheme="minorEastAsia" w:hAnsiTheme="minorHAnsi" w:cstheme="minorBidi"/>
      <w:lang w:val="en-US" w:eastAsia="en-US"/>
    </w:rPr>
  </w:style>
  <w:style w:type="paragraph" w:styleId="Revision">
    <w:name w:val="Revision"/>
    <w:uiPriority w:val="71"/>
    <w:qFormat/>
    <w:rsid w:val="00825B98"/>
    <w:rPr>
      <w:color w:val="00000A"/>
      <w:sz w:val="24"/>
      <w:lang w:val="en-AU" w:eastAsia="ja-JP"/>
    </w:rPr>
  </w:style>
  <w:style w:type="paragraph" w:customStyle="1" w:styleId="EndNoteBibliographyTitle">
    <w:name w:val="EndNote Bibliography Title"/>
    <w:basedOn w:val="Normal"/>
    <w:qFormat/>
    <w:rsid w:val="006C318D"/>
    <w:pPr>
      <w:spacing w:after="0"/>
      <w:jc w:val="center"/>
    </w:pPr>
  </w:style>
  <w:style w:type="paragraph" w:customStyle="1" w:styleId="EndNoteBibliography">
    <w:name w:val="EndNote Bibliography"/>
    <w:basedOn w:val="Normal"/>
    <w:link w:val="EndNoteBibliographyZnak"/>
    <w:qFormat/>
    <w:rsid w:val="006C318D"/>
  </w:style>
  <w:style w:type="paragraph" w:customStyle="1" w:styleId="FrameContents">
    <w:name w:val="Frame Contents"/>
    <w:basedOn w:val="Normal"/>
    <w:qFormat/>
  </w:style>
  <w:style w:type="paragraph" w:customStyle="1" w:styleId="Contenudecadre">
    <w:name w:val="Contenu de cadre"/>
    <w:basedOn w:val="Normal"/>
    <w:qFormat/>
  </w:style>
  <w:style w:type="table" w:styleId="TableGrid">
    <w:name w:val="Table Grid"/>
    <w:basedOn w:val="TableNormal"/>
    <w:uiPriority w:val="59"/>
    <w:rsid w:val="00C712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256C3"/>
    <w:rPr>
      <w:color w:val="0000FF"/>
      <w:u w:val="single"/>
    </w:rPr>
  </w:style>
  <w:style w:type="paragraph" w:customStyle="1" w:styleId="Style1">
    <w:name w:val="Style1"/>
    <w:basedOn w:val="Normal"/>
    <w:qFormat/>
    <w:rsid w:val="00F357E5"/>
    <w:pPr>
      <w:spacing w:line="480" w:lineRule="auto"/>
    </w:pPr>
    <w:rPr>
      <w:rFonts w:ascii="Times New Roman" w:hAnsi="Times New Roman"/>
      <w:b/>
      <w:sz w:val="28"/>
      <w:lang w:val="en-US"/>
    </w:rPr>
  </w:style>
  <w:style w:type="character" w:customStyle="1" w:styleId="UnresolvedMention2">
    <w:name w:val="Unresolved Mention2"/>
    <w:basedOn w:val="DefaultParagraphFont"/>
    <w:uiPriority w:val="99"/>
    <w:semiHidden/>
    <w:unhideWhenUsed/>
    <w:rsid w:val="00760F2B"/>
    <w:rPr>
      <w:color w:val="605E5C"/>
      <w:shd w:val="clear" w:color="auto" w:fill="E1DFDD"/>
    </w:rPr>
  </w:style>
  <w:style w:type="character" w:customStyle="1" w:styleId="UnresolvedMention3">
    <w:name w:val="Unresolved Mention3"/>
    <w:basedOn w:val="DefaultParagraphFont"/>
    <w:uiPriority w:val="99"/>
    <w:semiHidden/>
    <w:unhideWhenUsed/>
    <w:rsid w:val="00CE53F7"/>
    <w:rPr>
      <w:color w:val="605E5C"/>
      <w:shd w:val="clear" w:color="auto" w:fill="E1DFDD"/>
    </w:rPr>
  </w:style>
  <w:style w:type="character" w:customStyle="1" w:styleId="EndNoteBibliographyZnak">
    <w:name w:val="EndNote Bibliography Znak"/>
    <w:basedOn w:val="DefaultParagraphFont"/>
    <w:link w:val="EndNoteBibliography"/>
    <w:rsid w:val="009328AC"/>
    <w:rPr>
      <w:color w:val="00000A"/>
      <w:sz w:val="24"/>
      <w:lang w:val="en-AU" w:eastAsia="ja-JP"/>
    </w:rPr>
  </w:style>
  <w:style w:type="character" w:customStyle="1" w:styleId="UnresolvedMention4">
    <w:name w:val="Unresolved Mention4"/>
    <w:basedOn w:val="DefaultParagraphFont"/>
    <w:uiPriority w:val="99"/>
    <w:semiHidden/>
    <w:unhideWhenUsed/>
    <w:rsid w:val="00071DF9"/>
    <w:rPr>
      <w:color w:val="605E5C"/>
      <w:shd w:val="clear" w:color="auto" w:fill="E1DFDD"/>
    </w:rPr>
  </w:style>
  <w:style w:type="character" w:styleId="UnresolvedMention">
    <w:name w:val="Unresolved Mention"/>
    <w:basedOn w:val="DefaultParagraphFont"/>
    <w:uiPriority w:val="99"/>
    <w:semiHidden/>
    <w:unhideWhenUsed/>
    <w:rsid w:val="0080194D"/>
    <w:rPr>
      <w:color w:val="605E5C"/>
      <w:shd w:val="clear" w:color="auto" w:fill="E1DFDD"/>
    </w:rPr>
  </w:style>
  <w:style w:type="character" w:customStyle="1" w:styleId="Heading3Char">
    <w:name w:val="Heading 3 Char"/>
    <w:basedOn w:val="DefaultParagraphFont"/>
    <w:link w:val="Heading3"/>
    <w:uiPriority w:val="9"/>
    <w:rsid w:val="00005368"/>
    <w:rPr>
      <w:rFonts w:ascii="Times New Roman" w:eastAsiaTheme="majorEastAsia" w:hAnsi="Times New Roman" w:cstheme="majorBidi"/>
      <w:color w:val="000000" w:themeColor="text1"/>
      <w:sz w:val="28"/>
      <w:lang w:val="en-AU" w:eastAsia="ja-JP"/>
    </w:rPr>
  </w:style>
  <w:style w:type="paragraph" w:styleId="NormalWeb">
    <w:name w:val="Normal (Web)"/>
    <w:basedOn w:val="Normal"/>
    <w:uiPriority w:val="99"/>
    <w:semiHidden/>
    <w:unhideWhenUsed/>
    <w:rsid w:val="00011DE9"/>
    <w:pPr>
      <w:spacing w:before="100" w:beforeAutospacing="1" w:after="100" w:afterAutospacing="1"/>
    </w:pPr>
    <w:rPr>
      <w:rFonts w:ascii="Times New Roman" w:eastAsia="Times New Roman" w:hAnsi="Times New Roman"/>
      <w:color w:val="auto"/>
      <w:lang w:eastAsia="en-GB"/>
    </w:rPr>
  </w:style>
  <w:style w:type="character" w:styleId="Strong">
    <w:name w:val="Strong"/>
    <w:basedOn w:val="DefaultParagraphFont"/>
    <w:uiPriority w:val="22"/>
    <w:qFormat/>
    <w:rsid w:val="00011DE9"/>
    <w:rPr>
      <w:b/>
      <w:bCs/>
    </w:rPr>
  </w:style>
  <w:style w:type="character" w:customStyle="1" w:styleId="apple-converted-space">
    <w:name w:val="apple-converted-space"/>
    <w:basedOn w:val="DefaultParagraphFont"/>
    <w:rsid w:val="00011DE9"/>
  </w:style>
  <w:style w:type="character" w:customStyle="1" w:styleId="BodyTextChar">
    <w:name w:val="Body Text Char"/>
    <w:basedOn w:val="DefaultParagraphFont"/>
    <w:link w:val="BodyText"/>
    <w:rsid w:val="00136A72"/>
    <w:rPr>
      <w:color w:val="00000A"/>
      <w:sz w:val="24"/>
      <w:lang w:val="en-AU" w:eastAsia="ja-JP"/>
    </w:rPr>
  </w:style>
  <w:style w:type="character" w:customStyle="1" w:styleId="TitleChar1">
    <w:name w:val="Title Char1"/>
    <w:basedOn w:val="DefaultParagraphFont"/>
    <w:uiPriority w:val="10"/>
    <w:rsid w:val="00136A72"/>
    <w:rPr>
      <w:rFonts w:asciiTheme="majorHAnsi" w:eastAsiaTheme="majorEastAsia" w:hAnsiTheme="majorHAnsi" w:cstheme="majorBidi"/>
      <w:spacing w:val="-10"/>
      <w:kern w:val="28"/>
      <w:sz w:val="56"/>
      <w:szCs w:val="56"/>
      <w:lang w:val="en-AU" w:eastAsia="ja-JP"/>
    </w:rPr>
  </w:style>
  <w:style w:type="character" w:customStyle="1" w:styleId="DocumentMapChar1">
    <w:name w:val="Document Map Char1"/>
    <w:basedOn w:val="DefaultParagraphFont"/>
    <w:uiPriority w:val="99"/>
    <w:semiHidden/>
    <w:rsid w:val="00136A72"/>
    <w:rPr>
      <w:rFonts w:ascii="Helvetica" w:hAnsi="Helvetica"/>
      <w:color w:val="00000A"/>
      <w:sz w:val="26"/>
      <w:szCs w:val="26"/>
      <w:lang w:val="en-AU" w:eastAsia="ja-JP"/>
    </w:rPr>
  </w:style>
  <w:style w:type="character" w:customStyle="1" w:styleId="CommentTextChar1">
    <w:name w:val="Comment Text Char1"/>
    <w:basedOn w:val="DefaultParagraphFont"/>
    <w:uiPriority w:val="99"/>
    <w:semiHidden/>
    <w:rsid w:val="00136A72"/>
    <w:rPr>
      <w:color w:val="00000A"/>
      <w:szCs w:val="20"/>
      <w:lang w:val="en-AU" w:eastAsia="ja-JP"/>
    </w:rPr>
  </w:style>
  <w:style w:type="character" w:customStyle="1" w:styleId="CommentSubjectChar1">
    <w:name w:val="Comment Subject Char1"/>
    <w:basedOn w:val="CommentTextChar1"/>
    <w:uiPriority w:val="99"/>
    <w:semiHidden/>
    <w:rsid w:val="00136A72"/>
    <w:rPr>
      <w:b/>
      <w:bCs/>
      <w:color w:val="00000A"/>
      <w:szCs w:val="20"/>
      <w:lang w:val="en-AU" w:eastAsia="ja-JP"/>
    </w:rPr>
  </w:style>
  <w:style w:type="character" w:customStyle="1" w:styleId="BalloonTextChar1">
    <w:name w:val="Balloon Text Char1"/>
    <w:basedOn w:val="DefaultParagraphFont"/>
    <w:uiPriority w:val="99"/>
    <w:semiHidden/>
    <w:rsid w:val="00136A72"/>
    <w:rPr>
      <w:rFonts w:ascii="Times New Roman" w:hAnsi="Times New Roman"/>
      <w:color w:val="00000A"/>
      <w:sz w:val="18"/>
      <w:szCs w:val="18"/>
      <w:lang w:val="en-AU" w:eastAsia="ja-JP"/>
    </w:rPr>
  </w:style>
  <w:style w:type="character" w:customStyle="1" w:styleId="FooterChar1">
    <w:name w:val="Footer Char1"/>
    <w:basedOn w:val="DefaultParagraphFont"/>
    <w:uiPriority w:val="99"/>
    <w:semiHidden/>
    <w:rsid w:val="00136A72"/>
    <w:rPr>
      <w:color w:val="00000A"/>
      <w:sz w:val="24"/>
      <w:lang w:val="en-AU" w:eastAsia="ja-JP"/>
    </w:rPr>
  </w:style>
  <w:style w:type="character" w:customStyle="1" w:styleId="HeaderChar1">
    <w:name w:val="Header Char1"/>
    <w:basedOn w:val="DefaultParagraphFont"/>
    <w:uiPriority w:val="99"/>
    <w:semiHidden/>
    <w:rsid w:val="00136A72"/>
    <w:rPr>
      <w:color w:val="00000A"/>
      <w:sz w:val="24"/>
      <w:lang w:val="en-AU"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95246">
      <w:bodyDiv w:val="1"/>
      <w:marLeft w:val="0"/>
      <w:marRight w:val="0"/>
      <w:marTop w:val="0"/>
      <w:marBottom w:val="0"/>
      <w:divBdr>
        <w:top w:val="none" w:sz="0" w:space="0" w:color="auto"/>
        <w:left w:val="none" w:sz="0" w:space="0" w:color="auto"/>
        <w:bottom w:val="none" w:sz="0" w:space="0" w:color="auto"/>
        <w:right w:val="none" w:sz="0" w:space="0" w:color="auto"/>
      </w:divBdr>
    </w:div>
    <w:div w:id="51318734">
      <w:bodyDiv w:val="1"/>
      <w:marLeft w:val="0"/>
      <w:marRight w:val="0"/>
      <w:marTop w:val="0"/>
      <w:marBottom w:val="0"/>
      <w:divBdr>
        <w:top w:val="none" w:sz="0" w:space="0" w:color="auto"/>
        <w:left w:val="none" w:sz="0" w:space="0" w:color="auto"/>
        <w:bottom w:val="none" w:sz="0" w:space="0" w:color="auto"/>
        <w:right w:val="none" w:sz="0" w:space="0" w:color="auto"/>
      </w:divBdr>
    </w:div>
    <w:div w:id="138960899">
      <w:bodyDiv w:val="1"/>
      <w:marLeft w:val="0"/>
      <w:marRight w:val="0"/>
      <w:marTop w:val="0"/>
      <w:marBottom w:val="0"/>
      <w:divBdr>
        <w:top w:val="none" w:sz="0" w:space="0" w:color="auto"/>
        <w:left w:val="none" w:sz="0" w:space="0" w:color="auto"/>
        <w:bottom w:val="none" w:sz="0" w:space="0" w:color="auto"/>
        <w:right w:val="none" w:sz="0" w:space="0" w:color="auto"/>
      </w:divBdr>
    </w:div>
    <w:div w:id="246614761">
      <w:bodyDiv w:val="1"/>
      <w:marLeft w:val="0"/>
      <w:marRight w:val="0"/>
      <w:marTop w:val="0"/>
      <w:marBottom w:val="0"/>
      <w:divBdr>
        <w:top w:val="none" w:sz="0" w:space="0" w:color="auto"/>
        <w:left w:val="none" w:sz="0" w:space="0" w:color="auto"/>
        <w:bottom w:val="none" w:sz="0" w:space="0" w:color="auto"/>
        <w:right w:val="none" w:sz="0" w:space="0" w:color="auto"/>
      </w:divBdr>
    </w:div>
    <w:div w:id="307127015">
      <w:bodyDiv w:val="1"/>
      <w:marLeft w:val="0"/>
      <w:marRight w:val="0"/>
      <w:marTop w:val="0"/>
      <w:marBottom w:val="0"/>
      <w:divBdr>
        <w:top w:val="none" w:sz="0" w:space="0" w:color="auto"/>
        <w:left w:val="none" w:sz="0" w:space="0" w:color="auto"/>
        <w:bottom w:val="none" w:sz="0" w:space="0" w:color="auto"/>
        <w:right w:val="none" w:sz="0" w:space="0" w:color="auto"/>
      </w:divBdr>
    </w:div>
    <w:div w:id="352076455">
      <w:bodyDiv w:val="1"/>
      <w:marLeft w:val="0"/>
      <w:marRight w:val="0"/>
      <w:marTop w:val="0"/>
      <w:marBottom w:val="0"/>
      <w:divBdr>
        <w:top w:val="none" w:sz="0" w:space="0" w:color="auto"/>
        <w:left w:val="none" w:sz="0" w:space="0" w:color="auto"/>
        <w:bottom w:val="none" w:sz="0" w:space="0" w:color="auto"/>
        <w:right w:val="none" w:sz="0" w:space="0" w:color="auto"/>
      </w:divBdr>
    </w:div>
    <w:div w:id="401802165">
      <w:bodyDiv w:val="1"/>
      <w:marLeft w:val="0"/>
      <w:marRight w:val="0"/>
      <w:marTop w:val="0"/>
      <w:marBottom w:val="0"/>
      <w:divBdr>
        <w:top w:val="none" w:sz="0" w:space="0" w:color="auto"/>
        <w:left w:val="none" w:sz="0" w:space="0" w:color="auto"/>
        <w:bottom w:val="none" w:sz="0" w:space="0" w:color="auto"/>
        <w:right w:val="none" w:sz="0" w:space="0" w:color="auto"/>
      </w:divBdr>
    </w:div>
    <w:div w:id="447891566">
      <w:bodyDiv w:val="1"/>
      <w:marLeft w:val="0"/>
      <w:marRight w:val="0"/>
      <w:marTop w:val="0"/>
      <w:marBottom w:val="0"/>
      <w:divBdr>
        <w:top w:val="none" w:sz="0" w:space="0" w:color="auto"/>
        <w:left w:val="none" w:sz="0" w:space="0" w:color="auto"/>
        <w:bottom w:val="none" w:sz="0" w:space="0" w:color="auto"/>
        <w:right w:val="none" w:sz="0" w:space="0" w:color="auto"/>
      </w:divBdr>
    </w:div>
    <w:div w:id="490996155">
      <w:bodyDiv w:val="1"/>
      <w:marLeft w:val="0"/>
      <w:marRight w:val="0"/>
      <w:marTop w:val="0"/>
      <w:marBottom w:val="0"/>
      <w:divBdr>
        <w:top w:val="none" w:sz="0" w:space="0" w:color="auto"/>
        <w:left w:val="none" w:sz="0" w:space="0" w:color="auto"/>
        <w:bottom w:val="none" w:sz="0" w:space="0" w:color="auto"/>
        <w:right w:val="none" w:sz="0" w:space="0" w:color="auto"/>
      </w:divBdr>
    </w:div>
    <w:div w:id="518659502">
      <w:bodyDiv w:val="1"/>
      <w:marLeft w:val="0"/>
      <w:marRight w:val="0"/>
      <w:marTop w:val="0"/>
      <w:marBottom w:val="0"/>
      <w:divBdr>
        <w:top w:val="none" w:sz="0" w:space="0" w:color="auto"/>
        <w:left w:val="none" w:sz="0" w:space="0" w:color="auto"/>
        <w:bottom w:val="none" w:sz="0" w:space="0" w:color="auto"/>
        <w:right w:val="none" w:sz="0" w:space="0" w:color="auto"/>
      </w:divBdr>
      <w:divsChild>
        <w:div w:id="871696440">
          <w:marLeft w:val="0"/>
          <w:marRight w:val="0"/>
          <w:marTop w:val="0"/>
          <w:marBottom w:val="0"/>
          <w:divBdr>
            <w:top w:val="none" w:sz="0" w:space="0" w:color="auto"/>
            <w:left w:val="none" w:sz="0" w:space="0" w:color="auto"/>
            <w:bottom w:val="none" w:sz="0" w:space="0" w:color="auto"/>
            <w:right w:val="none" w:sz="0" w:space="0" w:color="auto"/>
          </w:divBdr>
        </w:div>
        <w:div w:id="1043864966">
          <w:marLeft w:val="0"/>
          <w:marRight w:val="0"/>
          <w:marTop w:val="0"/>
          <w:marBottom w:val="0"/>
          <w:divBdr>
            <w:top w:val="none" w:sz="0" w:space="0" w:color="auto"/>
            <w:left w:val="none" w:sz="0" w:space="0" w:color="auto"/>
            <w:bottom w:val="none" w:sz="0" w:space="0" w:color="auto"/>
            <w:right w:val="none" w:sz="0" w:space="0" w:color="auto"/>
          </w:divBdr>
        </w:div>
        <w:div w:id="1514030119">
          <w:marLeft w:val="0"/>
          <w:marRight w:val="0"/>
          <w:marTop w:val="0"/>
          <w:marBottom w:val="0"/>
          <w:divBdr>
            <w:top w:val="none" w:sz="0" w:space="0" w:color="auto"/>
            <w:left w:val="none" w:sz="0" w:space="0" w:color="auto"/>
            <w:bottom w:val="none" w:sz="0" w:space="0" w:color="auto"/>
            <w:right w:val="none" w:sz="0" w:space="0" w:color="auto"/>
          </w:divBdr>
        </w:div>
        <w:div w:id="1781533191">
          <w:marLeft w:val="0"/>
          <w:marRight w:val="0"/>
          <w:marTop w:val="0"/>
          <w:marBottom w:val="0"/>
          <w:divBdr>
            <w:top w:val="none" w:sz="0" w:space="0" w:color="auto"/>
            <w:left w:val="none" w:sz="0" w:space="0" w:color="auto"/>
            <w:bottom w:val="none" w:sz="0" w:space="0" w:color="auto"/>
            <w:right w:val="none" w:sz="0" w:space="0" w:color="auto"/>
          </w:divBdr>
        </w:div>
      </w:divsChild>
    </w:div>
    <w:div w:id="558639470">
      <w:bodyDiv w:val="1"/>
      <w:marLeft w:val="0"/>
      <w:marRight w:val="0"/>
      <w:marTop w:val="0"/>
      <w:marBottom w:val="0"/>
      <w:divBdr>
        <w:top w:val="none" w:sz="0" w:space="0" w:color="auto"/>
        <w:left w:val="none" w:sz="0" w:space="0" w:color="auto"/>
        <w:bottom w:val="none" w:sz="0" w:space="0" w:color="auto"/>
        <w:right w:val="none" w:sz="0" w:space="0" w:color="auto"/>
      </w:divBdr>
    </w:div>
    <w:div w:id="564418887">
      <w:bodyDiv w:val="1"/>
      <w:marLeft w:val="0"/>
      <w:marRight w:val="0"/>
      <w:marTop w:val="0"/>
      <w:marBottom w:val="0"/>
      <w:divBdr>
        <w:top w:val="none" w:sz="0" w:space="0" w:color="auto"/>
        <w:left w:val="none" w:sz="0" w:space="0" w:color="auto"/>
        <w:bottom w:val="none" w:sz="0" w:space="0" w:color="auto"/>
        <w:right w:val="none" w:sz="0" w:space="0" w:color="auto"/>
      </w:divBdr>
    </w:div>
    <w:div w:id="1008404003">
      <w:bodyDiv w:val="1"/>
      <w:marLeft w:val="0"/>
      <w:marRight w:val="0"/>
      <w:marTop w:val="0"/>
      <w:marBottom w:val="0"/>
      <w:divBdr>
        <w:top w:val="none" w:sz="0" w:space="0" w:color="auto"/>
        <w:left w:val="none" w:sz="0" w:space="0" w:color="auto"/>
        <w:bottom w:val="none" w:sz="0" w:space="0" w:color="auto"/>
        <w:right w:val="none" w:sz="0" w:space="0" w:color="auto"/>
      </w:divBdr>
    </w:div>
    <w:div w:id="1100221028">
      <w:bodyDiv w:val="1"/>
      <w:marLeft w:val="0"/>
      <w:marRight w:val="0"/>
      <w:marTop w:val="0"/>
      <w:marBottom w:val="0"/>
      <w:divBdr>
        <w:top w:val="none" w:sz="0" w:space="0" w:color="auto"/>
        <w:left w:val="none" w:sz="0" w:space="0" w:color="auto"/>
        <w:bottom w:val="none" w:sz="0" w:space="0" w:color="auto"/>
        <w:right w:val="none" w:sz="0" w:space="0" w:color="auto"/>
      </w:divBdr>
      <w:divsChild>
        <w:div w:id="138497471">
          <w:marLeft w:val="0"/>
          <w:marRight w:val="0"/>
          <w:marTop w:val="0"/>
          <w:marBottom w:val="0"/>
          <w:divBdr>
            <w:top w:val="none" w:sz="0" w:space="0" w:color="auto"/>
            <w:left w:val="none" w:sz="0" w:space="0" w:color="auto"/>
            <w:bottom w:val="none" w:sz="0" w:space="0" w:color="auto"/>
            <w:right w:val="none" w:sz="0" w:space="0" w:color="auto"/>
          </w:divBdr>
        </w:div>
        <w:div w:id="873276834">
          <w:marLeft w:val="0"/>
          <w:marRight w:val="0"/>
          <w:marTop w:val="0"/>
          <w:marBottom w:val="0"/>
          <w:divBdr>
            <w:top w:val="none" w:sz="0" w:space="0" w:color="auto"/>
            <w:left w:val="none" w:sz="0" w:space="0" w:color="auto"/>
            <w:bottom w:val="none" w:sz="0" w:space="0" w:color="auto"/>
            <w:right w:val="none" w:sz="0" w:space="0" w:color="auto"/>
          </w:divBdr>
        </w:div>
      </w:divsChild>
    </w:div>
    <w:div w:id="1156846724">
      <w:bodyDiv w:val="1"/>
      <w:marLeft w:val="0"/>
      <w:marRight w:val="0"/>
      <w:marTop w:val="0"/>
      <w:marBottom w:val="0"/>
      <w:divBdr>
        <w:top w:val="none" w:sz="0" w:space="0" w:color="auto"/>
        <w:left w:val="none" w:sz="0" w:space="0" w:color="auto"/>
        <w:bottom w:val="none" w:sz="0" w:space="0" w:color="auto"/>
        <w:right w:val="none" w:sz="0" w:space="0" w:color="auto"/>
      </w:divBdr>
    </w:div>
    <w:div w:id="1232276027">
      <w:bodyDiv w:val="1"/>
      <w:marLeft w:val="0"/>
      <w:marRight w:val="0"/>
      <w:marTop w:val="0"/>
      <w:marBottom w:val="0"/>
      <w:divBdr>
        <w:top w:val="none" w:sz="0" w:space="0" w:color="auto"/>
        <w:left w:val="none" w:sz="0" w:space="0" w:color="auto"/>
        <w:bottom w:val="none" w:sz="0" w:space="0" w:color="auto"/>
        <w:right w:val="none" w:sz="0" w:space="0" w:color="auto"/>
      </w:divBdr>
    </w:div>
    <w:div w:id="1276986597">
      <w:bodyDiv w:val="1"/>
      <w:marLeft w:val="0"/>
      <w:marRight w:val="0"/>
      <w:marTop w:val="0"/>
      <w:marBottom w:val="0"/>
      <w:divBdr>
        <w:top w:val="none" w:sz="0" w:space="0" w:color="auto"/>
        <w:left w:val="none" w:sz="0" w:space="0" w:color="auto"/>
        <w:bottom w:val="none" w:sz="0" w:space="0" w:color="auto"/>
        <w:right w:val="none" w:sz="0" w:space="0" w:color="auto"/>
      </w:divBdr>
      <w:divsChild>
        <w:div w:id="620183966">
          <w:marLeft w:val="0"/>
          <w:marRight w:val="0"/>
          <w:marTop w:val="0"/>
          <w:marBottom w:val="0"/>
          <w:divBdr>
            <w:top w:val="none" w:sz="0" w:space="0" w:color="auto"/>
            <w:left w:val="none" w:sz="0" w:space="0" w:color="auto"/>
            <w:bottom w:val="none" w:sz="0" w:space="0" w:color="auto"/>
            <w:right w:val="none" w:sz="0" w:space="0" w:color="auto"/>
          </w:divBdr>
        </w:div>
        <w:div w:id="947077206">
          <w:marLeft w:val="0"/>
          <w:marRight w:val="0"/>
          <w:marTop w:val="0"/>
          <w:marBottom w:val="0"/>
          <w:divBdr>
            <w:top w:val="none" w:sz="0" w:space="0" w:color="auto"/>
            <w:left w:val="none" w:sz="0" w:space="0" w:color="auto"/>
            <w:bottom w:val="none" w:sz="0" w:space="0" w:color="auto"/>
            <w:right w:val="none" w:sz="0" w:space="0" w:color="auto"/>
          </w:divBdr>
        </w:div>
        <w:div w:id="1086269722">
          <w:marLeft w:val="0"/>
          <w:marRight w:val="0"/>
          <w:marTop w:val="0"/>
          <w:marBottom w:val="0"/>
          <w:divBdr>
            <w:top w:val="none" w:sz="0" w:space="0" w:color="auto"/>
            <w:left w:val="none" w:sz="0" w:space="0" w:color="auto"/>
            <w:bottom w:val="none" w:sz="0" w:space="0" w:color="auto"/>
            <w:right w:val="none" w:sz="0" w:space="0" w:color="auto"/>
          </w:divBdr>
        </w:div>
        <w:div w:id="1848056265">
          <w:marLeft w:val="0"/>
          <w:marRight w:val="0"/>
          <w:marTop w:val="0"/>
          <w:marBottom w:val="0"/>
          <w:divBdr>
            <w:top w:val="none" w:sz="0" w:space="0" w:color="auto"/>
            <w:left w:val="none" w:sz="0" w:space="0" w:color="auto"/>
            <w:bottom w:val="none" w:sz="0" w:space="0" w:color="auto"/>
            <w:right w:val="none" w:sz="0" w:space="0" w:color="auto"/>
          </w:divBdr>
        </w:div>
      </w:divsChild>
    </w:div>
    <w:div w:id="1485001867">
      <w:bodyDiv w:val="1"/>
      <w:marLeft w:val="0"/>
      <w:marRight w:val="0"/>
      <w:marTop w:val="0"/>
      <w:marBottom w:val="0"/>
      <w:divBdr>
        <w:top w:val="none" w:sz="0" w:space="0" w:color="auto"/>
        <w:left w:val="none" w:sz="0" w:space="0" w:color="auto"/>
        <w:bottom w:val="none" w:sz="0" w:space="0" w:color="auto"/>
        <w:right w:val="none" w:sz="0" w:space="0" w:color="auto"/>
      </w:divBdr>
    </w:div>
    <w:div w:id="1579316658">
      <w:bodyDiv w:val="1"/>
      <w:marLeft w:val="0"/>
      <w:marRight w:val="0"/>
      <w:marTop w:val="0"/>
      <w:marBottom w:val="0"/>
      <w:divBdr>
        <w:top w:val="none" w:sz="0" w:space="0" w:color="auto"/>
        <w:left w:val="none" w:sz="0" w:space="0" w:color="auto"/>
        <w:bottom w:val="none" w:sz="0" w:space="0" w:color="auto"/>
        <w:right w:val="none" w:sz="0" w:space="0" w:color="auto"/>
      </w:divBdr>
    </w:div>
    <w:div w:id="1645310886">
      <w:bodyDiv w:val="1"/>
      <w:marLeft w:val="0"/>
      <w:marRight w:val="0"/>
      <w:marTop w:val="0"/>
      <w:marBottom w:val="0"/>
      <w:divBdr>
        <w:top w:val="none" w:sz="0" w:space="0" w:color="auto"/>
        <w:left w:val="none" w:sz="0" w:space="0" w:color="auto"/>
        <w:bottom w:val="none" w:sz="0" w:space="0" w:color="auto"/>
        <w:right w:val="none" w:sz="0" w:space="0" w:color="auto"/>
      </w:divBdr>
    </w:div>
    <w:div w:id="1740400838">
      <w:bodyDiv w:val="1"/>
      <w:marLeft w:val="0"/>
      <w:marRight w:val="0"/>
      <w:marTop w:val="0"/>
      <w:marBottom w:val="0"/>
      <w:divBdr>
        <w:top w:val="none" w:sz="0" w:space="0" w:color="auto"/>
        <w:left w:val="none" w:sz="0" w:space="0" w:color="auto"/>
        <w:bottom w:val="none" w:sz="0" w:space="0" w:color="auto"/>
        <w:right w:val="none" w:sz="0" w:space="0" w:color="auto"/>
      </w:divBdr>
    </w:div>
    <w:div w:id="1744373730">
      <w:bodyDiv w:val="1"/>
      <w:marLeft w:val="0"/>
      <w:marRight w:val="0"/>
      <w:marTop w:val="0"/>
      <w:marBottom w:val="0"/>
      <w:divBdr>
        <w:top w:val="none" w:sz="0" w:space="0" w:color="auto"/>
        <w:left w:val="none" w:sz="0" w:space="0" w:color="auto"/>
        <w:bottom w:val="none" w:sz="0" w:space="0" w:color="auto"/>
        <w:right w:val="none" w:sz="0" w:space="0" w:color="auto"/>
      </w:divBdr>
    </w:div>
    <w:div w:id="1752848613">
      <w:bodyDiv w:val="1"/>
      <w:marLeft w:val="0"/>
      <w:marRight w:val="0"/>
      <w:marTop w:val="0"/>
      <w:marBottom w:val="0"/>
      <w:divBdr>
        <w:top w:val="none" w:sz="0" w:space="0" w:color="auto"/>
        <w:left w:val="none" w:sz="0" w:space="0" w:color="auto"/>
        <w:bottom w:val="none" w:sz="0" w:space="0" w:color="auto"/>
        <w:right w:val="none" w:sz="0" w:space="0" w:color="auto"/>
      </w:divBdr>
    </w:div>
    <w:div w:id="1852988027">
      <w:bodyDiv w:val="1"/>
      <w:marLeft w:val="0"/>
      <w:marRight w:val="0"/>
      <w:marTop w:val="0"/>
      <w:marBottom w:val="0"/>
      <w:divBdr>
        <w:top w:val="none" w:sz="0" w:space="0" w:color="auto"/>
        <w:left w:val="none" w:sz="0" w:space="0" w:color="auto"/>
        <w:bottom w:val="none" w:sz="0" w:space="0" w:color="auto"/>
        <w:right w:val="none" w:sz="0" w:space="0" w:color="auto"/>
      </w:divBdr>
    </w:div>
    <w:div w:id="1963732512">
      <w:bodyDiv w:val="1"/>
      <w:marLeft w:val="0"/>
      <w:marRight w:val="0"/>
      <w:marTop w:val="0"/>
      <w:marBottom w:val="0"/>
      <w:divBdr>
        <w:top w:val="none" w:sz="0" w:space="0" w:color="auto"/>
        <w:left w:val="none" w:sz="0" w:space="0" w:color="auto"/>
        <w:bottom w:val="none" w:sz="0" w:space="0" w:color="auto"/>
        <w:right w:val="none" w:sz="0" w:space="0" w:color="auto"/>
      </w:divBdr>
    </w:div>
    <w:div w:id="2096633004">
      <w:bodyDiv w:val="1"/>
      <w:marLeft w:val="0"/>
      <w:marRight w:val="0"/>
      <w:marTop w:val="0"/>
      <w:marBottom w:val="0"/>
      <w:divBdr>
        <w:top w:val="none" w:sz="0" w:space="0" w:color="auto"/>
        <w:left w:val="none" w:sz="0" w:space="0" w:color="auto"/>
        <w:bottom w:val="none" w:sz="0" w:space="0" w:color="auto"/>
        <w:right w:val="none" w:sz="0" w:space="0" w:color="auto"/>
      </w:divBdr>
    </w:div>
    <w:div w:id="21358317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1.em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mailto:m.lagisz@unsw.edu.au"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s.nakagawa@unsw.edu.au" TargetMode="Externa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image" Target="media/image6.emf"/><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2.emf"/><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5.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45871B78B47BA14091D07258126D1549" ma:contentTypeVersion="14" ma:contentTypeDescription="Create a new document." ma:contentTypeScope="" ma:versionID="881ced67c0b5f2ce14a62f45be23f842">
  <xsd:schema xmlns:xsd="http://www.w3.org/2001/XMLSchema" xmlns:xs="http://www.w3.org/2001/XMLSchema" xmlns:p="http://schemas.microsoft.com/office/2006/metadata/properties" xmlns:ns3="1c280c78-730c-49ab-8979-a0762fc2b9e5" xmlns:ns4="23ee6ebd-99de-4c45-a2b5-cb5056ee61ec" targetNamespace="http://schemas.microsoft.com/office/2006/metadata/properties" ma:root="true" ma:fieldsID="edee4c929383bb5aab6a718c3e7f6e0f" ns3:_="" ns4:_="">
    <xsd:import namespace="1c280c78-730c-49ab-8979-a0762fc2b9e5"/>
    <xsd:import namespace="23ee6ebd-99de-4c45-a2b5-cb5056ee61e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AutoKeyPoints" minOccurs="0"/>
                <xsd:element ref="ns3:MediaServiceKeyPoints" minOccurs="0"/>
                <xsd:element ref="ns3:MediaServiceDateTaken" minOccurs="0"/>
                <xsd:element ref="ns3:MediaServiceGenerationTime" minOccurs="0"/>
                <xsd:element ref="ns3:MediaServiceEventHashCode" minOccurs="0"/>
                <xsd:element ref="ns4:SharedWithUsers" minOccurs="0"/>
                <xsd:element ref="ns4:SharedWithDetails" minOccurs="0"/>
                <xsd:element ref="ns4:SharingHintHash" minOccurs="0"/>
                <xsd:element ref="ns3:MediaLengthInSeconds"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280c78-730c-49ab-8979-a0762fc2b9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3ee6ebd-99de-4c45-a2b5-cb5056ee61e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CBA86E-B1D3-4C98-9311-E09BF11BDFE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F1220A3-9F94-4548-9F81-E7AF8CCEBCA3}">
  <ds:schemaRefs>
    <ds:schemaRef ds:uri="http://schemas.openxmlformats.org/officeDocument/2006/bibliography"/>
  </ds:schemaRefs>
</ds:datastoreItem>
</file>

<file path=customXml/itemProps3.xml><?xml version="1.0" encoding="utf-8"?>
<ds:datastoreItem xmlns:ds="http://schemas.openxmlformats.org/officeDocument/2006/customXml" ds:itemID="{AC54FD2A-306B-4203-B774-63C244834677}">
  <ds:schemaRefs>
    <ds:schemaRef ds:uri="http://schemas.openxmlformats.org/officeDocument/2006/bibliography"/>
  </ds:schemaRefs>
</ds:datastoreItem>
</file>

<file path=customXml/itemProps4.xml><?xml version="1.0" encoding="utf-8"?>
<ds:datastoreItem xmlns:ds="http://schemas.openxmlformats.org/officeDocument/2006/customXml" ds:itemID="{495A85B0-2817-4059-B26D-A3C06BC11C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c280c78-730c-49ab-8979-a0762fc2b9e5"/>
    <ds:schemaRef ds:uri="23ee6ebd-99de-4c45-a2b5-cb5056ee61e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2865531-F173-49EB-AFBB-8F1B81CE07F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199</Words>
  <Characters>69538</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UNSW Australia</Company>
  <LinksUpToDate>false</LinksUpToDate>
  <CharactersWithSpaces>81574</CharactersWithSpaces>
  <SharedDoc>false</SharedDoc>
  <HLinks>
    <vt:vector size="12" baseType="variant">
      <vt:variant>
        <vt:i4>6226036</vt:i4>
      </vt:variant>
      <vt:variant>
        <vt:i4>3</vt:i4>
      </vt:variant>
      <vt:variant>
        <vt:i4>0</vt:i4>
      </vt:variant>
      <vt:variant>
        <vt:i4>5</vt:i4>
      </vt:variant>
      <vt:variant>
        <vt:lpwstr>mailto:m.lagisz@unsw.edu.au</vt:lpwstr>
      </vt:variant>
      <vt:variant>
        <vt:lpwstr/>
      </vt:variant>
      <vt:variant>
        <vt:i4>2883590</vt:i4>
      </vt:variant>
      <vt:variant>
        <vt:i4>0</vt:i4>
      </vt:variant>
      <vt:variant>
        <vt:i4>0</vt:i4>
      </vt:variant>
      <vt:variant>
        <vt:i4>5</vt:i4>
      </vt:variant>
      <vt:variant>
        <vt:lpwstr>mailto:s.nakagawa@unsw.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nichi Nakagawa</dc:creator>
  <cp:keywords/>
  <dc:description/>
  <cp:lastModifiedBy>Shinichi Nakagawa</cp:lastModifiedBy>
  <cp:revision>3</cp:revision>
  <cp:lastPrinted>2022-03-09T06:33:00Z</cp:lastPrinted>
  <dcterms:created xsi:type="dcterms:W3CDTF">2022-04-10T20:42:00Z</dcterms:created>
  <dcterms:modified xsi:type="dcterms:W3CDTF">2022-04-10T20:46: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SW Australi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TMacEqns">
    <vt:bool>true</vt:bool>
  </property>
  <property fmtid="{D5CDD505-2E9C-101B-9397-08002B2CF9AE}" pid="8" name="PAPERS2_INFO_01">
    <vt:lpwstr>&lt;info&gt;&lt;style id="http://www.zotero.org/styles/apa"/&gt;&lt;format class="1"/&gt;&lt;/info&gt;PAPERS2_INFO_END</vt:lpwstr>
  </property>
  <property fmtid="{D5CDD505-2E9C-101B-9397-08002B2CF9AE}" pid="9" name="ScaleCrop">
    <vt:bool>false</vt:bool>
  </property>
  <property fmtid="{D5CDD505-2E9C-101B-9397-08002B2CF9AE}" pid="10" name="ShareDoc">
    <vt:bool>false</vt:bool>
  </property>
  <property fmtid="{D5CDD505-2E9C-101B-9397-08002B2CF9AE}" pid="11" name="ContentTypeId">
    <vt:lpwstr>0x01010045871B78B47BA14091D07258126D1549</vt:lpwstr>
  </property>
</Properties>
</file>